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page" w:horzAnchor="page" w:tblpX="1436" w:tblpY="1391"/>
        <w:tblW w:w="7880" w:type="dxa"/>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3A007182" w14:textId="77777777" w:rsidTr="0010354F">
        <w:trPr>
          <w:cantSplit/>
          <w:trHeight w:hRule="exact" w:val="851"/>
        </w:trPr>
        <w:tc>
          <w:tcPr>
            <w:tcW w:w="7880" w:type="dxa"/>
            <w:vAlign w:val="center"/>
          </w:tcPr>
          <w:p w14:paraId="042FD4B9"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sz w:val="28"/>
                <w:szCs w:val="28"/>
                <w:lang w:val="en-GB"/>
              </w:rPr>
            </w:pPr>
          </w:p>
        </w:tc>
      </w:tr>
      <w:tr w:rsidR="00BA1780" w:rsidRPr="006F361F" w14:paraId="6DF5C612" w14:textId="77777777" w:rsidTr="0010354F">
        <w:trPr>
          <w:cantSplit/>
          <w:trHeight w:hRule="exact" w:val="586"/>
        </w:trPr>
        <w:tc>
          <w:tcPr>
            <w:tcW w:w="7880" w:type="dxa"/>
            <w:vAlign w:val="center"/>
          </w:tcPr>
          <w:p w14:paraId="3E0F59D3"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64FF7B4" w14:textId="77777777" w:rsidTr="0010354F">
        <w:trPr>
          <w:cantSplit/>
          <w:trHeight w:hRule="exact" w:val="851"/>
        </w:trPr>
        <w:tc>
          <w:tcPr>
            <w:tcW w:w="7880" w:type="dxa"/>
            <w:vAlign w:val="center"/>
          </w:tcPr>
          <w:p w14:paraId="08BC9941" w14:textId="73C32BA4" w:rsidR="00BA1780" w:rsidRPr="006F361F" w:rsidRDefault="00BA1780" w:rsidP="005B30D7">
            <w:pPr>
              <w:pStyle w:val="a"/>
              <w:tabs>
                <w:tab w:val="left" w:pos="187"/>
                <w:tab w:val="left" w:pos="288"/>
                <w:tab w:val="left" w:pos="374"/>
              </w:tabs>
              <w:wordWrap/>
              <w:jc w:val="center"/>
              <w:rPr>
                <w:rFonts w:hAnsi="Batang"/>
                <w:color w:val="auto"/>
                <w:lang w:val="en-GB"/>
              </w:rPr>
            </w:pPr>
          </w:p>
        </w:tc>
      </w:tr>
      <w:tr w:rsidR="00BA1780" w:rsidRPr="006F361F" w14:paraId="6881E4EC" w14:textId="77777777" w:rsidTr="0010354F">
        <w:trPr>
          <w:cantSplit/>
          <w:trHeight w:val="3995"/>
        </w:trPr>
        <w:tc>
          <w:tcPr>
            <w:tcW w:w="7880" w:type="dxa"/>
          </w:tcPr>
          <w:p w14:paraId="04DE8ADD" w14:textId="3F320700" w:rsidR="00BA1780" w:rsidRPr="006F361F" w:rsidRDefault="008A2844" w:rsidP="0010354F">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7DB01A1" w14:textId="77777777" w:rsidTr="0010354F">
        <w:trPr>
          <w:cantSplit/>
          <w:trHeight w:hRule="exact" w:val="397"/>
        </w:trPr>
        <w:tc>
          <w:tcPr>
            <w:tcW w:w="7880" w:type="dxa"/>
            <w:vAlign w:val="center"/>
          </w:tcPr>
          <w:p w14:paraId="5A382B1E" w14:textId="0EDF1AB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 2024</w:t>
            </w:r>
          </w:p>
        </w:tc>
      </w:tr>
      <w:tr w:rsidR="00BA1780" w:rsidRPr="006F361F" w14:paraId="3CF932D6" w14:textId="77777777" w:rsidTr="0010354F">
        <w:trPr>
          <w:cantSplit/>
          <w:trHeight w:hRule="exact" w:val="567"/>
        </w:trPr>
        <w:tc>
          <w:tcPr>
            <w:tcW w:w="7880" w:type="dxa"/>
            <w:vAlign w:val="center"/>
          </w:tcPr>
          <w:p w14:paraId="67DA4E42"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5329AA1" w14:textId="77777777" w:rsidTr="0010354F">
        <w:trPr>
          <w:cantSplit/>
          <w:trHeight w:val="567"/>
        </w:trPr>
        <w:tc>
          <w:tcPr>
            <w:tcW w:w="7880" w:type="dxa"/>
            <w:vAlign w:val="center"/>
          </w:tcPr>
          <w:p w14:paraId="3F20150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4CD4A7B5"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58EEFCC2" w14:textId="77777777" w:rsidTr="0010354F">
        <w:trPr>
          <w:cantSplit/>
          <w:trHeight w:hRule="exact" w:val="567"/>
        </w:trPr>
        <w:tc>
          <w:tcPr>
            <w:tcW w:w="7880" w:type="dxa"/>
            <w:vAlign w:val="center"/>
          </w:tcPr>
          <w:p w14:paraId="5162DE17"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7C55F2B6" w14:textId="77777777" w:rsidTr="0010354F">
        <w:trPr>
          <w:cantSplit/>
          <w:trHeight w:hRule="exact" w:val="541"/>
        </w:trPr>
        <w:tc>
          <w:tcPr>
            <w:tcW w:w="7880" w:type="dxa"/>
            <w:vAlign w:val="center"/>
          </w:tcPr>
          <w:p w14:paraId="63638799"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14B0C6A0" w14:textId="77777777" w:rsidTr="0010354F">
        <w:trPr>
          <w:cantSplit/>
          <w:trHeight w:hRule="exact" w:val="567"/>
        </w:trPr>
        <w:tc>
          <w:tcPr>
            <w:tcW w:w="7880" w:type="dxa"/>
            <w:vAlign w:val="center"/>
          </w:tcPr>
          <w:p w14:paraId="084D332C"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649F8ECC" w14:textId="77777777" w:rsidTr="0010354F">
        <w:trPr>
          <w:cantSplit/>
          <w:trHeight w:hRule="exact" w:val="567"/>
        </w:trPr>
        <w:tc>
          <w:tcPr>
            <w:tcW w:w="7880" w:type="dxa"/>
            <w:vAlign w:val="center"/>
          </w:tcPr>
          <w:p w14:paraId="5CC09EF9" w14:textId="165984E4"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BD8AEBC" w14:textId="77777777" w:rsidTr="0010354F">
        <w:trPr>
          <w:cantSplit/>
          <w:trHeight w:hRule="exact" w:val="851"/>
        </w:trPr>
        <w:tc>
          <w:tcPr>
            <w:tcW w:w="7880" w:type="dxa"/>
            <w:vAlign w:val="center"/>
          </w:tcPr>
          <w:p w14:paraId="583607DE" w14:textId="77777777" w:rsidR="00BA1780" w:rsidRPr="006F361F" w:rsidRDefault="00BA1780" w:rsidP="0010354F">
            <w:pPr>
              <w:pStyle w:val="a"/>
              <w:tabs>
                <w:tab w:val="left" w:pos="187"/>
                <w:tab w:val="left" w:pos="288"/>
                <w:tab w:val="left" w:pos="374"/>
              </w:tabs>
              <w:wordWrap/>
              <w:snapToGrid/>
              <w:spacing w:line="240" w:lineRule="auto"/>
              <w:rPr>
                <w:rFonts w:hAnsi="Batang" w:cs="HYSinMyeongJo-Medium"/>
                <w:sz w:val="32"/>
                <w:szCs w:val="32"/>
                <w:lang w:val="en-GB"/>
              </w:rPr>
            </w:pPr>
          </w:p>
        </w:tc>
      </w:tr>
    </w:tbl>
    <w:p w14:paraId="32B42908"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1"/>
        <w:tblW w:w="0" w:type="auto"/>
        <w:tblLayout w:type="fixed"/>
        <w:tblCellMar>
          <w:top w:w="28" w:type="dxa"/>
          <w:left w:w="0" w:type="dxa"/>
          <w:bottom w:w="28" w:type="dxa"/>
          <w:right w:w="0" w:type="dxa"/>
        </w:tblCellMar>
        <w:tblLook w:val="04A0" w:firstRow="1" w:lastRow="0" w:firstColumn="1" w:lastColumn="0" w:noHBand="0" w:noVBand="1"/>
      </w:tblPr>
      <w:tblGrid>
        <w:gridCol w:w="7880"/>
      </w:tblGrid>
      <w:tr w:rsidR="00BA1780" w:rsidRPr="006F361F" w14:paraId="0E82DC95" w14:textId="77777777" w:rsidTr="0010354F">
        <w:trPr>
          <w:cantSplit/>
          <w:trHeight w:hRule="exact" w:val="1446"/>
        </w:trPr>
        <w:tc>
          <w:tcPr>
            <w:tcW w:w="7880" w:type="dxa"/>
            <w:vAlign w:val="center"/>
          </w:tcPr>
          <w:p w14:paraId="4496DD5D"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p>
          <w:p w14:paraId="6AB7213C"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Thesis for Master of Engineering</w:t>
            </w:r>
          </w:p>
        </w:tc>
      </w:tr>
      <w:tr w:rsidR="00BA1780" w:rsidRPr="006F361F" w14:paraId="4F4EB044" w14:textId="77777777" w:rsidTr="0010354F">
        <w:trPr>
          <w:cantSplit/>
          <w:trHeight w:hRule="exact" w:val="687"/>
        </w:trPr>
        <w:tc>
          <w:tcPr>
            <w:tcW w:w="7880" w:type="dxa"/>
            <w:vAlign w:val="center"/>
          </w:tcPr>
          <w:p w14:paraId="4D54F52D"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92AA9E4" w14:textId="77777777" w:rsidTr="0010354F">
        <w:trPr>
          <w:cantSplit/>
          <w:trHeight w:val="4015"/>
        </w:trPr>
        <w:tc>
          <w:tcPr>
            <w:tcW w:w="7880" w:type="dxa"/>
          </w:tcPr>
          <w:p w14:paraId="18CCF048" w14:textId="434128F6"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36A4CC89" w14:textId="77777777" w:rsidTr="0010354F">
        <w:trPr>
          <w:cantSplit/>
          <w:trHeight w:hRule="exact" w:val="397"/>
        </w:trPr>
        <w:tc>
          <w:tcPr>
            <w:tcW w:w="7880" w:type="dxa"/>
            <w:vAlign w:val="center"/>
          </w:tcPr>
          <w:p w14:paraId="44C437FD" w14:textId="5C7FC8A9"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1DE2D82" w14:textId="77777777" w:rsidTr="0010354F">
        <w:trPr>
          <w:cantSplit/>
          <w:trHeight w:hRule="exact" w:val="567"/>
        </w:trPr>
        <w:tc>
          <w:tcPr>
            <w:tcW w:w="7880" w:type="dxa"/>
            <w:vAlign w:val="center"/>
          </w:tcPr>
          <w:p w14:paraId="6B4785A0"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E3C0D6E" w14:textId="77777777" w:rsidTr="0010354F">
        <w:trPr>
          <w:cantSplit/>
          <w:trHeight w:val="567"/>
        </w:trPr>
        <w:tc>
          <w:tcPr>
            <w:tcW w:w="7880" w:type="dxa"/>
            <w:vAlign w:val="center"/>
          </w:tcPr>
          <w:p w14:paraId="33849ABC"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0130F53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46363FD7" w14:textId="77777777" w:rsidTr="0010354F">
        <w:trPr>
          <w:cantSplit/>
          <w:trHeight w:hRule="exact" w:val="567"/>
        </w:trPr>
        <w:tc>
          <w:tcPr>
            <w:tcW w:w="7880" w:type="dxa"/>
            <w:vAlign w:val="center"/>
          </w:tcPr>
          <w:p w14:paraId="70DC159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93C3911" w14:textId="77777777" w:rsidTr="0010354F">
        <w:trPr>
          <w:cantSplit/>
          <w:trHeight w:hRule="exact" w:val="613"/>
        </w:trPr>
        <w:tc>
          <w:tcPr>
            <w:tcW w:w="7880" w:type="dxa"/>
            <w:vAlign w:val="center"/>
          </w:tcPr>
          <w:p w14:paraId="2A3BF53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495D5523" w14:textId="77777777" w:rsidTr="0010354F">
        <w:trPr>
          <w:cantSplit/>
          <w:trHeight w:hRule="exact" w:val="567"/>
        </w:trPr>
        <w:tc>
          <w:tcPr>
            <w:tcW w:w="7880" w:type="dxa"/>
            <w:vAlign w:val="center"/>
          </w:tcPr>
          <w:p w14:paraId="76663071"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0ED47CAC" w14:textId="77777777" w:rsidTr="0010354F">
        <w:trPr>
          <w:cantSplit/>
          <w:trHeight w:hRule="exact" w:val="567"/>
        </w:trPr>
        <w:tc>
          <w:tcPr>
            <w:tcW w:w="7880" w:type="dxa"/>
            <w:vAlign w:val="center"/>
          </w:tcPr>
          <w:p w14:paraId="1C9803BF" w14:textId="1C00A795"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r w:rsidR="00BA1780" w:rsidRPr="006F361F" w14:paraId="2339DC45" w14:textId="77777777" w:rsidTr="0010354F">
        <w:trPr>
          <w:cantSplit/>
          <w:trHeight w:hRule="exact" w:val="851"/>
        </w:trPr>
        <w:tc>
          <w:tcPr>
            <w:tcW w:w="7880" w:type="dxa"/>
            <w:vAlign w:val="center"/>
          </w:tcPr>
          <w:p w14:paraId="08BF9480"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38B0A6F3"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6C0197C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p w14:paraId="1429D0B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p>
        </w:tc>
      </w:tr>
    </w:tbl>
    <w:p w14:paraId="7DC41556" w14:textId="77777777" w:rsidR="00BA1780" w:rsidRPr="006F361F" w:rsidRDefault="00BA1780" w:rsidP="00BA1780">
      <w:pPr>
        <w:rPr>
          <w:lang w:eastAsia="ja-JP"/>
        </w:rPr>
      </w:pPr>
      <w:r w:rsidRPr="006F361F">
        <w:rPr>
          <w:lang w:eastAsia="ja-JP"/>
        </w:rPr>
        <w:br w:type="page"/>
      </w:r>
    </w:p>
    <w:tbl>
      <w:tblPr>
        <w:tblpPr w:leftFromText="180" w:rightFromText="180" w:vertAnchor="page" w:horzAnchor="margin" w:tblpY="1440"/>
        <w:tblW w:w="0" w:type="auto"/>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7576C025" w14:textId="77777777" w:rsidTr="0010354F">
        <w:trPr>
          <w:trHeight w:val="3112"/>
        </w:trPr>
        <w:tc>
          <w:tcPr>
            <w:tcW w:w="7823" w:type="dxa"/>
          </w:tcPr>
          <w:p w14:paraId="66736F03" w14:textId="37B6C7BA" w:rsidR="00BA1780" w:rsidRPr="006F361F" w:rsidRDefault="008A2844"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lastRenderedPageBreak/>
              <w:t>Enhancing the efficiency of animal-alternative in-silico drug cardiotoxicity prediction through CUDA-based parallel processing</w:t>
            </w:r>
          </w:p>
        </w:tc>
      </w:tr>
      <w:tr w:rsidR="00BA1780" w:rsidRPr="006F361F" w14:paraId="56E2B1BA" w14:textId="77777777" w:rsidTr="0010354F">
        <w:trPr>
          <w:trHeight w:hRule="exact" w:val="567"/>
        </w:trPr>
        <w:tc>
          <w:tcPr>
            <w:tcW w:w="7823" w:type="dxa"/>
            <w:vAlign w:val="center"/>
          </w:tcPr>
          <w:p w14:paraId="67B64785"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276F62AC" w14:textId="77777777" w:rsidTr="0010354F">
        <w:trPr>
          <w:trHeight w:hRule="exact" w:val="586"/>
        </w:trPr>
        <w:tc>
          <w:tcPr>
            <w:tcW w:w="7823" w:type="dxa"/>
            <w:vAlign w:val="center"/>
          </w:tcPr>
          <w:p w14:paraId="51C90270"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auto"/>
                <w:sz w:val="28"/>
                <w:szCs w:val="28"/>
                <w:lang w:val="en-GB"/>
              </w:rPr>
            </w:pPr>
            <w:proofErr w:type="gramStart"/>
            <w:r w:rsidRPr="006F361F">
              <w:rPr>
                <w:rFonts w:hAnsi="Batang" w:cs="HYSinMyeongJo-Medium"/>
                <w:color w:val="auto"/>
                <w:sz w:val="28"/>
                <w:szCs w:val="28"/>
                <w:lang w:val="en-GB"/>
              </w:rPr>
              <w:t>Supervisor  Ki</w:t>
            </w:r>
            <w:proofErr w:type="gramEnd"/>
            <w:r w:rsidRPr="006F361F">
              <w:rPr>
                <w:rFonts w:hAnsi="Batang" w:cs="HYSinMyeongJo-Medium"/>
                <w:color w:val="auto"/>
                <w:sz w:val="28"/>
                <w:szCs w:val="28"/>
                <w:lang w:val="en-GB"/>
              </w:rPr>
              <w:t xml:space="preserve"> Moo Lim</w:t>
            </w:r>
          </w:p>
        </w:tc>
      </w:tr>
      <w:tr w:rsidR="00BA1780" w:rsidRPr="006F361F" w14:paraId="01DAC8E9" w14:textId="77777777" w:rsidTr="0010354F">
        <w:trPr>
          <w:trHeight w:hRule="exact" w:val="567"/>
        </w:trPr>
        <w:tc>
          <w:tcPr>
            <w:tcW w:w="7823" w:type="dxa"/>
            <w:vAlign w:val="center"/>
          </w:tcPr>
          <w:p w14:paraId="77292E1B" w14:textId="77777777" w:rsidR="00BA1780" w:rsidRPr="006F361F" w:rsidRDefault="00BA1780" w:rsidP="0010354F">
            <w:pPr>
              <w:pStyle w:val="a"/>
              <w:tabs>
                <w:tab w:val="left" w:pos="187"/>
                <w:tab w:val="left" w:pos="288"/>
                <w:tab w:val="left" w:pos="374"/>
              </w:tabs>
              <w:wordWrap/>
              <w:spacing w:line="240" w:lineRule="auto"/>
              <w:jc w:val="center"/>
              <w:rPr>
                <w:rFonts w:hAnsi="Batang" w:cs="HYSinMyeongJo-Medium"/>
                <w:color w:val="auto"/>
                <w:sz w:val="36"/>
                <w:szCs w:val="36"/>
                <w:lang w:val="en-GB"/>
              </w:rPr>
            </w:pPr>
          </w:p>
        </w:tc>
      </w:tr>
      <w:tr w:rsidR="00BA1780" w:rsidRPr="006F361F" w14:paraId="3C61060B" w14:textId="77777777" w:rsidTr="0010354F">
        <w:trPr>
          <w:trHeight w:val="1744"/>
        </w:trPr>
        <w:tc>
          <w:tcPr>
            <w:tcW w:w="7823" w:type="dxa"/>
          </w:tcPr>
          <w:p w14:paraId="415A32F0"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r w:rsidRPr="006F361F">
              <w:rPr>
                <w:rFonts w:hAnsi="Batang" w:cs="HYSinMyeongJo-Medium"/>
                <w:color w:val="auto"/>
                <w:sz w:val="32"/>
                <w:szCs w:val="32"/>
                <w:lang w:val="en-GB"/>
              </w:rPr>
              <w:t>This Thesis Presented for the Master of Engineering</w:t>
            </w:r>
          </w:p>
        </w:tc>
      </w:tr>
      <w:tr w:rsidR="00BA1780" w:rsidRPr="006F361F" w14:paraId="1A681699" w14:textId="77777777" w:rsidTr="0010354F">
        <w:trPr>
          <w:trHeight w:hRule="exact" w:val="397"/>
        </w:trPr>
        <w:tc>
          <w:tcPr>
            <w:tcW w:w="7823" w:type="dxa"/>
            <w:vAlign w:val="center"/>
          </w:tcPr>
          <w:p w14:paraId="7131B134" w14:textId="6F94364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28"/>
                <w:lang w:val="en-GB"/>
              </w:rPr>
              <w:t>…</w:t>
            </w:r>
            <w:r w:rsidR="00BA1780" w:rsidRPr="006F361F">
              <w:rPr>
                <w:rFonts w:hAnsi="Batang" w:cs="HYSinMyeongJo-Medium"/>
                <w:color w:val="auto"/>
                <w:sz w:val="28"/>
                <w:szCs w:val="28"/>
                <w:lang w:val="en-GB"/>
              </w:rPr>
              <w:t xml:space="preserve"> </w:t>
            </w:r>
            <w:r w:rsidRPr="006F361F">
              <w:rPr>
                <w:rFonts w:hAnsi="Batang" w:cs="HYSinMyeongJo-Medium"/>
                <w:color w:val="auto"/>
                <w:sz w:val="28"/>
                <w:szCs w:val="28"/>
                <w:lang w:val="en-GB"/>
              </w:rPr>
              <w:t>2024</w:t>
            </w:r>
          </w:p>
        </w:tc>
      </w:tr>
      <w:tr w:rsidR="00BA1780" w:rsidRPr="006F361F" w14:paraId="3FC3C9C6" w14:textId="77777777" w:rsidTr="0010354F">
        <w:trPr>
          <w:trHeight w:val="623"/>
        </w:trPr>
        <w:tc>
          <w:tcPr>
            <w:tcW w:w="7823" w:type="dxa"/>
            <w:vAlign w:val="center"/>
          </w:tcPr>
          <w:p w14:paraId="2637A50E"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85F8077" w14:textId="77777777" w:rsidTr="0010354F">
        <w:trPr>
          <w:trHeight w:val="567"/>
        </w:trPr>
        <w:tc>
          <w:tcPr>
            <w:tcW w:w="7823" w:type="dxa"/>
            <w:vAlign w:val="center"/>
          </w:tcPr>
          <w:p w14:paraId="552099E7"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5EBD1F1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25C4CD12" w14:textId="77777777" w:rsidTr="0010354F">
        <w:trPr>
          <w:trHeight w:hRule="exact" w:val="567"/>
        </w:trPr>
        <w:tc>
          <w:tcPr>
            <w:tcW w:w="7823" w:type="dxa"/>
            <w:vAlign w:val="center"/>
          </w:tcPr>
          <w:p w14:paraId="22D0226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1F7944B0" w14:textId="77777777" w:rsidTr="0010354F">
        <w:trPr>
          <w:trHeight w:hRule="exact" w:val="640"/>
        </w:trPr>
        <w:tc>
          <w:tcPr>
            <w:tcW w:w="7823" w:type="dxa"/>
            <w:vAlign w:val="center"/>
          </w:tcPr>
          <w:p w14:paraId="09FBE47D"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auto"/>
                <w:sz w:val="28"/>
                <w:szCs w:val="28"/>
                <w:lang w:val="en-GB"/>
              </w:rPr>
            </w:pPr>
            <w:r w:rsidRPr="006F361F">
              <w:rPr>
                <w:rFonts w:hAnsi="Batang" w:cs="HYSinMyeongJo-Medium"/>
                <w:color w:val="auto"/>
                <w:sz w:val="28"/>
                <w:szCs w:val="32"/>
                <w:lang w:val="en-GB"/>
              </w:rPr>
              <w:t>Department of IT Convergence Engineering</w:t>
            </w:r>
          </w:p>
        </w:tc>
      </w:tr>
      <w:tr w:rsidR="00BA1780" w:rsidRPr="006F361F" w14:paraId="3F62957B" w14:textId="77777777" w:rsidTr="0010354F">
        <w:trPr>
          <w:trHeight w:hRule="exact" w:val="685"/>
        </w:trPr>
        <w:tc>
          <w:tcPr>
            <w:tcW w:w="7823" w:type="dxa"/>
            <w:vAlign w:val="center"/>
          </w:tcPr>
          <w:p w14:paraId="0A4CCD09"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51316FE1" w14:textId="77777777" w:rsidTr="0010354F">
        <w:trPr>
          <w:trHeight w:hRule="exact" w:val="567"/>
        </w:trPr>
        <w:tc>
          <w:tcPr>
            <w:tcW w:w="7823" w:type="dxa"/>
            <w:vAlign w:val="center"/>
          </w:tcPr>
          <w:p w14:paraId="440D66E6" w14:textId="6526A5BE" w:rsidR="00BA1780" w:rsidRPr="006F361F" w:rsidRDefault="008A2844" w:rsidP="0010354F">
            <w:pPr>
              <w:pStyle w:val="a"/>
              <w:tabs>
                <w:tab w:val="left" w:pos="187"/>
                <w:tab w:val="left" w:pos="288"/>
                <w:tab w:val="left" w:pos="374"/>
              </w:tabs>
              <w:wordWrap/>
              <w:snapToGrid/>
              <w:spacing w:line="240" w:lineRule="auto"/>
              <w:jc w:val="center"/>
              <w:rPr>
                <w:rFonts w:hAnsi="Batang" w:cs="HYSinMyeongJo-Medium"/>
                <w:color w:val="auto"/>
                <w:sz w:val="32"/>
                <w:szCs w:val="32"/>
                <w:lang w:val="en-GB"/>
              </w:rPr>
            </w:pPr>
            <w:r w:rsidRPr="006F361F">
              <w:rPr>
                <w:rFonts w:hAnsi="Batang" w:cs="HYSinMyeongJo-Medium"/>
                <w:color w:val="auto"/>
                <w:sz w:val="32"/>
                <w:szCs w:val="32"/>
                <w:lang w:val="en-GB"/>
              </w:rPr>
              <w:t>Iga Narendra Pramawijaya</w:t>
            </w:r>
          </w:p>
        </w:tc>
      </w:tr>
    </w:tbl>
    <w:p w14:paraId="709DDAE9" w14:textId="77777777" w:rsidR="00BA1780" w:rsidRPr="006F361F" w:rsidRDefault="00BA1780" w:rsidP="00BA1780">
      <w:pPr>
        <w:rPr>
          <w:lang w:eastAsia="ja-JP"/>
        </w:rPr>
      </w:pPr>
      <w:r w:rsidRPr="006F361F">
        <w:rPr>
          <w:lang w:eastAsia="ja-JP"/>
        </w:rPr>
        <w:br w:type="page"/>
      </w:r>
    </w:p>
    <w:tbl>
      <w:tblPr>
        <w:tblW w:w="0" w:type="auto"/>
        <w:jc w:val="center"/>
        <w:tblCellMar>
          <w:top w:w="28" w:type="dxa"/>
          <w:left w:w="0" w:type="dxa"/>
          <w:bottom w:w="28" w:type="dxa"/>
          <w:right w:w="0" w:type="dxa"/>
        </w:tblCellMar>
        <w:tblLook w:val="04A0" w:firstRow="1" w:lastRow="0" w:firstColumn="1" w:lastColumn="0" w:noHBand="0" w:noVBand="1"/>
      </w:tblPr>
      <w:tblGrid>
        <w:gridCol w:w="7949"/>
      </w:tblGrid>
      <w:tr w:rsidR="00BA1780" w:rsidRPr="006F361F" w14:paraId="7A08452E" w14:textId="77777777" w:rsidTr="0010354F">
        <w:trPr>
          <w:trHeight w:val="567"/>
          <w:jc w:val="center"/>
        </w:trPr>
        <w:tc>
          <w:tcPr>
            <w:tcW w:w="0" w:type="auto"/>
            <w:vAlign w:val="center"/>
          </w:tcPr>
          <w:p w14:paraId="72E4041E"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307EED42"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1060C848"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p>
          <w:p w14:paraId="6BF03AAF" w14:textId="77777777" w:rsidR="00BA1780" w:rsidRPr="006F361F" w:rsidRDefault="00BA1780" w:rsidP="0010354F">
            <w:pPr>
              <w:pStyle w:val="a"/>
              <w:tabs>
                <w:tab w:val="left" w:pos="187"/>
                <w:tab w:val="left" w:pos="288"/>
                <w:tab w:val="left" w:pos="374"/>
              </w:tabs>
              <w:wordWrap/>
              <w:snapToGrid/>
              <w:jc w:val="center"/>
              <w:rPr>
                <w:rFonts w:hAnsi="Batang" w:cs="HYSinMyeongJo-Medium"/>
                <w:color w:val="FF0000"/>
                <w:sz w:val="32"/>
                <w:szCs w:val="32"/>
                <w:lang w:val="en-GB"/>
              </w:rPr>
            </w:pPr>
            <w:r w:rsidRPr="006F361F">
              <w:rPr>
                <w:rFonts w:hAnsi="Batang" w:cs="HYSinMyeongJo-Medium"/>
                <w:color w:val="FF0000"/>
                <w:sz w:val="32"/>
                <w:szCs w:val="32"/>
                <w:lang w:val="en-GB"/>
              </w:rPr>
              <w:t xml:space="preserve">Approval of the Thesis for the Master of Engineering Submitted by Ali Ikhsanul </w:t>
            </w:r>
            <w:proofErr w:type="spellStart"/>
            <w:r w:rsidRPr="006F361F">
              <w:rPr>
                <w:rFonts w:hAnsi="Batang" w:cs="HYSinMyeongJo-Medium"/>
                <w:color w:val="FF0000"/>
                <w:sz w:val="32"/>
                <w:szCs w:val="32"/>
                <w:lang w:val="en-GB"/>
              </w:rPr>
              <w:t>Qauli</w:t>
            </w:r>
            <w:proofErr w:type="spellEnd"/>
          </w:p>
        </w:tc>
      </w:tr>
      <w:tr w:rsidR="00BA1780" w:rsidRPr="006F361F" w14:paraId="4A9170B0" w14:textId="77777777" w:rsidTr="0010354F">
        <w:trPr>
          <w:trHeight w:val="851"/>
          <w:jc w:val="center"/>
        </w:trPr>
        <w:tc>
          <w:tcPr>
            <w:tcW w:w="0" w:type="auto"/>
            <w:vAlign w:val="center"/>
          </w:tcPr>
          <w:p w14:paraId="2A52EE6C" w14:textId="77777777" w:rsidR="00BA1780" w:rsidRPr="006F361F" w:rsidRDefault="00BA1780" w:rsidP="0010354F">
            <w:pPr>
              <w:pStyle w:val="a"/>
              <w:tabs>
                <w:tab w:val="left" w:pos="187"/>
                <w:tab w:val="left" w:pos="288"/>
                <w:tab w:val="left" w:pos="374"/>
              </w:tabs>
              <w:wordWrap/>
              <w:jc w:val="center"/>
              <w:rPr>
                <w:rFonts w:hAnsi="Batang"/>
                <w:color w:val="FF0000"/>
                <w:lang w:val="en-GB"/>
              </w:rPr>
            </w:pPr>
          </w:p>
        </w:tc>
      </w:tr>
      <w:tr w:rsidR="00BA1780" w:rsidRPr="006F361F" w14:paraId="463FEEC9" w14:textId="77777777" w:rsidTr="0010354F">
        <w:trPr>
          <w:trHeight w:hRule="exact" w:val="498"/>
          <w:jc w:val="center"/>
        </w:trPr>
        <w:tc>
          <w:tcPr>
            <w:tcW w:w="0" w:type="auto"/>
            <w:vAlign w:val="center"/>
          </w:tcPr>
          <w:p w14:paraId="489CE668"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December 2020</w:t>
            </w:r>
          </w:p>
        </w:tc>
      </w:tr>
      <w:tr w:rsidR="00BA1780" w:rsidRPr="006F361F" w14:paraId="467C2B5D" w14:textId="77777777" w:rsidTr="0010354F">
        <w:trPr>
          <w:trHeight w:hRule="exact" w:val="567"/>
          <w:jc w:val="center"/>
        </w:trPr>
        <w:tc>
          <w:tcPr>
            <w:tcW w:w="0" w:type="auto"/>
            <w:vAlign w:val="center"/>
          </w:tcPr>
          <w:p w14:paraId="1DB8680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0496C373" w14:textId="77777777" w:rsidTr="0010354F">
        <w:trPr>
          <w:trHeight w:val="397"/>
          <w:jc w:val="center"/>
        </w:trPr>
        <w:tc>
          <w:tcPr>
            <w:tcW w:w="0" w:type="auto"/>
            <w:vAlign w:val="center"/>
          </w:tcPr>
          <w:p w14:paraId="24985F8F"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right="1200" w:firstLineChars="350" w:firstLine="980"/>
              <w:jc w:val="center"/>
              <w:rPr>
                <w:rFonts w:hAnsi="Batang" w:cs="HYSinMyeongJo-Medium"/>
                <w:color w:val="auto"/>
                <w:sz w:val="28"/>
                <w:szCs w:val="28"/>
                <w:lang w:val="en-GB"/>
              </w:rPr>
            </w:pPr>
          </w:p>
        </w:tc>
      </w:tr>
      <w:tr w:rsidR="00BA1780" w:rsidRPr="006F361F" w14:paraId="4BB25E31" w14:textId="77777777" w:rsidTr="0010354F">
        <w:trPr>
          <w:trHeight w:hRule="exact" w:val="397"/>
          <w:jc w:val="center"/>
        </w:trPr>
        <w:tc>
          <w:tcPr>
            <w:tcW w:w="0" w:type="auto"/>
            <w:vAlign w:val="center"/>
          </w:tcPr>
          <w:p w14:paraId="26D4C5BB"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
        </w:tc>
      </w:tr>
      <w:tr w:rsidR="00BA1780" w:rsidRPr="006F361F" w14:paraId="2FB4B174" w14:textId="77777777" w:rsidTr="0010354F">
        <w:trPr>
          <w:trHeight w:hRule="exact" w:val="567"/>
          <w:jc w:val="center"/>
        </w:trPr>
        <w:tc>
          <w:tcPr>
            <w:tcW w:w="0" w:type="auto"/>
            <w:vAlign w:val="center"/>
          </w:tcPr>
          <w:p w14:paraId="14D44DAD" w14:textId="24026ED0"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28"/>
                <w:szCs w:val="28"/>
                <w:lang w:val="en-GB"/>
              </w:rPr>
            </w:pPr>
          </w:p>
        </w:tc>
      </w:tr>
      <w:tr w:rsidR="00BA1780" w:rsidRPr="006F361F" w14:paraId="585166D6" w14:textId="77777777" w:rsidTr="0010354F">
        <w:trPr>
          <w:trHeight w:hRule="exact" w:val="516"/>
          <w:jc w:val="center"/>
        </w:trPr>
        <w:tc>
          <w:tcPr>
            <w:tcW w:w="0" w:type="auto"/>
            <w:vAlign w:val="center"/>
          </w:tcPr>
          <w:p w14:paraId="42086D2E" w14:textId="2155B859" w:rsidR="00BA1780" w:rsidRPr="006F361F" w:rsidRDefault="00276CC6" w:rsidP="008E512B">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530" w:right="74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9264" behindDoc="1" locked="0" layoutInCell="1" allowOverlap="1" wp14:anchorId="2FD66D8D" wp14:editId="5A97191C">
                  <wp:simplePos x="0" y="0"/>
                  <wp:positionH relativeFrom="column">
                    <wp:posOffset>3895090</wp:posOffset>
                  </wp:positionH>
                  <wp:positionV relativeFrom="paragraph">
                    <wp:posOffset>-147320</wp:posOffset>
                  </wp:positionV>
                  <wp:extent cx="522605" cy="536575"/>
                  <wp:effectExtent l="19050" t="19050" r="29845" b="15875"/>
                  <wp:wrapNone/>
                  <wp:docPr id="17" name="Picture 17" descr="C:\Users\Med IT\Pictures\Other\thesis\sig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ed IT\Pictures\Other\thesis\sign2.png"/>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l="18939" t="11858" r="10607" b="12648"/>
                          <a:stretch/>
                        </pic:blipFill>
                        <pic:spPr bwMode="auto">
                          <a:xfrm rot="158089">
                            <a:off x="0" y="0"/>
                            <a:ext cx="522605" cy="5365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A1780" w:rsidRPr="006F361F">
              <w:rPr>
                <w:rFonts w:hAnsi="Batang" w:cs="HYSinMyeongJo-Medium"/>
                <w:color w:val="auto"/>
                <w:sz w:val="28"/>
                <w:szCs w:val="28"/>
                <w:lang w:val="en-GB"/>
              </w:rPr>
              <w:t xml:space="preserve">Chair of </w:t>
            </w:r>
            <w:proofErr w:type="gramStart"/>
            <w:r w:rsidR="00BA1780" w:rsidRPr="006F361F">
              <w:rPr>
                <w:rFonts w:hAnsi="Batang" w:cs="HYSinMyeongJo-Medium"/>
                <w:color w:val="auto"/>
                <w:sz w:val="28"/>
                <w:szCs w:val="28"/>
                <w:lang w:val="en-GB"/>
              </w:rPr>
              <w:t>Committee</w:t>
            </w:r>
            <w:r w:rsidR="008E512B" w:rsidRPr="006F361F">
              <w:rPr>
                <w:rFonts w:hAnsi="Batang" w:cs="HYSinMyeongJo-Medium"/>
                <w:color w:val="auto"/>
                <w:sz w:val="28"/>
                <w:szCs w:val="28"/>
                <w:lang w:val="en-GB"/>
              </w:rPr>
              <w:t xml:space="preserve">  K</w:t>
            </w:r>
            <w:r w:rsidR="00BA1780" w:rsidRPr="006F361F">
              <w:rPr>
                <w:rFonts w:hAnsi="Batang" w:cs="HYSinMyeongJo-Medium"/>
                <w:color w:val="auto"/>
                <w:sz w:val="28"/>
                <w:szCs w:val="28"/>
                <w:lang w:val="en-GB"/>
              </w:rPr>
              <w:t>wang</w:t>
            </w:r>
            <w:proofErr w:type="gramEnd"/>
            <w:r w:rsidR="00BA1780" w:rsidRPr="006F361F">
              <w:rPr>
                <w:rFonts w:hAnsi="Batang" w:cs="HYSinMyeongJo-Medium"/>
                <w:color w:val="auto"/>
                <w:sz w:val="28"/>
                <w:szCs w:val="28"/>
                <w:lang w:val="en-GB"/>
              </w:rPr>
              <w:t xml:space="preserve"> So</w:t>
            </w:r>
            <w:r w:rsidR="008E512B" w:rsidRPr="006F361F">
              <w:rPr>
                <w:rFonts w:hAnsi="Batang" w:cs="HYSinMyeongJo-Medium"/>
                <w:color w:val="auto"/>
                <w:sz w:val="28"/>
                <w:szCs w:val="28"/>
                <w:lang w:val="en-GB"/>
              </w:rPr>
              <w:t>u</w:t>
            </w:r>
            <w:r w:rsidR="00BA1780" w:rsidRPr="006F361F">
              <w:rPr>
                <w:rFonts w:hAnsi="Batang" w:cs="HYSinMyeongJo-Medium"/>
                <w:color w:val="auto"/>
                <w:sz w:val="28"/>
                <w:szCs w:val="28"/>
                <w:lang w:val="en-GB"/>
              </w:rPr>
              <w:t>p Song  (seal)</w:t>
            </w:r>
            <w:r w:rsidRPr="006F361F">
              <w:rPr>
                <w:rFonts w:hAnsi="Batang" w:cs="HYSinMyeongJo-Medium"/>
                <w:noProof/>
                <w:color w:val="auto"/>
                <w:sz w:val="28"/>
                <w:szCs w:val="28"/>
                <w:lang w:val="en-GB"/>
              </w:rPr>
              <w:t xml:space="preserve"> </w:t>
            </w:r>
          </w:p>
        </w:tc>
      </w:tr>
      <w:tr w:rsidR="00BA1780" w:rsidRPr="006F361F" w14:paraId="2EA4C547" w14:textId="77777777" w:rsidTr="0010354F">
        <w:trPr>
          <w:trHeight w:hRule="exact" w:val="567"/>
          <w:jc w:val="center"/>
        </w:trPr>
        <w:tc>
          <w:tcPr>
            <w:tcW w:w="0" w:type="auto"/>
            <w:vAlign w:val="center"/>
          </w:tcPr>
          <w:p w14:paraId="45E2F383" w14:textId="710514E9"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2D422316" w14:textId="77777777" w:rsidTr="0010354F">
        <w:trPr>
          <w:trHeight w:hRule="exact" w:val="552"/>
          <w:jc w:val="center"/>
        </w:trPr>
        <w:tc>
          <w:tcPr>
            <w:tcW w:w="0" w:type="auto"/>
            <w:vAlign w:val="center"/>
          </w:tcPr>
          <w:p w14:paraId="023102B9" w14:textId="4B7FA2BA" w:rsidR="00BA1780" w:rsidRPr="006F361F" w:rsidRDefault="00276CC6" w:rsidP="0010354F">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61312" behindDoc="1" locked="0" layoutInCell="1" allowOverlap="1" wp14:anchorId="336B0181" wp14:editId="65A963BE">
                  <wp:simplePos x="0" y="0"/>
                  <wp:positionH relativeFrom="column">
                    <wp:posOffset>3152775</wp:posOffset>
                  </wp:positionH>
                  <wp:positionV relativeFrom="paragraph">
                    <wp:posOffset>-296545</wp:posOffset>
                  </wp:positionV>
                  <wp:extent cx="774065" cy="796290"/>
                  <wp:effectExtent l="0" t="0" r="0" b="3810"/>
                  <wp:wrapNone/>
                  <wp:docPr id="28" name="Picture 28" descr="C:\Users\Med IT\Pictures\Other\thesis\sign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ed IT\Pictures\Other\thesis\sign5.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rot="21062902">
                            <a:off x="0" y="0"/>
                            <a:ext cx="774065" cy="79629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gramStart"/>
            <w:r w:rsidR="00BA1780" w:rsidRPr="006F361F">
              <w:rPr>
                <w:rFonts w:hAnsi="Batang" w:cs="HYSinMyeongJo-Medium"/>
                <w:color w:val="auto"/>
                <w:spacing w:val="-14"/>
                <w:sz w:val="28"/>
                <w:szCs w:val="28"/>
                <w:lang w:val="en-GB"/>
              </w:rPr>
              <w:t>Committee</w:t>
            </w:r>
            <w:r w:rsidR="00BA1780" w:rsidRPr="006F361F">
              <w:rPr>
                <w:rFonts w:hAnsi="Batang" w:cs="HYSinMyeongJo-Medium"/>
                <w:color w:val="auto"/>
                <w:sz w:val="28"/>
                <w:szCs w:val="28"/>
                <w:lang w:val="en-GB"/>
              </w:rPr>
              <w:t xml:space="preserve">  Ki</w:t>
            </w:r>
            <w:proofErr w:type="gramEnd"/>
            <w:r w:rsidR="00BA1780" w:rsidRPr="006F361F">
              <w:rPr>
                <w:rFonts w:hAnsi="Batang" w:cs="HYSinMyeongJo-Medium"/>
                <w:color w:val="auto"/>
                <w:sz w:val="28"/>
                <w:szCs w:val="28"/>
                <w:lang w:val="en-GB"/>
              </w:rPr>
              <w:t xml:space="preserve"> Moo Lim  (seal)</w:t>
            </w:r>
          </w:p>
        </w:tc>
      </w:tr>
      <w:tr w:rsidR="00BA1780" w:rsidRPr="006F361F" w14:paraId="4FB15B87" w14:textId="77777777" w:rsidTr="0010354F">
        <w:trPr>
          <w:trHeight w:hRule="exact" w:val="567"/>
          <w:jc w:val="center"/>
        </w:trPr>
        <w:tc>
          <w:tcPr>
            <w:tcW w:w="0" w:type="auto"/>
            <w:vAlign w:val="center"/>
          </w:tcPr>
          <w:p w14:paraId="5D48DF74" w14:textId="1785812A" w:rsidR="00BA1780" w:rsidRPr="006F361F" w:rsidRDefault="00494BBA" w:rsidP="0010354F">
            <w:pPr>
              <w:pStyle w:val="a"/>
              <w:tabs>
                <w:tab w:val="left" w:pos="187"/>
                <w:tab w:val="left" w:pos="288"/>
                <w:tab w:val="left" w:pos="374"/>
              </w:tabs>
              <w:wordWrap/>
              <w:jc w:val="center"/>
              <w:rPr>
                <w:rFonts w:hAnsi="Batang"/>
                <w:color w:val="auto"/>
                <w:sz w:val="28"/>
                <w:szCs w:val="28"/>
                <w:lang w:val="en-GB"/>
              </w:rPr>
            </w:pPr>
            <w:r w:rsidRPr="006F361F">
              <w:rPr>
                <w:rFonts w:hAnsi="Batang" w:cs="HYSinMyeongJo-Medium"/>
                <w:noProof/>
                <w:color w:val="auto"/>
                <w:sz w:val="28"/>
                <w:szCs w:val="28"/>
                <w:lang w:val="en-GB"/>
              </w:rPr>
              <w:drawing>
                <wp:anchor distT="0" distB="0" distL="114300" distR="114300" simplePos="0" relativeHeight="251658239" behindDoc="1" locked="0" layoutInCell="1" allowOverlap="1" wp14:anchorId="402EB3E2" wp14:editId="359504A7">
                  <wp:simplePos x="0" y="0"/>
                  <wp:positionH relativeFrom="column">
                    <wp:posOffset>3329305</wp:posOffset>
                  </wp:positionH>
                  <wp:positionV relativeFrom="paragraph">
                    <wp:posOffset>281940</wp:posOffset>
                  </wp:positionV>
                  <wp:extent cx="547370" cy="543560"/>
                  <wp:effectExtent l="0" t="0" r="5080" b="889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ojongChoi.png"/>
                          <pic:cNvPicPr/>
                        </pic:nvPicPr>
                        <pic:blipFill rotWithShape="1">
                          <a:blip r:embed="rId11" cstate="print">
                            <a:extLst>
                              <a:ext uri="{BEBA8EAE-BF5A-486C-A8C5-ECC9F3942E4B}">
                                <a14:imgProps xmlns:a14="http://schemas.microsoft.com/office/drawing/2010/main">
                                  <a14:imgLayer r:embed="rId12">
                                    <a14:imgEffect>
                                      <a14:brightnessContrast contrast="50000"/>
                                    </a14:imgEffect>
                                  </a14:imgLayer>
                                </a14:imgProps>
                              </a:ext>
                              <a:ext uri="{28A0092B-C50C-407E-A947-70E740481C1C}">
                                <a14:useLocalDpi xmlns:a14="http://schemas.microsoft.com/office/drawing/2010/main" val="0"/>
                              </a:ext>
                            </a:extLst>
                          </a:blip>
                          <a:srcRect l="59052" t="61774" r="33890" b="33125"/>
                          <a:stretch/>
                        </pic:blipFill>
                        <pic:spPr bwMode="auto">
                          <a:xfrm>
                            <a:off x="0" y="0"/>
                            <a:ext cx="547370" cy="5435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r>
      <w:tr w:rsidR="00BA1780" w:rsidRPr="006F361F" w14:paraId="468EE74A" w14:textId="77777777" w:rsidTr="0010354F">
        <w:trPr>
          <w:trHeight w:hRule="exact" w:val="543"/>
          <w:jc w:val="center"/>
        </w:trPr>
        <w:tc>
          <w:tcPr>
            <w:tcW w:w="0" w:type="auto"/>
            <w:vAlign w:val="center"/>
          </w:tcPr>
          <w:p w14:paraId="62112395" w14:textId="7D875147" w:rsidR="00BA1780" w:rsidRPr="006F361F" w:rsidRDefault="00BA1780" w:rsidP="00DD06E9">
            <w:pPr>
              <w:pStyle w:val="a"/>
              <w:tabs>
                <w:tab w:val="left" w:pos="187"/>
                <w:tab w:val="left" w:pos="288"/>
                <w:tab w:val="left" w:pos="374"/>
                <w:tab w:val="left" w:pos="800"/>
                <w:tab w:val="left" w:pos="1600"/>
                <w:tab w:val="left" w:pos="2400"/>
                <w:tab w:val="left" w:pos="3200"/>
                <w:tab w:val="left" w:pos="388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s>
              <w:wordWrap/>
              <w:spacing w:line="280" w:lineRule="auto"/>
              <w:ind w:left="1200" w:right="1200"/>
              <w:jc w:val="center"/>
              <w:rPr>
                <w:rFonts w:hAnsi="Batang" w:cs="HYSinMyeongJo-Medium"/>
                <w:color w:val="auto"/>
                <w:sz w:val="28"/>
                <w:szCs w:val="28"/>
                <w:lang w:val="en-GB"/>
              </w:rPr>
            </w:pPr>
            <w:proofErr w:type="gramStart"/>
            <w:r w:rsidRPr="006F361F">
              <w:rPr>
                <w:rFonts w:hAnsi="Batang" w:cs="HYSinMyeongJo-Medium"/>
                <w:color w:val="auto"/>
                <w:spacing w:val="-14"/>
                <w:sz w:val="28"/>
                <w:szCs w:val="28"/>
                <w:lang w:val="en-GB"/>
              </w:rPr>
              <w:t>Committee</w:t>
            </w:r>
            <w:r w:rsidRPr="006F361F">
              <w:rPr>
                <w:rFonts w:hAnsi="Batang" w:cs="HYSinMyeongJo-Medium"/>
                <w:color w:val="auto"/>
                <w:sz w:val="28"/>
                <w:szCs w:val="28"/>
                <w:lang w:val="en-GB"/>
              </w:rPr>
              <w:t xml:space="preserve">  </w:t>
            </w:r>
            <w:proofErr w:type="spellStart"/>
            <w:r w:rsidRPr="006F361F">
              <w:rPr>
                <w:rFonts w:hAnsi="Batang" w:cs="HYSinMyeongJo-Medium"/>
                <w:color w:val="auto"/>
                <w:sz w:val="28"/>
                <w:szCs w:val="28"/>
                <w:lang w:val="en-GB"/>
              </w:rPr>
              <w:t>Ho</w:t>
            </w:r>
            <w:r w:rsidR="00DD06E9" w:rsidRPr="006F361F">
              <w:rPr>
                <w:rFonts w:hAnsi="Batang" w:cs="HYSinMyeongJo-Medium"/>
                <w:color w:val="auto"/>
                <w:sz w:val="28"/>
                <w:szCs w:val="28"/>
                <w:lang w:val="en-GB"/>
              </w:rPr>
              <w:t>j</w:t>
            </w:r>
            <w:r w:rsidRPr="006F361F">
              <w:rPr>
                <w:rFonts w:hAnsi="Batang" w:cs="HYSinMyeongJo-Medium"/>
                <w:color w:val="auto"/>
                <w:sz w:val="28"/>
                <w:szCs w:val="28"/>
                <w:lang w:val="en-GB"/>
              </w:rPr>
              <w:t>ong</w:t>
            </w:r>
            <w:proofErr w:type="spellEnd"/>
            <w:proofErr w:type="gramEnd"/>
            <w:r w:rsidRPr="006F361F">
              <w:rPr>
                <w:rFonts w:hAnsi="Batang" w:cs="HYSinMyeongJo-Medium"/>
                <w:color w:val="auto"/>
                <w:sz w:val="28"/>
                <w:szCs w:val="28"/>
                <w:lang w:val="en-GB"/>
              </w:rPr>
              <w:t xml:space="preserve"> Choi  (seal)</w:t>
            </w:r>
          </w:p>
        </w:tc>
      </w:tr>
      <w:tr w:rsidR="00BA1780" w:rsidRPr="006F361F" w14:paraId="42A03E34" w14:textId="77777777" w:rsidTr="0010354F">
        <w:trPr>
          <w:trHeight w:hRule="exact" w:val="1134"/>
          <w:jc w:val="center"/>
        </w:trPr>
        <w:tc>
          <w:tcPr>
            <w:tcW w:w="0" w:type="auto"/>
            <w:vAlign w:val="center"/>
          </w:tcPr>
          <w:p w14:paraId="734BEBC1" w14:textId="3E12A960" w:rsidR="00BA1780" w:rsidRPr="006F361F" w:rsidRDefault="00BA1780" w:rsidP="0010354F">
            <w:pPr>
              <w:pStyle w:val="a"/>
              <w:tabs>
                <w:tab w:val="left" w:pos="187"/>
                <w:tab w:val="left" w:pos="288"/>
                <w:tab w:val="left" w:pos="374"/>
              </w:tabs>
              <w:wordWrap/>
              <w:jc w:val="center"/>
              <w:rPr>
                <w:rFonts w:hAnsi="Batang"/>
                <w:color w:val="auto"/>
                <w:sz w:val="28"/>
                <w:szCs w:val="28"/>
                <w:lang w:val="en-GB"/>
              </w:rPr>
            </w:pPr>
          </w:p>
        </w:tc>
      </w:tr>
      <w:tr w:rsidR="00BA1780" w:rsidRPr="006F361F" w14:paraId="7CBE28B2" w14:textId="77777777" w:rsidTr="0010354F">
        <w:trPr>
          <w:trHeight w:val="567"/>
          <w:jc w:val="center"/>
        </w:trPr>
        <w:tc>
          <w:tcPr>
            <w:tcW w:w="0" w:type="auto"/>
            <w:vAlign w:val="center"/>
          </w:tcPr>
          <w:p w14:paraId="187F2ABB" w14:textId="4C132A69"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Graduate School</w:t>
            </w:r>
          </w:p>
          <w:p w14:paraId="6197199B" w14:textId="4271B9AF" w:rsidR="00BA1780" w:rsidRPr="006F361F" w:rsidRDefault="00BA1780" w:rsidP="0010354F">
            <w:pPr>
              <w:pStyle w:val="a"/>
              <w:tabs>
                <w:tab w:val="left" w:pos="187"/>
                <w:tab w:val="left" w:pos="288"/>
                <w:tab w:val="left" w:pos="374"/>
              </w:tabs>
              <w:wordWrap/>
              <w:snapToGrid/>
              <w:jc w:val="center"/>
              <w:rPr>
                <w:rFonts w:hAnsi="Batang" w:cs="HYSinMyeongJo-Medium"/>
                <w:color w:val="auto"/>
                <w:sz w:val="32"/>
                <w:szCs w:val="32"/>
                <w:lang w:val="en-GB"/>
              </w:rPr>
            </w:pPr>
            <w:r w:rsidRPr="006F361F">
              <w:rPr>
                <w:rFonts w:hAnsi="Batang" w:cs="HYSinMyeongJo-Medium"/>
                <w:color w:val="auto"/>
                <w:sz w:val="32"/>
                <w:szCs w:val="32"/>
                <w:lang w:val="en-GB"/>
              </w:rPr>
              <w:t>Kumoh National Institute of Technology</w:t>
            </w:r>
          </w:p>
        </w:tc>
      </w:tr>
      <w:tr w:rsidR="00BA1780" w:rsidRPr="006F361F" w14:paraId="7491D81F" w14:textId="77777777" w:rsidTr="0010354F">
        <w:trPr>
          <w:trHeight w:hRule="exact" w:val="851"/>
          <w:jc w:val="center"/>
        </w:trPr>
        <w:tc>
          <w:tcPr>
            <w:tcW w:w="0" w:type="auto"/>
            <w:vAlign w:val="center"/>
          </w:tcPr>
          <w:p w14:paraId="262C2941" w14:textId="216AF580"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p w14:paraId="07376E5F" w14:textId="77777777" w:rsidR="00BA1780" w:rsidRPr="006F361F" w:rsidRDefault="00BA1780" w:rsidP="0010354F">
            <w:pPr>
              <w:pStyle w:val="a"/>
              <w:tabs>
                <w:tab w:val="left" w:pos="187"/>
                <w:tab w:val="left" w:pos="288"/>
                <w:tab w:val="left" w:pos="374"/>
              </w:tabs>
              <w:wordWrap/>
              <w:snapToGrid/>
              <w:spacing w:line="240" w:lineRule="auto"/>
              <w:jc w:val="center"/>
              <w:rPr>
                <w:rFonts w:hAnsi="Batang" w:cs="HYSinMyeongJo-Medium"/>
                <w:sz w:val="32"/>
                <w:szCs w:val="32"/>
                <w:lang w:val="en-GB"/>
              </w:rPr>
            </w:pPr>
          </w:p>
        </w:tc>
      </w:tr>
    </w:tbl>
    <w:p w14:paraId="1A1D2483" w14:textId="2B4B6F22" w:rsidR="00BA1780" w:rsidRPr="006F361F" w:rsidRDefault="00BA1780" w:rsidP="00BA1780">
      <w:pPr>
        <w:rPr>
          <w:lang w:eastAsia="ja-JP"/>
        </w:rPr>
      </w:pPr>
      <w:r w:rsidRPr="006F361F">
        <w:rPr>
          <w:lang w:eastAsia="ja-JP"/>
        </w:rPr>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22184BE7" w14:textId="77777777" w:rsidTr="0010354F">
        <w:trPr>
          <w:trHeight w:hRule="exact" w:val="340"/>
          <w:jc w:val="center"/>
        </w:trPr>
        <w:tc>
          <w:tcPr>
            <w:tcW w:w="7823" w:type="dxa"/>
            <w:vAlign w:val="center"/>
          </w:tcPr>
          <w:p w14:paraId="6B0E63D1"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r w:rsidR="00BA1780" w:rsidRPr="006F361F" w14:paraId="2DAFA2BD" w14:textId="77777777" w:rsidTr="0010354F">
        <w:trPr>
          <w:jc w:val="center"/>
        </w:trPr>
        <w:tc>
          <w:tcPr>
            <w:tcW w:w="7823" w:type="dxa"/>
          </w:tcPr>
          <w:p w14:paraId="1924A3E1" w14:textId="1F2D6BB8" w:rsidR="00BA1780" w:rsidRPr="006F361F" w:rsidRDefault="00FB17DE" w:rsidP="0010354F">
            <w:pPr>
              <w:pStyle w:val="a"/>
              <w:tabs>
                <w:tab w:val="left" w:pos="187"/>
                <w:tab w:val="left" w:pos="288"/>
                <w:tab w:val="left" w:pos="374"/>
              </w:tabs>
              <w:wordWrap/>
              <w:jc w:val="center"/>
              <w:rPr>
                <w:rFonts w:hAnsi="Batang" w:cs="HYSinMyeongJo-Medium"/>
                <w:color w:val="auto"/>
                <w:sz w:val="44"/>
                <w:szCs w:val="44"/>
                <w:lang w:val="en-GB"/>
              </w:rPr>
            </w:pPr>
            <w:r w:rsidRPr="006F361F">
              <w:rPr>
                <w:rFonts w:hAnsi="Batang"/>
                <w:color w:val="auto"/>
                <w:sz w:val="40"/>
                <w:szCs w:val="40"/>
                <w:lang w:val="en-GB"/>
              </w:rPr>
              <w:t>Enhancing the efficiency of animal-alternative in-silico drug cardiotoxicity prediction through CUDA-based parallel processing</w:t>
            </w:r>
          </w:p>
        </w:tc>
      </w:tr>
      <w:tr w:rsidR="00BA1780" w:rsidRPr="006F361F" w14:paraId="7D736A4A" w14:textId="77777777" w:rsidTr="0010354F">
        <w:trPr>
          <w:trHeight w:hRule="exact" w:val="567"/>
          <w:jc w:val="center"/>
        </w:trPr>
        <w:tc>
          <w:tcPr>
            <w:tcW w:w="7823" w:type="dxa"/>
            <w:vAlign w:val="center"/>
          </w:tcPr>
          <w:p w14:paraId="460308BF" w14:textId="77777777" w:rsidR="00BA1780" w:rsidRPr="006F361F" w:rsidRDefault="00BA1780" w:rsidP="0010354F">
            <w:pPr>
              <w:pStyle w:val="a"/>
              <w:tabs>
                <w:tab w:val="left" w:pos="187"/>
                <w:tab w:val="left" w:pos="288"/>
                <w:tab w:val="left" w:pos="374"/>
              </w:tabs>
              <w:wordWrap/>
              <w:jc w:val="center"/>
              <w:rPr>
                <w:rFonts w:hAnsi="Batang"/>
                <w:color w:val="auto"/>
                <w:lang w:val="en-GB"/>
              </w:rPr>
            </w:pPr>
          </w:p>
        </w:tc>
      </w:tr>
      <w:tr w:rsidR="00BA1780" w:rsidRPr="006F361F" w14:paraId="4FC1C242" w14:textId="77777777" w:rsidTr="0010354F">
        <w:trPr>
          <w:trHeight w:hRule="exact" w:val="552"/>
          <w:jc w:val="center"/>
        </w:trPr>
        <w:tc>
          <w:tcPr>
            <w:tcW w:w="7823" w:type="dxa"/>
            <w:vAlign w:val="center"/>
          </w:tcPr>
          <w:p w14:paraId="4FC19018" w14:textId="737EC417" w:rsidR="00BA1780" w:rsidRPr="006F361F" w:rsidRDefault="00FB17DE"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Iga Narendra Pramawijaya</w:t>
            </w:r>
          </w:p>
        </w:tc>
      </w:tr>
      <w:tr w:rsidR="00BA1780" w:rsidRPr="006F361F" w14:paraId="3C313A97" w14:textId="77777777" w:rsidTr="0010354F">
        <w:trPr>
          <w:trHeight w:hRule="exact" w:val="567"/>
          <w:jc w:val="center"/>
        </w:trPr>
        <w:tc>
          <w:tcPr>
            <w:tcW w:w="7823" w:type="dxa"/>
            <w:vAlign w:val="center"/>
          </w:tcPr>
          <w:p w14:paraId="57463A23"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BA1780" w:rsidRPr="006F361F" w14:paraId="7FCB3797" w14:textId="77777777" w:rsidTr="0010354F">
        <w:trPr>
          <w:trHeight w:val="132"/>
          <w:jc w:val="center"/>
        </w:trPr>
        <w:tc>
          <w:tcPr>
            <w:tcW w:w="7823" w:type="dxa"/>
            <w:vAlign w:val="center"/>
          </w:tcPr>
          <w:p w14:paraId="47A17F95"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 xml:space="preserve">Department of IT Convergence Engineering, </w:t>
            </w:r>
          </w:p>
          <w:p w14:paraId="19A850F8"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Graduate School</w:t>
            </w:r>
          </w:p>
          <w:p w14:paraId="69370BC3"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Kumoh National Institute of Technology</w:t>
            </w:r>
          </w:p>
        </w:tc>
      </w:tr>
      <w:tr w:rsidR="00BA1780" w:rsidRPr="006F361F" w14:paraId="436EF065" w14:textId="77777777" w:rsidTr="0010354F">
        <w:trPr>
          <w:trHeight w:hRule="exact" w:val="851"/>
          <w:jc w:val="center"/>
        </w:trPr>
        <w:tc>
          <w:tcPr>
            <w:tcW w:w="7823" w:type="dxa"/>
            <w:vAlign w:val="center"/>
          </w:tcPr>
          <w:p w14:paraId="32209072" w14:textId="77777777" w:rsidR="00BA1780" w:rsidRPr="006F361F" w:rsidRDefault="00BA1780" w:rsidP="0010354F">
            <w:pPr>
              <w:pStyle w:val="a"/>
              <w:tabs>
                <w:tab w:val="left" w:pos="187"/>
                <w:tab w:val="left" w:pos="288"/>
                <w:tab w:val="left" w:pos="374"/>
              </w:tabs>
              <w:wordWrap/>
              <w:spacing w:line="240" w:lineRule="auto"/>
              <w:ind w:right="400"/>
              <w:rPr>
                <w:rFonts w:hAnsi="Batang" w:cs="HYSinMyeongJo-Medium"/>
                <w:color w:val="auto"/>
                <w:sz w:val="32"/>
                <w:szCs w:val="32"/>
                <w:lang w:val="en-GB"/>
              </w:rPr>
            </w:pPr>
          </w:p>
          <w:p w14:paraId="2652312B"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3A350A99"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FE47077"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p w14:paraId="19BB59C1"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B17DE" w:rsidRPr="006F361F" w14:paraId="02C7E88F" w14:textId="77777777" w:rsidTr="0010354F">
        <w:trPr>
          <w:trHeight w:hRule="exact" w:val="397"/>
          <w:jc w:val="center"/>
        </w:trPr>
        <w:tc>
          <w:tcPr>
            <w:tcW w:w="7823" w:type="dxa"/>
            <w:vAlign w:val="center"/>
          </w:tcPr>
          <w:p w14:paraId="12091DC6" w14:textId="77777777" w:rsidR="00BA1780" w:rsidRPr="006F361F" w:rsidRDefault="00BA1780" w:rsidP="0010354F">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FF0000"/>
                <w:sz w:val="28"/>
                <w:szCs w:val="28"/>
                <w:lang w:val="en-GB"/>
              </w:rPr>
            </w:pPr>
            <w:r w:rsidRPr="006F361F">
              <w:rPr>
                <w:rFonts w:hAnsi="Batang" w:cs="HYSinMyeongJo-Medium"/>
                <w:color w:val="FF0000"/>
                <w:sz w:val="28"/>
                <w:szCs w:val="28"/>
                <w:lang w:val="en-GB"/>
              </w:rPr>
              <w:t>Abstract</w:t>
            </w:r>
          </w:p>
        </w:tc>
      </w:tr>
      <w:tr w:rsidR="00FB17DE" w:rsidRPr="006F361F" w14:paraId="6583A250" w14:textId="77777777" w:rsidTr="0010354F">
        <w:trPr>
          <w:trHeight w:hRule="exact" w:val="567"/>
          <w:jc w:val="center"/>
        </w:trPr>
        <w:tc>
          <w:tcPr>
            <w:tcW w:w="7823" w:type="dxa"/>
            <w:vAlign w:val="center"/>
          </w:tcPr>
          <w:p w14:paraId="4A316F32" w14:textId="77777777" w:rsidR="00BA1780" w:rsidRPr="006F361F" w:rsidRDefault="00BA1780" w:rsidP="0010354F">
            <w:pPr>
              <w:pStyle w:val="a"/>
              <w:tabs>
                <w:tab w:val="left" w:pos="187"/>
                <w:tab w:val="left" w:pos="288"/>
                <w:tab w:val="left" w:pos="374"/>
              </w:tabs>
              <w:wordWrap/>
              <w:spacing w:line="240" w:lineRule="auto"/>
              <w:ind w:right="400"/>
              <w:jc w:val="center"/>
              <w:rPr>
                <w:rFonts w:hAnsi="Batang" w:cs="HYSinMyeongJo-Medium"/>
                <w:color w:val="FF0000"/>
                <w:sz w:val="32"/>
                <w:szCs w:val="32"/>
                <w:lang w:val="en-GB"/>
              </w:rPr>
            </w:pPr>
          </w:p>
        </w:tc>
      </w:tr>
    </w:tbl>
    <w:p w14:paraId="1E96BD66"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Introduction: The comprehensive </w:t>
      </w:r>
      <w:r w:rsidRPr="006F361F">
        <w:rPr>
          <w:rFonts w:ascii="Batang" w:eastAsia="Batang" w:hAnsi="Batang"/>
          <w:i/>
          <w:color w:val="FF0000"/>
          <w:lang w:val="en-GB"/>
        </w:rPr>
        <w:t xml:space="preserve">in vitro </w:t>
      </w:r>
      <w:proofErr w:type="spellStart"/>
      <w:r w:rsidRPr="006F361F">
        <w:rPr>
          <w:rFonts w:ascii="Batang" w:eastAsia="Batang" w:hAnsi="Batang"/>
          <w:color w:val="FF0000"/>
          <w:lang w:val="en-GB"/>
        </w:rPr>
        <w:t>proarrhythmia</w:t>
      </w:r>
      <w:proofErr w:type="spellEnd"/>
      <w:r w:rsidRPr="006F361F">
        <w:rPr>
          <w:rFonts w:ascii="Batang" w:eastAsia="Batang" w:hAnsi="Batang"/>
          <w:color w:val="FF0000"/>
          <w:lang w:val="en-GB"/>
        </w:rPr>
        <w:t xml:space="preserve"> assay (CiPA) has opened broad opportunities to incorporate </w:t>
      </w:r>
      <w:r w:rsidRPr="006F361F">
        <w:rPr>
          <w:rFonts w:ascii="Batang" w:eastAsia="Batang" w:hAnsi="Batang"/>
          <w:i/>
          <w:color w:val="FF0000"/>
          <w:lang w:val="en-GB"/>
        </w:rPr>
        <w:t xml:space="preserve">in silico </w:t>
      </w:r>
      <w:r w:rsidRPr="006F361F">
        <w:rPr>
          <w:rFonts w:ascii="Batang" w:eastAsia="Batang" w:hAnsi="Batang"/>
          <w:color w:val="FF0000"/>
          <w:lang w:val="en-GB"/>
        </w:rPr>
        <w:t xml:space="preserve">experiment as an integral part of drug assessment. Following that, the initial assessment of the Hill coefficient and IC50, which are two important parameters describing drug cellular dynamics, can be included in the </w:t>
      </w:r>
      <w:proofErr w:type="gramStart"/>
      <w:r w:rsidRPr="006F361F">
        <w:rPr>
          <w:rFonts w:ascii="Batang" w:eastAsia="Batang" w:hAnsi="Batang"/>
          <w:color w:val="FF0000"/>
          <w:lang w:val="en-GB"/>
        </w:rPr>
        <w:t>in silico</w:t>
      </w:r>
      <w:proofErr w:type="gramEnd"/>
      <w:r w:rsidRPr="006F361F">
        <w:rPr>
          <w:rFonts w:ascii="Batang" w:eastAsia="Batang" w:hAnsi="Batang"/>
          <w:color w:val="FF0000"/>
          <w:lang w:val="en-GB"/>
        </w:rPr>
        <w:t xml:space="preserve"> experiment as well. The initial assessment consists of Hill fitting and parameters bootstrapping. In this work, I propose a new approach to deploy simple Monte Carlo (MC) simulation with Gaussian scatter incorporated into the calculation of bootstrap samples. </w:t>
      </w:r>
    </w:p>
    <w:p w14:paraId="17ECA515"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Method: The experimental dose-response data is processed into Hill fitting with the least square method (LSM) to obtain best-fit parameters. These fitted parameters combined with Gaussian scatter of blocking data </w:t>
      </w:r>
      <w:r w:rsidRPr="006F361F">
        <w:rPr>
          <w:rFonts w:ascii="Batang" w:eastAsia="Batang" w:hAnsi="Batang"/>
          <w:color w:val="FF0000"/>
          <w:lang w:val="en-GB"/>
        </w:rPr>
        <w:lastRenderedPageBreak/>
        <w:t>will act as a data generator for MC simulation that will result in bootstrap samples of Hill coefficient and IC50. Finally, several aspects of those bootstrap samples are assessed such as the 95% confidence interval, the parameter distribution (in the form of the histogram), and finally sensitivity analysis by predicting blocking response from various drug concentrations.</w:t>
      </w:r>
    </w:p>
    <w:p w14:paraId="6C85E4DA"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Results: It is found that for insufficient dose-response data, both the proposed MC algorithm and the existing Markov chain Monte Carlo (MCMC) method can jump to the quite high value of uncertainties faster especially with observed mean blocking percentage below 60%. However, both algorithms can yield a similar maximum uncertainty profile except within a region of 15-25% minimum observed mean blocking where the MC method generated higher uncertainty than MCMC. In addition, I was able to show that for sufficient observed experimental data where allowed drug dosage is within this range, the proposed MC method match quite well with existing MCMC in term of distribution of fitted parameters.</w:t>
      </w:r>
    </w:p>
    <w:p w14:paraId="312628EB" w14:textId="67A9714F"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Conclusion: The proposed MC method for bootstrapping Hill coefficient and IC50 is quite simpler to implement than the existing MCMC method as it adds only Gaussian sampling into the main Hill fitting algorithm. In addition to its simplicity, the proposed MC method has comparable results with the existing MCMC method in terms of fitted parameter distribution and uncertainty quantification.</w:t>
      </w:r>
    </w:p>
    <w:p w14:paraId="2A0FF637" w14:textId="77777777" w:rsidR="003902B8" w:rsidRPr="006F361F" w:rsidRDefault="003902B8" w:rsidP="00BA1780">
      <w:pPr>
        <w:pStyle w:val="a0"/>
        <w:spacing w:before="240"/>
        <w:ind w:firstLine="330"/>
        <w:rPr>
          <w:rFonts w:ascii="Batang" w:eastAsia="Batang" w:hAnsi="Batang"/>
          <w:lang w:val="en-GB"/>
        </w:rPr>
      </w:pP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BA1780" w:rsidRPr="006F361F" w14:paraId="6C576B9B" w14:textId="77777777" w:rsidTr="0010354F">
        <w:trPr>
          <w:trHeight w:hRule="exact" w:val="397"/>
          <w:jc w:val="center"/>
        </w:trPr>
        <w:tc>
          <w:tcPr>
            <w:tcW w:w="7823" w:type="dxa"/>
            <w:vAlign w:val="center"/>
          </w:tcPr>
          <w:p w14:paraId="41657572" w14:textId="77777777" w:rsidR="00BA1780" w:rsidRPr="006F361F" w:rsidRDefault="00BA1780" w:rsidP="0010354F">
            <w:pPr>
              <w:pStyle w:val="a"/>
              <w:tabs>
                <w:tab w:val="left" w:pos="187"/>
                <w:tab w:val="left" w:pos="288"/>
                <w:tab w:val="left" w:pos="374"/>
              </w:tabs>
              <w:wordWrap/>
              <w:spacing w:line="240" w:lineRule="auto"/>
              <w:jc w:val="left"/>
              <w:rPr>
                <w:rFonts w:hAnsi="Batang" w:cs="HYSinMyeongJo-Medium"/>
                <w:color w:val="FF0000"/>
                <w:sz w:val="28"/>
                <w:szCs w:val="28"/>
                <w:lang w:val="en-GB"/>
              </w:rPr>
            </w:pPr>
          </w:p>
        </w:tc>
      </w:tr>
    </w:tbl>
    <w:p w14:paraId="70C8074D" w14:textId="77777777" w:rsidR="00BA1780" w:rsidRPr="006F361F" w:rsidRDefault="00BA1780" w:rsidP="00BA1780">
      <w:pPr>
        <w:tabs>
          <w:tab w:val="left" w:pos="187"/>
          <w:tab w:val="left" w:pos="288"/>
          <w:tab w:val="left" w:pos="374"/>
        </w:tabs>
      </w:pPr>
      <w:r w:rsidRPr="006F361F">
        <w:br w:type="page"/>
      </w:r>
    </w:p>
    <w:tbl>
      <w:tblPr>
        <w:tblW w:w="0" w:type="auto"/>
        <w:jc w:val="center"/>
        <w:tblLayout w:type="fixed"/>
        <w:tblCellMar>
          <w:top w:w="28" w:type="dxa"/>
          <w:left w:w="0" w:type="dxa"/>
          <w:bottom w:w="28" w:type="dxa"/>
          <w:right w:w="0" w:type="dxa"/>
        </w:tblCellMar>
        <w:tblLook w:val="04A0" w:firstRow="1" w:lastRow="0" w:firstColumn="1" w:lastColumn="0" w:noHBand="0" w:noVBand="1"/>
      </w:tblPr>
      <w:tblGrid>
        <w:gridCol w:w="7823"/>
      </w:tblGrid>
      <w:tr w:rsidR="00F11036" w:rsidRPr="006F361F" w14:paraId="08ACC860" w14:textId="77777777" w:rsidTr="0010354F">
        <w:trPr>
          <w:jc w:val="center"/>
        </w:trPr>
        <w:tc>
          <w:tcPr>
            <w:tcW w:w="7823" w:type="dxa"/>
            <w:vAlign w:val="center"/>
          </w:tcPr>
          <w:p w14:paraId="44CD07B0" w14:textId="1D67D6ED" w:rsidR="00F11036" w:rsidRPr="006F361F" w:rsidRDefault="00FB17DE" w:rsidP="00F11036">
            <w:pPr>
              <w:pStyle w:val="a"/>
              <w:tabs>
                <w:tab w:val="left" w:pos="187"/>
                <w:tab w:val="left" w:pos="288"/>
                <w:tab w:val="left" w:pos="374"/>
              </w:tabs>
              <w:wordWrap/>
              <w:jc w:val="center"/>
              <w:rPr>
                <w:rFonts w:hAnsi="Batang" w:cs="HYSinMyeongJo-Medium"/>
                <w:color w:val="auto"/>
                <w:sz w:val="40"/>
                <w:szCs w:val="40"/>
                <w:lang w:val="en-GB"/>
              </w:rPr>
            </w:pPr>
            <w:r w:rsidRPr="006F361F">
              <w:rPr>
                <w:rFonts w:hAnsi="Batang" w:cs="HYSinMyeongJo-Medium"/>
                <w:color w:val="auto"/>
                <w:sz w:val="40"/>
                <w:szCs w:val="40"/>
                <w:lang w:val="en-GB"/>
              </w:rPr>
              <w:lastRenderedPageBreak/>
              <w:t xml:space="preserve">CUDA기반 </w:t>
            </w:r>
            <w:proofErr w:type="spellStart"/>
            <w:r w:rsidRPr="006F361F">
              <w:rPr>
                <w:rFonts w:hAnsi="Batang" w:cs="HYSinMyeongJo-Medium"/>
                <w:color w:val="auto"/>
                <w:sz w:val="40"/>
                <w:szCs w:val="40"/>
                <w:lang w:val="en-GB"/>
              </w:rPr>
              <w:t>병렬처리를</w:t>
            </w:r>
            <w:proofErr w:type="spellEnd"/>
            <w:r w:rsidRPr="006F361F">
              <w:rPr>
                <w:rFonts w:hAnsi="Batang" w:cs="HYSinMyeongJo-Medium"/>
                <w:color w:val="auto"/>
                <w:sz w:val="40"/>
                <w:szCs w:val="40"/>
                <w:lang w:val="en-GB"/>
              </w:rPr>
              <w:t xml:space="preserve"> 통한 </w:t>
            </w:r>
            <w:proofErr w:type="spellStart"/>
            <w:r w:rsidRPr="006F361F">
              <w:rPr>
                <w:rFonts w:hAnsi="Batang" w:cs="HYSinMyeongJo-Medium"/>
                <w:color w:val="auto"/>
                <w:sz w:val="40"/>
                <w:szCs w:val="40"/>
                <w:lang w:val="en-GB"/>
              </w:rPr>
              <w:t>동물대체</w:t>
            </w:r>
            <w:proofErr w:type="spellEnd"/>
            <w:r w:rsidRPr="006F361F">
              <w:rPr>
                <w:rFonts w:hAnsi="Batang" w:cs="HYSinMyeongJo-Medium"/>
                <w:color w:val="auto"/>
                <w:sz w:val="40"/>
                <w:szCs w:val="40"/>
                <w:lang w:val="en-GB"/>
              </w:rPr>
              <w:t xml:space="preserve"> </w:t>
            </w:r>
            <w:proofErr w:type="spellStart"/>
            <w:r w:rsidRPr="006F361F">
              <w:rPr>
                <w:rFonts w:hAnsi="Batang" w:cs="HYSinMyeongJo-Medium"/>
                <w:color w:val="auto"/>
                <w:sz w:val="40"/>
                <w:szCs w:val="40"/>
                <w:lang w:val="en-GB"/>
              </w:rPr>
              <w:t>인실리코</w:t>
            </w:r>
            <w:proofErr w:type="spellEnd"/>
            <w:r w:rsidRPr="006F361F">
              <w:rPr>
                <w:rFonts w:hAnsi="Batang" w:cs="HYSinMyeongJo-Medium"/>
                <w:color w:val="auto"/>
                <w:sz w:val="40"/>
                <w:szCs w:val="40"/>
                <w:lang w:val="en-GB"/>
              </w:rPr>
              <w:t xml:space="preserve"> 약물 </w:t>
            </w:r>
            <w:proofErr w:type="spellStart"/>
            <w:r w:rsidRPr="006F361F">
              <w:rPr>
                <w:rFonts w:hAnsi="Batang" w:cs="HYSinMyeongJo-Medium"/>
                <w:color w:val="auto"/>
                <w:sz w:val="40"/>
                <w:szCs w:val="40"/>
                <w:lang w:val="en-GB"/>
              </w:rPr>
              <w:t>심독성</w:t>
            </w:r>
            <w:proofErr w:type="spellEnd"/>
            <w:r w:rsidRPr="006F361F">
              <w:rPr>
                <w:rFonts w:hAnsi="Batang" w:cs="HYSinMyeongJo-Medium"/>
                <w:color w:val="auto"/>
                <w:sz w:val="40"/>
                <w:szCs w:val="40"/>
                <w:lang w:val="en-GB"/>
              </w:rPr>
              <w:t xml:space="preserve"> 예측 효율성 증대</w:t>
            </w:r>
          </w:p>
        </w:tc>
      </w:tr>
      <w:tr w:rsidR="00F11036" w:rsidRPr="006F361F" w14:paraId="136ED2E0" w14:textId="77777777" w:rsidTr="0010354F">
        <w:trPr>
          <w:trHeight w:hRule="exact" w:val="567"/>
          <w:jc w:val="center"/>
        </w:trPr>
        <w:tc>
          <w:tcPr>
            <w:tcW w:w="7823" w:type="dxa"/>
            <w:vAlign w:val="center"/>
          </w:tcPr>
          <w:p w14:paraId="678FD1C1" w14:textId="77777777" w:rsidR="00F11036" w:rsidRPr="006F361F" w:rsidRDefault="00F11036" w:rsidP="00F11036">
            <w:pPr>
              <w:pStyle w:val="a"/>
              <w:tabs>
                <w:tab w:val="left" w:pos="187"/>
                <w:tab w:val="left" w:pos="288"/>
                <w:tab w:val="left" w:pos="374"/>
              </w:tabs>
              <w:wordWrap/>
              <w:jc w:val="center"/>
              <w:rPr>
                <w:rFonts w:hAnsi="Batang"/>
                <w:color w:val="auto"/>
                <w:lang w:val="en-GB"/>
              </w:rPr>
            </w:pPr>
          </w:p>
        </w:tc>
      </w:tr>
      <w:tr w:rsidR="00F11036" w:rsidRPr="006F361F" w14:paraId="1B1567E1" w14:textId="77777777" w:rsidTr="0010354F">
        <w:trPr>
          <w:trHeight w:hRule="exact" w:val="397"/>
          <w:jc w:val="center"/>
        </w:trPr>
        <w:tc>
          <w:tcPr>
            <w:tcW w:w="7823" w:type="dxa"/>
            <w:vAlign w:val="center"/>
          </w:tcPr>
          <w:p w14:paraId="1D9C9539" w14:textId="607A0FC8" w:rsidR="00F11036" w:rsidRPr="006F361F" w:rsidRDefault="00FB17DE"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32"/>
                <w:lang w:val="en-GB"/>
              </w:rPr>
              <w:t>Iga Narendra Pramawijaya</w:t>
            </w:r>
          </w:p>
        </w:tc>
      </w:tr>
      <w:tr w:rsidR="00F11036" w:rsidRPr="006F361F" w14:paraId="47DAF718" w14:textId="77777777" w:rsidTr="0010354F">
        <w:trPr>
          <w:trHeight w:hRule="exact" w:val="567"/>
          <w:jc w:val="center"/>
        </w:trPr>
        <w:tc>
          <w:tcPr>
            <w:tcW w:w="7823" w:type="dxa"/>
            <w:vAlign w:val="center"/>
          </w:tcPr>
          <w:p w14:paraId="1F3ED0BF"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3C5483DF" w14:textId="77777777" w:rsidTr="0010354F">
        <w:trPr>
          <w:trHeight w:hRule="exact" w:val="397"/>
          <w:jc w:val="center"/>
        </w:trPr>
        <w:tc>
          <w:tcPr>
            <w:tcW w:w="7823" w:type="dxa"/>
            <w:vAlign w:val="center"/>
          </w:tcPr>
          <w:p w14:paraId="3646270A" w14:textId="03401CA1"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jc w:val="center"/>
              <w:rPr>
                <w:rFonts w:hAnsi="Batang" w:cs="HYSinMyeongJo-Medium"/>
                <w:color w:val="auto"/>
                <w:sz w:val="28"/>
                <w:szCs w:val="28"/>
                <w:lang w:val="en-GB"/>
              </w:rPr>
            </w:pPr>
            <w:r w:rsidRPr="006F361F">
              <w:rPr>
                <w:rFonts w:hAnsi="Batang" w:cs="HYSinMyeongJo-Medium"/>
                <w:color w:val="auto"/>
                <w:sz w:val="28"/>
                <w:szCs w:val="28"/>
                <w:lang w:val="en-GB"/>
              </w:rPr>
              <w:t>금오공과대학교</w:t>
            </w:r>
            <w:r w:rsidR="00AC520E" w:rsidRPr="006F361F">
              <w:rPr>
                <w:rFonts w:hAnsi="Batang" w:cs="HYSinMyeongJo-Medium"/>
                <w:color w:val="auto"/>
                <w:sz w:val="28"/>
                <w:szCs w:val="28"/>
                <w:lang w:val="en-GB"/>
              </w:rPr>
              <w:t xml:space="preserve"> </w:t>
            </w:r>
            <w:r w:rsidR="0051283E" w:rsidRPr="006F361F">
              <w:rPr>
                <w:rFonts w:hAnsi="Batang" w:cs="HYSinMyeongJo-Medium"/>
                <w:color w:val="auto"/>
                <w:sz w:val="28"/>
                <w:szCs w:val="28"/>
                <w:lang w:val="en-GB"/>
              </w:rPr>
              <w:t xml:space="preserve">대학원 </w:t>
            </w:r>
            <w:r w:rsidR="00AC520E" w:rsidRPr="006F361F">
              <w:rPr>
                <w:rFonts w:hAnsi="Batang" w:cs="HYSinMyeongJo-Medium"/>
                <w:color w:val="auto"/>
                <w:sz w:val="28"/>
                <w:szCs w:val="28"/>
                <w:lang w:val="en-GB"/>
              </w:rPr>
              <w:t>IT융복합공학과</w:t>
            </w:r>
          </w:p>
        </w:tc>
      </w:tr>
      <w:tr w:rsidR="00F11036" w:rsidRPr="006F361F" w14:paraId="5B1195C0" w14:textId="77777777" w:rsidTr="0010354F">
        <w:trPr>
          <w:trHeight w:hRule="exact" w:val="851"/>
          <w:jc w:val="center"/>
        </w:trPr>
        <w:tc>
          <w:tcPr>
            <w:tcW w:w="7823" w:type="dxa"/>
            <w:vAlign w:val="center"/>
          </w:tcPr>
          <w:p w14:paraId="1153E8AB"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r w:rsidR="00F11036" w:rsidRPr="006F361F" w14:paraId="513A6988" w14:textId="77777777" w:rsidTr="0010354F">
        <w:trPr>
          <w:trHeight w:hRule="exact" w:val="397"/>
          <w:jc w:val="center"/>
        </w:trPr>
        <w:tc>
          <w:tcPr>
            <w:tcW w:w="7823" w:type="dxa"/>
            <w:vAlign w:val="center"/>
          </w:tcPr>
          <w:p w14:paraId="4CAAD857" w14:textId="77777777" w:rsidR="00F11036" w:rsidRPr="006F361F" w:rsidRDefault="00F11036" w:rsidP="00F11036">
            <w:pPr>
              <w:pStyle w:val="a"/>
              <w:tabs>
                <w:tab w:val="left" w:pos="187"/>
                <w:tab w:val="left" w:pos="288"/>
                <w:tab w:val="left" w:pos="374"/>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wordWrap/>
              <w:spacing w:line="280" w:lineRule="auto"/>
              <w:jc w:val="center"/>
              <w:rPr>
                <w:rFonts w:hAnsi="Batang" w:cs="HYSinMyeongJo-Medium"/>
                <w:color w:val="auto"/>
                <w:sz w:val="28"/>
                <w:szCs w:val="28"/>
                <w:lang w:val="en-GB"/>
              </w:rPr>
            </w:pPr>
            <w:r w:rsidRPr="006F361F">
              <w:rPr>
                <w:rFonts w:hAnsi="Batang" w:cs="HYSinMyeongJo-Medium"/>
                <w:color w:val="auto"/>
                <w:sz w:val="28"/>
                <w:szCs w:val="28"/>
                <w:lang w:val="en-GB"/>
              </w:rPr>
              <w:t>요    약</w:t>
            </w:r>
          </w:p>
        </w:tc>
      </w:tr>
      <w:tr w:rsidR="00F11036" w:rsidRPr="006F361F" w14:paraId="21ED46D4" w14:textId="77777777" w:rsidTr="0010354F">
        <w:trPr>
          <w:trHeight w:val="623"/>
          <w:jc w:val="center"/>
        </w:trPr>
        <w:tc>
          <w:tcPr>
            <w:tcW w:w="7823" w:type="dxa"/>
            <w:vAlign w:val="center"/>
          </w:tcPr>
          <w:p w14:paraId="48EF5DC6" w14:textId="77777777" w:rsidR="00F11036" w:rsidRPr="006F361F" w:rsidRDefault="00F11036" w:rsidP="00F11036">
            <w:pPr>
              <w:pStyle w:val="a"/>
              <w:tabs>
                <w:tab w:val="left" w:pos="187"/>
                <w:tab w:val="left" w:pos="288"/>
                <w:tab w:val="left" w:pos="374"/>
              </w:tabs>
              <w:wordWrap/>
              <w:spacing w:line="240" w:lineRule="auto"/>
              <w:ind w:right="400"/>
              <w:jc w:val="center"/>
              <w:rPr>
                <w:rFonts w:hAnsi="Batang" w:cs="HYSinMyeongJo-Medium"/>
                <w:color w:val="auto"/>
                <w:sz w:val="32"/>
                <w:szCs w:val="32"/>
                <w:lang w:val="en-GB"/>
              </w:rPr>
            </w:pPr>
          </w:p>
        </w:tc>
      </w:tr>
    </w:tbl>
    <w:p w14:paraId="003E5D4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소개 : 종합 체외 부정맥 분석(CiPA)은 약물 평가의 필수 부분으로 In silico 컴퓨터 시뮬레이션을 통합할 수 있는 광범위한 기회를 열었다. 그에 따라 약물에 의한 세포 역학을 설명하는 두 가지 중요한 매개 변수인 Hill계수와 IC50의 초기 평가는 In silico 실험에 포함될 수 있다. 이 초기 평가는 Hill 피팅과 매개 변수의 부트스트랩과정으로 구성된다. 본 연구에서는 부트스트랩 샘플의 계산을 위해 가우스 산포가 포함된 </w:t>
      </w:r>
      <w:proofErr w:type="spellStart"/>
      <w:r w:rsidRPr="006F361F">
        <w:rPr>
          <w:rFonts w:ascii="Batang" w:eastAsia="Batang" w:hAnsi="Batang"/>
          <w:color w:val="FF0000"/>
          <w:lang w:val="en-GB"/>
        </w:rPr>
        <w:t>몬테카를로</w:t>
      </w:r>
      <w:proofErr w:type="spellEnd"/>
      <w:r w:rsidRPr="006F361F">
        <w:rPr>
          <w:rFonts w:ascii="Batang" w:eastAsia="Batang" w:hAnsi="Batang"/>
          <w:color w:val="FF0000"/>
          <w:lang w:val="en-GB"/>
        </w:rPr>
        <w:t>(MC) 시뮬레이션을 사용하는 새로운 접근방식을 제안하였다.</w:t>
      </w:r>
    </w:p>
    <w:p w14:paraId="738DD0CC"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방법 : </w:t>
      </w:r>
      <w:proofErr w:type="spellStart"/>
      <w:r w:rsidRPr="006F361F">
        <w:rPr>
          <w:rFonts w:ascii="Batang" w:eastAsia="Batang" w:hAnsi="Batang"/>
          <w:color w:val="FF0000"/>
          <w:lang w:val="en-GB"/>
        </w:rPr>
        <w:t>최소제곱법</w:t>
      </w:r>
      <w:proofErr w:type="spellEnd"/>
      <w:r w:rsidRPr="006F361F">
        <w:rPr>
          <w:rFonts w:ascii="Batang" w:eastAsia="Batang" w:hAnsi="Batang"/>
          <w:color w:val="FF0000"/>
          <w:lang w:val="en-GB"/>
        </w:rPr>
        <w:t xml:space="preserve">(LSM)을 사용한 힐 피팅을 통해 실험 복용량-반응 데이터로부터 최적의 매개변수를 생성하였다. 약물에 의한 차단 데이터의 가우스 산포와 결합된 피팅 된 매개변수는 MC 시뮬레이션을 위한 데이터 </w:t>
      </w:r>
      <w:proofErr w:type="spellStart"/>
      <w:r w:rsidRPr="006F361F">
        <w:rPr>
          <w:rFonts w:ascii="Batang" w:eastAsia="Batang" w:hAnsi="Batang"/>
          <w:color w:val="FF0000"/>
          <w:lang w:val="en-GB"/>
        </w:rPr>
        <w:t>생성기로</w:t>
      </w:r>
      <w:proofErr w:type="spellEnd"/>
      <w:r w:rsidRPr="006F361F">
        <w:rPr>
          <w:rFonts w:ascii="Batang" w:eastAsia="Batang" w:hAnsi="Batang"/>
          <w:color w:val="FF0000"/>
          <w:lang w:val="en-GB"/>
        </w:rPr>
        <w:t xml:space="preserve"> 사용되어 Hill계수와 IC50의 부트스트랩 샘플을 생성한다. 부트스트랩 된 샘플들은 95%의 </w:t>
      </w:r>
      <w:proofErr w:type="spellStart"/>
      <w:r w:rsidRPr="006F361F">
        <w:rPr>
          <w:rFonts w:ascii="Batang" w:eastAsia="Batang" w:hAnsi="Batang"/>
          <w:color w:val="FF0000"/>
          <w:lang w:val="en-GB"/>
        </w:rPr>
        <w:t>신뢰구간에</w:t>
      </w:r>
      <w:proofErr w:type="spellEnd"/>
      <w:r w:rsidRPr="006F361F">
        <w:rPr>
          <w:rFonts w:ascii="Batang" w:eastAsia="Batang" w:hAnsi="Batang"/>
          <w:color w:val="FF0000"/>
          <w:lang w:val="en-GB"/>
        </w:rPr>
        <w:t xml:space="preserve"> 분포하는 정도, 매개 변수의 분포(히스토그램의 형태) 및 다양한 약물 농도에 따른 차단 반응의 예측을 통한 민감도 분석을 통해 평가되었다.</w:t>
      </w:r>
    </w:p>
    <w:p w14:paraId="2290180D" w14:textId="7777777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과 : 복용량-반응 데이터가 충분하지 않은 경우 MC 알고리즘과 Markov Chain Monte Carlo (MCMC) 알고리즘 모두에서 매우 높은 불확실성 수치를 생성하였으며, 이는 특히 측정된 평균 차단 비율이 60% 미만인 경우에서 두드러지게 관찰되었다. 하지만, 두 알고리즘 모두 유사한 최대 불확실성 프로파일을 생성할 수 있었으며 최소 측정된 평균 차단 정도가 15~25%인 영역에서는 MC 방법이 </w:t>
      </w:r>
      <w:r w:rsidRPr="006F361F">
        <w:rPr>
          <w:rFonts w:ascii="Batang" w:eastAsia="Batang" w:hAnsi="Batang"/>
          <w:color w:val="FF0000"/>
          <w:lang w:val="en-GB"/>
        </w:rPr>
        <w:lastRenderedPageBreak/>
        <w:t xml:space="preserve">MCMC 방법보다 더 높은 불확실성을 생성하였다. 또한, 허용된 약물 복용량이 이 범위 내에서 측정된 실험 데이터가 충분한 경우 연구에서 제안한 MC 방법이 피팅 된 매개 변수의 분포 측면에서 기존의 MCMC 방법과 매우 잘 일치 하는 것을 보여주었다. </w:t>
      </w:r>
    </w:p>
    <w:p w14:paraId="5AE1210E" w14:textId="0CF768D7" w:rsidR="00F11036" w:rsidRPr="006F361F" w:rsidRDefault="00F11036" w:rsidP="00F11036">
      <w:pPr>
        <w:pStyle w:val="a0"/>
        <w:spacing w:before="240"/>
        <w:ind w:firstLine="330"/>
        <w:rPr>
          <w:rFonts w:ascii="Batang" w:eastAsia="Batang" w:hAnsi="Batang"/>
          <w:color w:val="FF0000"/>
          <w:lang w:val="en-GB"/>
        </w:rPr>
      </w:pPr>
      <w:r w:rsidRPr="006F361F">
        <w:rPr>
          <w:rFonts w:ascii="Batang" w:eastAsia="Batang" w:hAnsi="Batang"/>
          <w:color w:val="FF0000"/>
          <w:lang w:val="en-GB"/>
        </w:rPr>
        <w:t xml:space="preserve">결론 : Hill 계수와 IC50을 부트스트랩하기 위해 연구에서 제안한 MC 방법은 주 Hill 피팅 알고리즘에 </w:t>
      </w:r>
      <w:proofErr w:type="spellStart"/>
      <w:r w:rsidRPr="006F361F">
        <w:rPr>
          <w:rFonts w:ascii="Batang" w:eastAsia="Batang" w:hAnsi="Batang"/>
          <w:color w:val="FF0000"/>
          <w:lang w:val="en-GB"/>
        </w:rPr>
        <w:t>가우시안</w:t>
      </w:r>
      <w:proofErr w:type="spellEnd"/>
      <w:r w:rsidRPr="006F361F">
        <w:rPr>
          <w:rFonts w:ascii="Batang" w:eastAsia="Batang" w:hAnsi="Batang"/>
          <w:color w:val="FF0000"/>
          <w:lang w:val="en-GB"/>
        </w:rPr>
        <w:t xml:space="preserve"> 샘플링 과정이 추가되기 때문에 기존의 MCMC 방법에 비해 구현이 쉽다. 이러한 단순성 외에도 제안된 MC방법은 적합 매개 변수의 분포 및 불확실성의 정량화 측면에서 MCMC 방법과 유사한 결과를 낼 수 있었다.</w:t>
      </w:r>
    </w:p>
    <w:p w14:paraId="2121FE24" w14:textId="77777777" w:rsidR="00BA1780" w:rsidRPr="006F361F" w:rsidRDefault="00BA1780" w:rsidP="00BA1780">
      <w:pPr>
        <w:rPr>
          <w:lang w:eastAsia="ja-JP"/>
        </w:rPr>
      </w:pPr>
    </w:p>
    <w:p w14:paraId="301F77F5" w14:textId="77777777" w:rsidR="00BA1780" w:rsidRPr="006F361F" w:rsidRDefault="00BA1780" w:rsidP="00BA1780">
      <w:pPr>
        <w:rPr>
          <w:lang w:eastAsia="ja-JP"/>
        </w:rPr>
        <w:sectPr w:rsidR="00BA1780" w:rsidRPr="006F361F" w:rsidSect="00B70BA0">
          <w:pgSz w:w="10771" w:h="14746" w:code="9"/>
          <w:pgMar w:top="1411" w:right="1411" w:bottom="1411" w:left="1411" w:header="720" w:footer="720" w:gutter="0"/>
          <w:pgNumType w:fmt="lowerRoman"/>
          <w:cols w:space="720"/>
          <w:titlePg/>
          <w:docGrid w:linePitch="360"/>
        </w:sectPr>
      </w:pPr>
    </w:p>
    <w:sdt>
      <w:sdtPr>
        <w:rPr>
          <w:rFonts w:ascii="Batang" w:eastAsiaTheme="minorEastAsia" w:hAnsi="Batang" w:cstheme="minorBidi"/>
          <w:color w:val="auto"/>
          <w:sz w:val="22"/>
          <w:szCs w:val="22"/>
          <w:lang w:eastAsia="ja-JP"/>
        </w:rPr>
        <w:id w:val="-1043291135"/>
        <w:docPartObj>
          <w:docPartGallery w:val="Table of Contents"/>
          <w:docPartUnique/>
        </w:docPartObj>
      </w:sdtPr>
      <w:sdtEndPr>
        <w:rPr>
          <w:rFonts w:ascii="Times New Roman" w:eastAsia="Batang" w:hAnsi="Times New Roman" w:cs="Times New Roman"/>
          <w:b/>
          <w:bCs/>
          <w:noProof/>
          <w:sz w:val="24"/>
          <w:szCs w:val="24"/>
          <w:lang w:eastAsia="ko-KR"/>
        </w:rPr>
      </w:sdtEndPr>
      <w:sdtContent>
        <w:p w14:paraId="4249B36B" w14:textId="77777777" w:rsidR="00BA1780" w:rsidRPr="006F361F" w:rsidRDefault="00BA1780" w:rsidP="00E5219A">
          <w:pPr>
            <w:pStyle w:val="TOCHeading"/>
            <w:jc w:val="center"/>
            <w:rPr>
              <w:rFonts w:ascii="Batang" w:eastAsia="Batang" w:hAnsi="Batang" w:cstheme="minorBidi"/>
              <w:color w:val="auto"/>
              <w:sz w:val="28"/>
              <w:szCs w:val="28"/>
              <w:lang w:eastAsia="ja-JP"/>
            </w:rPr>
          </w:pPr>
          <w:r w:rsidRPr="006F361F">
            <w:rPr>
              <w:rFonts w:ascii="Batang" w:eastAsia="Batang" w:hAnsi="Batang"/>
              <w:b/>
              <w:color w:val="auto"/>
              <w:sz w:val="28"/>
              <w:szCs w:val="28"/>
            </w:rPr>
            <w:t>Contents</w:t>
          </w:r>
        </w:p>
        <w:p w14:paraId="13CDEC5F" w14:textId="78C07354" w:rsidR="00163AB5" w:rsidRDefault="00BA1780">
          <w:pPr>
            <w:pStyle w:val="TOC1"/>
            <w:rPr>
              <w:rFonts w:asciiTheme="minorHAnsi" w:hAnsiTheme="minorHAnsi"/>
              <w:b w:val="0"/>
            </w:rPr>
          </w:pPr>
          <w:r w:rsidRPr="006F361F">
            <w:rPr>
              <w:rFonts w:eastAsia="Batang"/>
              <w:b w:val="0"/>
              <w:bCs/>
            </w:rPr>
            <w:fldChar w:fldCharType="begin"/>
          </w:r>
          <w:r w:rsidRPr="006F361F">
            <w:rPr>
              <w:rFonts w:eastAsia="Batang"/>
              <w:bCs/>
            </w:rPr>
            <w:instrText xml:space="preserve"> TOC \o "1-3" \h \z \u </w:instrText>
          </w:r>
          <w:r w:rsidRPr="006F361F">
            <w:rPr>
              <w:rFonts w:eastAsia="Batang"/>
              <w:b w:val="0"/>
              <w:bCs/>
            </w:rPr>
            <w:fldChar w:fldCharType="separate"/>
          </w:r>
          <w:hyperlink w:anchor="_Toc182812268" w:history="1">
            <w:r w:rsidR="00163AB5" w:rsidRPr="00A43649">
              <w:rPr>
                <w:rStyle w:val="Hyperlink"/>
              </w:rPr>
              <w:t>[List of Figures]</w:t>
            </w:r>
            <w:r w:rsidR="00163AB5">
              <w:rPr>
                <w:webHidden/>
              </w:rPr>
              <w:tab/>
            </w:r>
            <w:r w:rsidR="00163AB5">
              <w:rPr>
                <w:webHidden/>
              </w:rPr>
              <w:fldChar w:fldCharType="begin"/>
            </w:r>
            <w:r w:rsidR="00163AB5">
              <w:rPr>
                <w:webHidden/>
              </w:rPr>
              <w:instrText xml:space="preserve"> PAGEREF _Toc182812268 \h </w:instrText>
            </w:r>
            <w:r w:rsidR="00163AB5">
              <w:rPr>
                <w:webHidden/>
              </w:rPr>
            </w:r>
            <w:r w:rsidR="00163AB5">
              <w:rPr>
                <w:webHidden/>
              </w:rPr>
              <w:fldChar w:fldCharType="separate"/>
            </w:r>
            <w:r w:rsidR="007670D1">
              <w:rPr>
                <w:webHidden/>
              </w:rPr>
              <w:t>ii</w:t>
            </w:r>
            <w:r w:rsidR="00163AB5">
              <w:rPr>
                <w:webHidden/>
              </w:rPr>
              <w:fldChar w:fldCharType="end"/>
            </w:r>
          </w:hyperlink>
        </w:p>
        <w:p w14:paraId="5DF1A7DD" w14:textId="70FB4AB0" w:rsidR="00163AB5" w:rsidRDefault="003D5DAD">
          <w:pPr>
            <w:pStyle w:val="TOC1"/>
            <w:rPr>
              <w:rFonts w:asciiTheme="minorHAnsi" w:hAnsiTheme="minorHAnsi"/>
              <w:b w:val="0"/>
            </w:rPr>
          </w:pPr>
          <w:hyperlink w:anchor="_Toc182812269" w:history="1">
            <w:r w:rsidR="00163AB5" w:rsidRPr="00A43649">
              <w:rPr>
                <w:rStyle w:val="Hyperlink"/>
              </w:rPr>
              <w:t>[List of Tables]</w:t>
            </w:r>
            <w:r w:rsidR="00163AB5">
              <w:rPr>
                <w:webHidden/>
              </w:rPr>
              <w:tab/>
            </w:r>
            <w:r w:rsidR="00163AB5">
              <w:rPr>
                <w:webHidden/>
              </w:rPr>
              <w:fldChar w:fldCharType="begin"/>
            </w:r>
            <w:r w:rsidR="00163AB5">
              <w:rPr>
                <w:webHidden/>
              </w:rPr>
              <w:instrText xml:space="preserve"> PAGEREF _Toc182812269 \h </w:instrText>
            </w:r>
            <w:r w:rsidR="00163AB5">
              <w:rPr>
                <w:webHidden/>
              </w:rPr>
            </w:r>
            <w:r w:rsidR="00163AB5">
              <w:rPr>
                <w:webHidden/>
              </w:rPr>
              <w:fldChar w:fldCharType="separate"/>
            </w:r>
            <w:r w:rsidR="007670D1">
              <w:rPr>
                <w:webHidden/>
              </w:rPr>
              <w:t>ii</w:t>
            </w:r>
            <w:r w:rsidR="00163AB5">
              <w:rPr>
                <w:webHidden/>
              </w:rPr>
              <w:fldChar w:fldCharType="end"/>
            </w:r>
          </w:hyperlink>
        </w:p>
        <w:p w14:paraId="1AC1C1B3" w14:textId="40DFD8CA" w:rsidR="00163AB5" w:rsidRDefault="003D5DAD">
          <w:pPr>
            <w:pStyle w:val="TOC1"/>
            <w:rPr>
              <w:rFonts w:asciiTheme="minorHAnsi" w:hAnsiTheme="minorHAnsi"/>
              <w:b w:val="0"/>
            </w:rPr>
          </w:pPr>
          <w:hyperlink w:anchor="_Toc182812270" w:history="1">
            <w:r w:rsidR="00163AB5" w:rsidRPr="00A43649">
              <w:rPr>
                <w:rStyle w:val="Hyperlink"/>
              </w:rPr>
              <w:t>[Glossary]</w:t>
            </w:r>
            <w:r w:rsidR="00163AB5">
              <w:rPr>
                <w:webHidden/>
              </w:rPr>
              <w:tab/>
            </w:r>
            <w:r w:rsidR="00163AB5">
              <w:rPr>
                <w:webHidden/>
              </w:rPr>
              <w:fldChar w:fldCharType="begin"/>
            </w:r>
            <w:r w:rsidR="00163AB5">
              <w:rPr>
                <w:webHidden/>
              </w:rPr>
              <w:instrText xml:space="preserve"> PAGEREF _Toc182812270 \h </w:instrText>
            </w:r>
            <w:r w:rsidR="00163AB5">
              <w:rPr>
                <w:webHidden/>
              </w:rPr>
            </w:r>
            <w:r w:rsidR="00163AB5">
              <w:rPr>
                <w:webHidden/>
              </w:rPr>
              <w:fldChar w:fldCharType="separate"/>
            </w:r>
            <w:r w:rsidR="007670D1">
              <w:rPr>
                <w:webHidden/>
              </w:rPr>
              <w:t>iii</w:t>
            </w:r>
            <w:r w:rsidR="00163AB5">
              <w:rPr>
                <w:webHidden/>
              </w:rPr>
              <w:fldChar w:fldCharType="end"/>
            </w:r>
          </w:hyperlink>
        </w:p>
        <w:p w14:paraId="16309F89" w14:textId="3A083D96" w:rsidR="00163AB5" w:rsidRDefault="003D5DAD">
          <w:pPr>
            <w:pStyle w:val="TOC1"/>
            <w:rPr>
              <w:rFonts w:asciiTheme="minorHAnsi" w:hAnsiTheme="minorHAnsi"/>
              <w:b w:val="0"/>
            </w:rPr>
          </w:pPr>
          <w:hyperlink w:anchor="_Toc182812271" w:history="1">
            <w:r w:rsidR="00163AB5" w:rsidRPr="00A43649">
              <w:rPr>
                <w:rStyle w:val="Hyperlink"/>
              </w:rPr>
              <w:t>[Acknowledgement]</w:t>
            </w:r>
            <w:r w:rsidR="00163AB5">
              <w:rPr>
                <w:webHidden/>
              </w:rPr>
              <w:tab/>
            </w:r>
            <w:r w:rsidR="00163AB5">
              <w:rPr>
                <w:webHidden/>
              </w:rPr>
              <w:fldChar w:fldCharType="begin"/>
            </w:r>
            <w:r w:rsidR="00163AB5">
              <w:rPr>
                <w:webHidden/>
              </w:rPr>
              <w:instrText xml:space="preserve"> PAGEREF _Toc182812271 \h </w:instrText>
            </w:r>
            <w:r w:rsidR="00163AB5">
              <w:rPr>
                <w:webHidden/>
              </w:rPr>
            </w:r>
            <w:r w:rsidR="00163AB5">
              <w:rPr>
                <w:webHidden/>
              </w:rPr>
              <w:fldChar w:fldCharType="separate"/>
            </w:r>
            <w:r w:rsidR="007670D1">
              <w:rPr>
                <w:webHidden/>
              </w:rPr>
              <w:t>iv</w:t>
            </w:r>
            <w:r w:rsidR="00163AB5">
              <w:rPr>
                <w:webHidden/>
              </w:rPr>
              <w:fldChar w:fldCharType="end"/>
            </w:r>
          </w:hyperlink>
        </w:p>
        <w:p w14:paraId="62650463" w14:textId="5EBCADFB" w:rsidR="00163AB5" w:rsidRDefault="003D5DAD">
          <w:pPr>
            <w:pStyle w:val="TOC1"/>
            <w:rPr>
              <w:rFonts w:asciiTheme="minorHAnsi" w:hAnsiTheme="minorHAnsi"/>
              <w:b w:val="0"/>
            </w:rPr>
          </w:pPr>
          <w:hyperlink w:anchor="_Toc182812272" w:history="1">
            <w:r w:rsidR="00163AB5" w:rsidRPr="00A43649">
              <w:rPr>
                <w:rStyle w:val="Hyperlink"/>
              </w:rPr>
              <w:t>Chapter 1. Introduction</w:t>
            </w:r>
            <w:r w:rsidR="00163AB5">
              <w:rPr>
                <w:webHidden/>
              </w:rPr>
              <w:tab/>
            </w:r>
            <w:r w:rsidR="00163AB5">
              <w:rPr>
                <w:webHidden/>
              </w:rPr>
              <w:fldChar w:fldCharType="begin"/>
            </w:r>
            <w:r w:rsidR="00163AB5">
              <w:rPr>
                <w:webHidden/>
              </w:rPr>
              <w:instrText xml:space="preserve"> PAGEREF _Toc182812272 \h </w:instrText>
            </w:r>
            <w:r w:rsidR="00163AB5">
              <w:rPr>
                <w:webHidden/>
              </w:rPr>
            </w:r>
            <w:r w:rsidR="00163AB5">
              <w:rPr>
                <w:webHidden/>
              </w:rPr>
              <w:fldChar w:fldCharType="separate"/>
            </w:r>
            <w:r w:rsidR="007670D1">
              <w:rPr>
                <w:webHidden/>
              </w:rPr>
              <w:t>1</w:t>
            </w:r>
            <w:r w:rsidR="00163AB5">
              <w:rPr>
                <w:webHidden/>
              </w:rPr>
              <w:fldChar w:fldCharType="end"/>
            </w:r>
          </w:hyperlink>
        </w:p>
        <w:p w14:paraId="58663DF4" w14:textId="3B234544" w:rsidR="00163AB5" w:rsidRDefault="003D5DAD">
          <w:pPr>
            <w:pStyle w:val="TOC2"/>
            <w:rPr>
              <w:rFonts w:asciiTheme="minorHAnsi" w:hAnsiTheme="minorHAnsi"/>
              <w:noProof/>
            </w:rPr>
          </w:pPr>
          <w:hyperlink w:anchor="_Toc182812273" w:history="1">
            <w:r w:rsidR="00163AB5" w:rsidRPr="00A43649">
              <w:rPr>
                <w:rStyle w:val="Hyperlink"/>
                <w:noProof/>
              </w:rPr>
              <w:t>1.1 In-Silico Electrophysiology Simulation</w:t>
            </w:r>
            <w:r w:rsidR="00163AB5">
              <w:rPr>
                <w:noProof/>
                <w:webHidden/>
              </w:rPr>
              <w:tab/>
            </w:r>
            <w:r w:rsidR="00163AB5">
              <w:rPr>
                <w:noProof/>
                <w:webHidden/>
              </w:rPr>
              <w:fldChar w:fldCharType="begin"/>
            </w:r>
            <w:r w:rsidR="00163AB5">
              <w:rPr>
                <w:noProof/>
                <w:webHidden/>
              </w:rPr>
              <w:instrText xml:space="preserve"> PAGEREF _Toc182812273 \h </w:instrText>
            </w:r>
            <w:r w:rsidR="00163AB5">
              <w:rPr>
                <w:noProof/>
                <w:webHidden/>
              </w:rPr>
            </w:r>
            <w:r w:rsidR="00163AB5">
              <w:rPr>
                <w:noProof/>
                <w:webHidden/>
              </w:rPr>
              <w:fldChar w:fldCharType="separate"/>
            </w:r>
            <w:r w:rsidR="007670D1">
              <w:rPr>
                <w:noProof/>
                <w:webHidden/>
              </w:rPr>
              <w:t>1</w:t>
            </w:r>
            <w:r w:rsidR="00163AB5">
              <w:rPr>
                <w:noProof/>
                <w:webHidden/>
              </w:rPr>
              <w:fldChar w:fldCharType="end"/>
            </w:r>
          </w:hyperlink>
        </w:p>
        <w:p w14:paraId="65639A5F" w14:textId="50B2BFC6" w:rsidR="00163AB5" w:rsidRDefault="003D5DAD">
          <w:pPr>
            <w:pStyle w:val="TOC2"/>
            <w:rPr>
              <w:rFonts w:asciiTheme="minorHAnsi" w:hAnsiTheme="minorHAnsi"/>
              <w:noProof/>
            </w:rPr>
          </w:pPr>
          <w:hyperlink w:anchor="_Toc182812274" w:history="1">
            <w:r w:rsidR="00163AB5" w:rsidRPr="00A43649">
              <w:rPr>
                <w:rStyle w:val="Hyperlink"/>
                <w:noProof/>
              </w:rPr>
              <w:t>1.2 Parallel Computing</w:t>
            </w:r>
            <w:r w:rsidR="00163AB5">
              <w:rPr>
                <w:noProof/>
                <w:webHidden/>
              </w:rPr>
              <w:tab/>
            </w:r>
            <w:r w:rsidR="00163AB5">
              <w:rPr>
                <w:noProof/>
                <w:webHidden/>
              </w:rPr>
              <w:fldChar w:fldCharType="begin"/>
            </w:r>
            <w:r w:rsidR="00163AB5">
              <w:rPr>
                <w:noProof/>
                <w:webHidden/>
              </w:rPr>
              <w:instrText xml:space="preserve"> PAGEREF _Toc182812274 \h </w:instrText>
            </w:r>
            <w:r w:rsidR="00163AB5">
              <w:rPr>
                <w:noProof/>
                <w:webHidden/>
              </w:rPr>
            </w:r>
            <w:r w:rsidR="00163AB5">
              <w:rPr>
                <w:noProof/>
                <w:webHidden/>
              </w:rPr>
              <w:fldChar w:fldCharType="separate"/>
            </w:r>
            <w:r w:rsidR="007670D1">
              <w:rPr>
                <w:noProof/>
                <w:webHidden/>
              </w:rPr>
              <w:t>2</w:t>
            </w:r>
            <w:r w:rsidR="00163AB5">
              <w:rPr>
                <w:noProof/>
                <w:webHidden/>
              </w:rPr>
              <w:fldChar w:fldCharType="end"/>
            </w:r>
          </w:hyperlink>
        </w:p>
        <w:p w14:paraId="39261B75" w14:textId="1C8AACB1" w:rsidR="00163AB5" w:rsidRDefault="003D5DAD">
          <w:pPr>
            <w:pStyle w:val="TOC3"/>
            <w:tabs>
              <w:tab w:val="right" w:leader="dot" w:pos="7939"/>
            </w:tabs>
            <w:rPr>
              <w:rFonts w:asciiTheme="minorHAnsi" w:hAnsiTheme="minorHAnsi"/>
              <w:noProof/>
            </w:rPr>
          </w:pPr>
          <w:hyperlink w:anchor="_Toc182812275" w:history="1">
            <w:r w:rsidR="00163AB5" w:rsidRPr="00A43649">
              <w:rPr>
                <w:rStyle w:val="Hyperlink"/>
                <w:noProof/>
              </w:rPr>
              <w:t>1.2.1 Central Processing Unit (CPU) for Parallel Computing</w:t>
            </w:r>
            <w:r w:rsidR="00163AB5">
              <w:rPr>
                <w:noProof/>
                <w:webHidden/>
              </w:rPr>
              <w:tab/>
            </w:r>
            <w:r w:rsidR="00163AB5">
              <w:rPr>
                <w:noProof/>
                <w:webHidden/>
              </w:rPr>
              <w:fldChar w:fldCharType="begin"/>
            </w:r>
            <w:r w:rsidR="00163AB5">
              <w:rPr>
                <w:noProof/>
                <w:webHidden/>
              </w:rPr>
              <w:instrText xml:space="preserve"> PAGEREF _Toc182812275 \h </w:instrText>
            </w:r>
            <w:r w:rsidR="00163AB5">
              <w:rPr>
                <w:noProof/>
                <w:webHidden/>
              </w:rPr>
            </w:r>
            <w:r w:rsidR="00163AB5">
              <w:rPr>
                <w:noProof/>
                <w:webHidden/>
              </w:rPr>
              <w:fldChar w:fldCharType="separate"/>
            </w:r>
            <w:r w:rsidR="007670D1">
              <w:rPr>
                <w:noProof/>
                <w:webHidden/>
              </w:rPr>
              <w:t>2</w:t>
            </w:r>
            <w:r w:rsidR="00163AB5">
              <w:rPr>
                <w:noProof/>
                <w:webHidden/>
              </w:rPr>
              <w:fldChar w:fldCharType="end"/>
            </w:r>
          </w:hyperlink>
        </w:p>
        <w:p w14:paraId="05F83565" w14:textId="69AEDA19" w:rsidR="00163AB5" w:rsidRDefault="003D5DAD">
          <w:pPr>
            <w:pStyle w:val="TOC3"/>
            <w:tabs>
              <w:tab w:val="right" w:leader="dot" w:pos="7939"/>
            </w:tabs>
            <w:rPr>
              <w:rFonts w:asciiTheme="minorHAnsi" w:hAnsiTheme="minorHAnsi"/>
              <w:noProof/>
            </w:rPr>
          </w:pPr>
          <w:hyperlink w:anchor="_Toc182812276" w:history="1">
            <w:r w:rsidR="00163AB5" w:rsidRPr="00A43649">
              <w:rPr>
                <w:rStyle w:val="Hyperlink"/>
                <w:noProof/>
              </w:rPr>
              <w:t>1.2.2 Graphics Processing Unit (GPU) for Parallel Computing</w:t>
            </w:r>
            <w:r w:rsidR="00163AB5">
              <w:rPr>
                <w:noProof/>
                <w:webHidden/>
              </w:rPr>
              <w:tab/>
            </w:r>
            <w:r w:rsidR="00163AB5">
              <w:rPr>
                <w:noProof/>
                <w:webHidden/>
              </w:rPr>
              <w:fldChar w:fldCharType="begin"/>
            </w:r>
            <w:r w:rsidR="00163AB5">
              <w:rPr>
                <w:noProof/>
                <w:webHidden/>
              </w:rPr>
              <w:instrText xml:space="preserve"> PAGEREF _Toc182812276 \h </w:instrText>
            </w:r>
            <w:r w:rsidR="00163AB5">
              <w:rPr>
                <w:noProof/>
                <w:webHidden/>
              </w:rPr>
            </w:r>
            <w:r w:rsidR="00163AB5">
              <w:rPr>
                <w:noProof/>
                <w:webHidden/>
              </w:rPr>
              <w:fldChar w:fldCharType="separate"/>
            </w:r>
            <w:r w:rsidR="007670D1">
              <w:rPr>
                <w:noProof/>
                <w:webHidden/>
              </w:rPr>
              <w:t>3</w:t>
            </w:r>
            <w:r w:rsidR="00163AB5">
              <w:rPr>
                <w:noProof/>
                <w:webHidden/>
              </w:rPr>
              <w:fldChar w:fldCharType="end"/>
            </w:r>
          </w:hyperlink>
        </w:p>
        <w:p w14:paraId="1E2507A9" w14:textId="238E9185" w:rsidR="00163AB5" w:rsidRDefault="003D5DAD">
          <w:pPr>
            <w:pStyle w:val="TOC3"/>
            <w:tabs>
              <w:tab w:val="right" w:leader="dot" w:pos="7939"/>
            </w:tabs>
            <w:rPr>
              <w:rFonts w:asciiTheme="minorHAnsi" w:hAnsiTheme="minorHAnsi"/>
              <w:noProof/>
            </w:rPr>
          </w:pPr>
          <w:hyperlink w:anchor="_Toc182812277" w:history="1">
            <w:r w:rsidR="00163AB5" w:rsidRPr="00A43649">
              <w:rPr>
                <w:rStyle w:val="Hyperlink"/>
                <w:noProof/>
              </w:rPr>
              <w:t>1.2.3 CUDA</w:t>
            </w:r>
            <w:r w:rsidR="00163AB5">
              <w:rPr>
                <w:noProof/>
                <w:webHidden/>
              </w:rPr>
              <w:tab/>
            </w:r>
            <w:r w:rsidR="00163AB5">
              <w:rPr>
                <w:noProof/>
                <w:webHidden/>
              </w:rPr>
              <w:fldChar w:fldCharType="begin"/>
            </w:r>
            <w:r w:rsidR="00163AB5">
              <w:rPr>
                <w:noProof/>
                <w:webHidden/>
              </w:rPr>
              <w:instrText xml:space="preserve"> PAGEREF _Toc182812277 \h </w:instrText>
            </w:r>
            <w:r w:rsidR="00163AB5">
              <w:rPr>
                <w:noProof/>
                <w:webHidden/>
              </w:rPr>
            </w:r>
            <w:r w:rsidR="00163AB5">
              <w:rPr>
                <w:noProof/>
                <w:webHidden/>
              </w:rPr>
              <w:fldChar w:fldCharType="separate"/>
            </w:r>
            <w:r w:rsidR="007670D1">
              <w:rPr>
                <w:noProof/>
                <w:webHidden/>
              </w:rPr>
              <w:t>3</w:t>
            </w:r>
            <w:r w:rsidR="00163AB5">
              <w:rPr>
                <w:noProof/>
                <w:webHidden/>
              </w:rPr>
              <w:fldChar w:fldCharType="end"/>
            </w:r>
          </w:hyperlink>
        </w:p>
        <w:p w14:paraId="0DA39911" w14:textId="2E355661" w:rsidR="00163AB5" w:rsidRDefault="003D5DAD">
          <w:pPr>
            <w:pStyle w:val="TOC3"/>
            <w:tabs>
              <w:tab w:val="right" w:leader="dot" w:pos="7939"/>
            </w:tabs>
            <w:rPr>
              <w:rFonts w:asciiTheme="minorHAnsi" w:hAnsiTheme="minorHAnsi"/>
              <w:noProof/>
            </w:rPr>
          </w:pPr>
          <w:hyperlink w:anchor="_Toc182812278" w:history="1">
            <w:r w:rsidR="00163AB5" w:rsidRPr="00A43649">
              <w:rPr>
                <w:rStyle w:val="Hyperlink"/>
                <w:noProof/>
              </w:rPr>
              <w:t>1.2.4 CellML</w:t>
            </w:r>
            <w:r w:rsidR="00163AB5">
              <w:rPr>
                <w:noProof/>
                <w:webHidden/>
              </w:rPr>
              <w:tab/>
            </w:r>
            <w:r w:rsidR="00163AB5">
              <w:rPr>
                <w:noProof/>
                <w:webHidden/>
              </w:rPr>
              <w:fldChar w:fldCharType="begin"/>
            </w:r>
            <w:r w:rsidR="00163AB5">
              <w:rPr>
                <w:noProof/>
                <w:webHidden/>
              </w:rPr>
              <w:instrText xml:space="preserve"> PAGEREF _Toc182812278 \h </w:instrText>
            </w:r>
            <w:r w:rsidR="00163AB5">
              <w:rPr>
                <w:noProof/>
                <w:webHidden/>
              </w:rPr>
            </w:r>
            <w:r w:rsidR="00163AB5">
              <w:rPr>
                <w:noProof/>
                <w:webHidden/>
              </w:rPr>
              <w:fldChar w:fldCharType="separate"/>
            </w:r>
            <w:r w:rsidR="007670D1">
              <w:rPr>
                <w:noProof/>
                <w:webHidden/>
              </w:rPr>
              <w:t>4</w:t>
            </w:r>
            <w:r w:rsidR="00163AB5">
              <w:rPr>
                <w:noProof/>
                <w:webHidden/>
              </w:rPr>
              <w:fldChar w:fldCharType="end"/>
            </w:r>
          </w:hyperlink>
        </w:p>
        <w:p w14:paraId="5833DD44" w14:textId="52F73D45" w:rsidR="00163AB5" w:rsidRDefault="003D5DAD">
          <w:pPr>
            <w:pStyle w:val="TOC2"/>
            <w:rPr>
              <w:rFonts w:asciiTheme="minorHAnsi" w:hAnsiTheme="minorHAnsi"/>
              <w:noProof/>
            </w:rPr>
          </w:pPr>
          <w:hyperlink w:anchor="_Toc182812279" w:history="1">
            <w:r w:rsidR="00163AB5" w:rsidRPr="00A43649">
              <w:rPr>
                <w:rStyle w:val="Hyperlink"/>
                <w:noProof/>
              </w:rPr>
              <w:t>1.3 Previous Study</w:t>
            </w:r>
            <w:r w:rsidR="00163AB5">
              <w:rPr>
                <w:noProof/>
                <w:webHidden/>
              </w:rPr>
              <w:tab/>
            </w:r>
            <w:r w:rsidR="00163AB5">
              <w:rPr>
                <w:noProof/>
                <w:webHidden/>
              </w:rPr>
              <w:fldChar w:fldCharType="begin"/>
            </w:r>
            <w:r w:rsidR="00163AB5">
              <w:rPr>
                <w:noProof/>
                <w:webHidden/>
              </w:rPr>
              <w:instrText xml:space="preserve"> PAGEREF _Toc182812279 \h </w:instrText>
            </w:r>
            <w:r w:rsidR="00163AB5">
              <w:rPr>
                <w:noProof/>
                <w:webHidden/>
              </w:rPr>
            </w:r>
            <w:r w:rsidR="00163AB5">
              <w:rPr>
                <w:noProof/>
                <w:webHidden/>
              </w:rPr>
              <w:fldChar w:fldCharType="separate"/>
            </w:r>
            <w:r w:rsidR="007670D1">
              <w:rPr>
                <w:noProof/>
                <w:webHidden/>
              </w:rPr>
              <w:t>5</w:t>
            </w:r>
            <w:r w:rsidR="00163AB5">
              <w:rPr>
                <w:noProof/>
                <w:webHidden/>
              </w:rPr>
              <w:fldChar w:fldCharType="end"/>
            </w:r>
          </w:hyperlink>
        </w:p>
        <w:p w14:paraId="58BC6D77" w14:textId="14A456C8" w:rsidR="00163AB5" w:rsidRDefault="003D5DAD">
          <w:pPr>
            <w:pStyle w:val="TOC2"/>
            <w:rPr>
              <w:rFonts w:asciiTheme="minorHAnsi" w:hAnsiTheme="minorHAnsi"/>
              <w:noProof/>
            </w:rPr>
          </w:pPr>
          <w:hyperlink w:anchor="_Toc182812280" w:history="1">
            <w:r w:rsidR="00163AB5" w:rsidRPr="00A43649">
              <w:rPr>
                <w:rStyle w:val="Hyperlink"/>
                <w:noProof/>
              </w:rPr>
              <w:t>1.4 Objectives</w:t>
            </w:r>
            <w:r w:rsidR="00163AB5">
              <w:rPr>
                <w:noProof/>
                <w:webHidden/>
              </w:rPr>
              <w:tab/>
            </w:r>
            <w:r w:rsidR="00163AB5">
              <w:rPr>
                <w:noProof/>
                <w:webHidden/>
              </w:rPr>
              <w:fldChar w:fldCharType="begin"/>
            </w:r>
            <w:r w:rsidR="00163AB5">
              <w:rPr>
                <w:noProof/>
                <w:webHidden/>
              </w:rPr>
              <w:instrText xml:space="preserve"> PAGEREF _Toc182812280 \h </w:instrText>
            </w:r>
            <w:r w:rsidR="00163AB5">
              <w:rPr>
                <w:noProof/>
                <w:webHidden/>
              </w:rPr>
            </w:r>
            <w:r w:rsidR="00163AB5">
              <w:rPr>
                <w:noProof/>
                <w:webHidden/>
              </w:rPr>
              <w:fldChar w:fldCharType="separate"/>
            </w:r>
            <w:r w:rsidR="007670D1">
              <w:rPr>
                <w:noProof/>
                <w:webHidden/>
              </w:rPr>
              <w:t>5</w:t>
            </w:r>
            <w:r w:rsidR="00163AB5">
              <w:rPr>
                <w:noProof/>
                <w:webHidden/>
              </w:rPr>
              <w:fldChar w:fldCharType="end"/>
            </w:r>
          </w:hyperlink>
        </w:p>
        <w:p w14:paraId="4FC0606C" w14:textId="02F8DC82" w:rsidR="00163AB5" w:rsidRDefault="003D5DAD">
          <w:pPr>
            <w:pStyle w:val="TOC1"/>
            <w:rPr>
              <w:rFonts w:asciiTheme="minorHAnsi" w:hAnsiTheme="minorHAnsi"/>
              <w:b w:val="0"/>
            </w:rPr>
          </w:pPr>
          <w:hyperlink w:anchor="_Toc182812281" w:history="1">
            <w:r w:rsidR="00163AB5" w:rsidRPr="00A43649">
              <w:rPr>
                <w:rStyle w:val="Hyperlink"/>
              </w:rPr>
              <w:t>Chapter 2. Methodologies</w:t>
            </w:r>
            <w:r w:rsidR="00163AB5">
              <w:rPr>
                <w:webHidden/>
              </w:rPr>
              <w:tab/>
            </w:r>
            <w:r w:rsidR="00163AB5">
              <w:rPr>
                <w:webHidden/>
              </w:rPr>
              <w:fldChar w:fldCharType="begin"/>
            </w:r>
            <w:r w:rsidR="00163AB5">
              <w:rPr>
                <w:webHidden/>
              </w:rPr>
              <w:instrText xml:space="preserve"> PAGEREF _Toc182812281 \h </w:instrText>
            </w:r>
            <w:r w:rsidR="00163AB5">
              <w:rPr>
                <w:webHidden/>
              </w:rPr>
            </w:r>
            <w:r w:rsidR="00163AB5">
              <w:rPr>
                <w:webHidden/>
              </w:rPr>
              <w:fldChar w:fldCharType="separate"/>
            </w:r>
            <w:r w:rsidR="007670D1">
              <w:rPr>
                <w:webHidden/>
              </w:rPr>
              <w:t>6</w:t>
            </w:r>
            <w:r w:rsidR="00163AB5">
              <w:rPr>
                <w:webHidden/>
              </w:rPr>
              <w:fldChar w:fldCharType="end"/>
            </w:r>
          </w:hyperlink>
        </w:p>
        <w:p w14:paraId="223FE22F" w14:textId="7112B656" w:rsidR="00163AB5" w:rsidRDefault="003D5DAD">
          <w:pPr>
            <w:pStyle w:val="TOC2"/>
            <w:rPr>
              <w:rFonts w:asciiTheme="minorHAnsi" w:hAnsiTheme="minorHAnsi"/>
              <w:noProof/>
            </w:rPr>
          </w:pPr>
          <w:hyperlink w:anchor="_Toc182812282" w:history="1">
            <w:r w:rsidR="00163AB5" w:rsidRPr="00A43649">
              <w:rPr>
                <w:rStyle w:val="Hyperlink"/>
                <w:noProof/>
              </w:rPr>
              <w:t>2.1 Generating C Code from CellML</w:t>
            </w:r>
            <w:r w:rsidR="00163AB5">
              <w:rPr>
                <w:noProof/>
                <w:webHidden/>
              </w:rPr>
              <w:tab/>
            </w:r>
            <w:r w:rsidR="00163AB5">
              <w:rPr>
                <w:noProof/>
                <w:webHidden/>
              </w:rPr>
              <w:fldChar w:fldCharType="begin"/>
            </w:r>
            <w:r w:rsidR="00163AB5">
              <w:rPr>
                <w:noProof/>
                <w:webHidden/>
              </w:rPr>
              <w:instrText xml:space="preserve"> PAGEREF _Toc182812282 \h </w:instrText>
            </w:r>
            <w:r w:rsidR="00163AB5">
              <w:rPr>
                <w:noProof/>
                <w:webHidden/>
              </w:rPr>
            </w:r>
            <w:r w:rsidR="00163AB5">
              <w:rPr>
                <w:noProof/>
                <w:webHidden/>
              </w:rPr>
              <w:fldChar w:fldCharType="separate"/>
            </w:r>
            <w:r w:rsidR="007670D1">
              <w:rPr>
                <w:noProof/>
                <w:webHidden/>
              </w:rPr>
              <w:t>6</w:t>
            </w:r>
            <w:r w:rsidR="00163AB5">
              <w:rPr>
                <w:noProof/>
                <w:webHidden/>
              </w:rPr>
              <w:fldChar w:fldCharType="end"/>
            </w:r>
          </w:hyperlink>
        </w:p>
        <w:p w14:paraId="07D4DB7A" w14:textId="2D4923F5" w:rsidR="00163AB5" w:rsidRDefault="003D5DAD">
          <w:pPr>
            <w:pStyle w:val="TOC2"/>
            <w:rPr>
              <w:rFonts w:asciiTheme="minorHAnsi" w:hAnsiTheme="minorHAnsi"/>
              <w:noProof/>
            </w:rPr>
          </w:pPr>
          <w:hyperlink w:anchor="_Toc182812283" w:history="1">
            <w:r w:rsidR="00163AB5" w:rsidRPr="00A43649">
              <w:rPr>
                <w:rStyle w:val="Hyperlink"/>
                <w:noProof/>
              </w:rPr>
              <w:t>2.2 GPU Memory Adjustment and Offseting</w:t>
            </w:r>
            <w:r w:rsidR="00163AB5">
              <w:rPr>
                <w:noProof/>
                <w:webHidden/>
              </w:rPr>
              <w:tab/>
            </w:r>
            <w:r w:rsidR="00163AB5">
              <w:rPr>
                <w:noProof/>
                <w:webHidden/>
              </w:rPr>
              <w:fldChar w:fldCharType="begin"/>
            </w:r>
            <w:r w:rsidR="00163AB5">
              <w:rPr>
                <w:noProof/>
                <w:webHidden/>
              </w:rPr>
              <w:instrText xml:space="preserve"> PAGEREF _Toc182812283 \h </w:instrText>
            </w:r>
            <w:r w:rsidR="00163AB5">
              <w:rPr>
                <w:noProof/>
                <w:webHidden/>
              </w:rPr>
            </w:r>
            <w:r w:rsidR="00163AB5">
              <w:rPr>
                <w:noProof/>
                <w:webHidden/>
              </w:rPr>
              <w:fldChar w:fldCharType="separate"/>
            </w:r>
            <w:r w:rsidR="007670D1">
              <w:rPr>
                <w:noProof/>
                <w:webHidden/>
              </w:rPr>
              <w:t>7</w:t>
            </w:r>
            <w:r w:rsidR="00163AB5">
              <w:rPr>
                <w:noProof/>
                <w:webHidden/>
              </w:rPr>
              <w:fldChar w:fldCharType="end"/>
            </w:r>
          </w:hyperlink>
        </w:p>
        <w:p w14:paraId="0BF485DB" w14:textId="012582E8" w:rsidR="00163AB5" w:rsidRDefault="003D5DAD">
          <w:pPr>
            <w:pStyle w:val="TOC2"/>
            <w:rPr>
              <w:rFonts w:asciiTheme="minorHAnsi" w:hAnsiTheme="minorHAnsi"/>
              <w:noProof/>
            </w:rPr>
          </w:pPr>
          <w:hyperlink w:anchor="_Toc182812284" w:history="1">
            <w:r w:rsidR="00163AB5" w:rsidRPr="00A43649">
              <w:rPr>
                <w:rStyle w:val="Hyperlink"/>
                <w:noProof/>
              </w:rPr>
              <w:t>2.3 Solving Ordinary Differential Equations</w:t>
            </w:r>
            <w:r w:rsidR="00163AB5">
              <w:rPr>
                <w:noProof/>
                <w:webHidden/>
              </w:rPr>
              <w:tab/>
            </w:r>
            <w:r w:rsidR="00163AB5">
              <w:rPr>
                <w:noProof/>
                <w:webHidden/>
              </w:rPr>
              <w:fldChar w:fldCharType="begin"/>
            </w:r>
            <w:r w:rsidR="00163AB5">
              <w:rPr>
                <w:noProof/>
                <w:webHidden/>
              </w:rPr>
              <w:instrText xml:space="preserve"> PAGEREF _Toc182812284 \h </w:instrText>
            </w:r>
            <w:r w:rsidR="00163AB5">
              <w:rPr>
                <w:noProof/>
                <w:webHidden/>
              </w:rPr>
            </w:r>
            <w:r w:rsidR="00163AB5">
              <w:rPr>
                <w:noProof/>
                <w:webHidden/>
              </w:rPr>
              <w:fldChar w:fldCharType="separate"/>
            </w:r>
            <w:r w:rsidR="007670D1">
              <w:rPr>
                <w:noProof/>
                <w:webHidden/>
              </w:rPr>
              <w:t>10</w:t>
            </w:r>
            <w:r w:rsidR="00163AB5">
              <w:rPr>
                <w:noProof/>
                <w:webHidden/>
              </w:rPr>
              <w:fldChar w:fldCharType="end"/>
            </w:r>
          </w:hyperlink>
        </w:p>
        <w:p w14:paraId="3EBFCE51" w14:textId="6AC96F67" w:rsidR="00163AB5" w:rsidRDefault="003D5DAD">
          <w:pPr>
            <w:pStyle w:val="TOC2"/>
            <w:rPr>
              <w:rFonts w:asciiTheme="minorHAnsi" w:hAnsiTheme="minorHAnsi"/>
              <w:noProof/>
            </w:rPr>
          </w:pPr>
          <w:hyperlink w:anchor="_Toc182812285" w:history="1">
            <w:r w:rsidR="00163AB5" w:rsidRPr="00A43649">
              <w:rPr>
                <w:rStyle w:val="Hyperlink"/>
                <w:noProof/>
              </w:rPr>
              <w:t>2.4 Output Format</w:t>
            </w:r>
            <w:r w:rsidR="00163AB5">
              <w:rPr>
                <w:noProof/>
                <w:webHidden/>
              </w:rPr>
              <w:tab/>
            </w:r>
            <w:r w:rsidR="00163AB5">
              <w:rPr>
                <w:noProof/>
                <w:webHidden/>
              </w:rPr>
              <w:fldChar w:fldCharType="begin"/>
            </w:r>
            <w:r w:rsidR="00163AB5">
              <w:rPr>
                <w:noProof/>
                <w:webHidden/>
              </w:rPr>
              <w:instrText xml:space="preserve"> PAGEREF _Toc182812285 \h </w:instrText>
            </w:r>
            <w:r w:rsidR="00163AB5">
              <w:rPr>
                <w:noProof/>
                <w:webHidden/>
              </w:rPr>
            </w:r>
            <w:r w:rsidR="00163AB5">
              <w:rPr>
                <w:noProof/>
                <w:webHidden/>
              </w:rPr>
              <w:fldChar w:fldCharType="separate"/>
            </w:r>
            <w:r w:rsidR="007670D1">
              <w:rPr>
                <w:b/>
                <w:bCs/>
                <w:noProof/>
                <w:webHidden/>
              </w:rPr>
              <w:t>Error! Bookmark not defined.</w:t>
            </w:r>
            <w:r w:rsidR="00163AB5">
              <w:rPr>
                <w:noProof/>
                <w:webHidden/>
              </w:rPr>
              <w:fldChar w:fldCharType="end"/>
            </w:r>
          </w:hyperlink>
        </w:p>
        <w:p w14:paraId="5F5AD643" w14:textId="08BA0154" w:rsidR="00163AB5" w:rsidRDefault="003D5DAD">
          <w:pPr>
            <w:pStyle w:val="TOC2"/>
            <w:rPr>
              <w:rFonts w:asciiTheme="minorHAnsi" w:hAnsiTheme="minorHAnsi"/>
              <w:noProof/>
            </w:rPr>
          </w:pPr>
          <w:hyperlink w:anchor="_Toc182812286" w:history="1">
            <w:r w:rsidR="00163AB5" w:rsidRPr="00A43649">
              <w:rPr>
                <w:rStyle w:val="Hyperlink"/>
                <w:noProof/>
              </w:rPr>
              <w:t>2.5 Compilation, Input Files, and Testing</w:t>
            </w:r>
            <w:r w:rsidR="00163AB5">
              <w:rPr>
                <w:noProof/>
                <w:webHidden/>
              </w:rPr>
              <w:tab/>
            </w:r>
            <w:r w:rsidR="00163AB5">
              <w:rPr>
                <w:noProof/>
                <w:webHidden/>
              </w:rPr>
              <w:fldChar w:fldCharType="begin"/>
            </w:r>
            <w:r w:rsidR="00163AB5">
              <w:rPr>
                <w:noProof/>
                <w:webHidden/>
              </w:rPr>
              <w:instrText xml:space="preserve"> PAGEREF _Toc182812286 \h </w:instrText>
            </w:r>
            <w:r w:rsidR="00163AB5">
              <w:rPr>
                <w:noProof/>
                <w:webHidden/>
              </w:rPr>
            </w:r>
            <w:r w:rsidR="00163AB5">
              <w:rPr>
                <w:noProof/>
                <w:webHidden/>
              </w:rPr>
              <w:fldChar w:fldCharType="separate"/>
            </w:r>
            <w:r w:rsidR="007670D1">
              <w:rPr>
                <w:noProof/>
                <w:webHidden/>
              </w:rPr>
              <w:t>11</w:t>
            </w:r>
            <w:r w:rsidR="00163AB5">
              <w:rPr>
                <w:noProof/>
                <w:webHidden/>
              </w:rPr>
              <w:fldChar w:fldCharType="end"/>
            </w:r>
          </w:hyperlink>
        </w:p>
        <w:p w14:paraId="3ADAA434" w14:textId="22D1AF7D" w:rsidR="00163AB5" w:rsidRDefault="003D5DAD">
          <w:pPr>
            <w:pStyle w:val="TOC1"/>
            <w:rPr>
              <w:rFonts w:asciiTheme="minorHAnsi" w:hAnsiTheme="minorHAnsi"/>
              <w:b w:val="0"/>
            </w:rPr>
          </w:pPr>
          <w:hyperlink w:anchor="_Toc182812287" w:history="1">
            <w:r w:rsidR="00163AB5" w:rsidRPr="00A43649">
              <w:rPr>
                <w:rStyle w:val="Hyperlink"/>
              </w:rPr>
              <w:t>Chapter 3. Results and Discussion</w:t>
            </w:r>
            <w:r w:rsidR="00163AB5">
              <w:rPr>
                <w:webHidden/>
              </w:rPr>
              <w:tab/>
            </w:r>
            <w:r w:rsidR="00163AB5">
              <w:rPr>
                <w:webHidden/>
              </w:rPr>
              <w:fldChar w:fldCharType="begin"/>
            </w:r>
            <w:r w:rsidR="00163AB5">
              <w:rPr>
                <w:webHidden/>
              </w:rPr>
              <w:instrText xml:space="preserve"> PAGEREF _Toc182812287 \h </w:instrText>
            </w:r>
            <w:r w:rsidR="00163AB5">
              <w:rPr>
                <w:webHidden/>
              </w:rPr>
            </w:r>
            <w:r w:rsidR="00163AB5">
              <w:rPr>
                <w:webHidden/>
              </w:rPr>
              <w:fldChar w:fldCharType="separate"/>
            </w:r>
            <w:r w:rsidR="007670D1">
              <w:rPr>
                <w:webHidden/>
              </w:rPr>
              <w:t>13</w:t>
            </w:r>
            <w:r w:rsidR="00163AB5">
              <w:rPr>
                <w:webHidden/>
              </w:rPr>
              <w:fldChar w:fldCharType="end"/>
            </w:r>
          </w:hyperlink>
        </w:p>
        <w:p w14:paraId="70DA2CE3" w14:textId="55E89174" w:rsidR="00163AB5" w:rsidRDefault="003D5DAD">
          <w:pPr>
            <w:pStyle w:val="TOC2"/>
            <w:rPr>
              <w:rFonts w:asciiTheme="minorHAnsi" w:hAnsiTheme="minorHAnsi"/>
              <w:noProof/>
            </w:rPr>
          </w:pPr>
          <w:hyperlink w:anchor="_Toc182812288" w:history="1">
            <w:r w:rsidR="00163AB5" w:rsidRPr="00A43649">
              <w:rPr>
                <w:rStyle w:val="Hyperlink"/>
                <w:noProof/>
              </w:rPr>
              <w:t>3.1 Best-fit parameters and their confidence intervals</w:t>
            </w:r>
            <w:r w:rsidR="00163AB5">
              <w:rPr>
                <w:noProof/>
                <w:webHidden/>
              </w:rPr>
              <w:tab/>
            </w:r>
            <w:r w:rsidR="00163AB5">
              <w:rPr>
                <w:noProof/>
                <w:webHidden/>
              </w:rPr>
              <w:fldChar w:fldCharType="begin"/>
            </w:r>
            <w:r w:rsidR="00163AB5">
              <w:rPr>
                <w:noProof/>
                <w:webHidden/>
              </w:rPr>
              <w:instrText xml:space="preserve"> PAGEREF _Toc182812288 \h </w:instrText>
            </w:r>
            <w:r w:rsidR="00163AB5">
              <w:rPr>
                <w:noProof/>
                <w:webHidden/>
              </w:rPr>
            </w:r>
            <w:r w:rsidR="00163AB5">
              <w:rPr>
                <w:noProof/>
                <w:webHidden/>
              </w:rPr>
              <w:fldChar w:fldCharType="separate"/>
            </w:r>
            <w:r w:rsidR="007670D1">
              <w:rPr>
                <w:noProof/>
                <w:webHidden/>
              </w:rPr>
              <w:t>13</w:t>
            </w:r>
            <w:r w:rsidR="00163AB5">
              <w:rPr>
                <w:noProof/>
                <w:webHidden/>
              </w:rPr>
              <w:fldChar w:fldCharType="end"/>
            </w:r>
          </w:hyperlink>
        </w:p>
        <w:p w14:paraId="7CF90409" w14:textId="4AFDAFAB" w:rsidR="00163AB5" w:rsidRDefault="003D5DAD">
          <w:pPr>
            <w:pStyle w:val="TOC2"/>
            <w:rPr>
              <w:rFonts w:asciiTheme="minorHAnsi" w:hAnsiTheme="minorHAnsi"/>
              <w:noProof/>
            </w:rPr>
          </w:pPr>
          <w:hyperlink w:anchor="_Toc182812289" w:history="1">
            <w:r w:rsidR="00163AB5" w:rsidRPr="00A43649">
              <w:rPr>
                <w:rStyle w:val="Hyperlink"/>
                <w:noProof/>
              </w:rPr>
              <w:t>3.2 Uncertainty of blocking response</w:t>
            </w:r>
            <w:r w:rsidR="00163AB5">
              <w:rPr>
                <w:noProof/>
                <w:webHidden/>
              </w:rPr>
              <w:tab/>
            </w:r>
            <w:r w:rsidR="00163AB5">
              <w:rPr>
                <w:noProof/>
                <w:webHidden/>
              </w:rPr>
              <w:fldChar w:fldCharType="begin"/>
            </w:r>
            <w:r w:rsidR="00163AB5">
              <w:rPr>
                <w:noProof/>
                <w:webHidden/>
              </w:rPr>
              <w:instrText xml:space="preserve"> PAGEREF _Toc182812289 \h </w:instrText>
            </w:r>
            <w:r w:rsidR="00163AB5">
              <w:rPr>
                <w:noProof/>
                <w:webHidden/>
              </w:rPr>
            </w:r>
            <w:r w:rsidR="00163AB5">
              <w:rPr>
                <w:noProof/>
                <w:webHidden/>
              </w:rPr>
              <w:fldChar w:fldCharType="separate"/>
            </w:r>
            <w:r w:rsidR="007670D1">
              <w:rPr>
                <w:noProof/>
                <w:webHidden/>
              </w:rPr>
              <w:t>17</w:t>
            </w:r>
            <w:r w:rsidR="00163AB5">
              <w:rPr>
                <w:noProof/>
                <w:webHidden/>
              </w:rPr>
              <w:fldChar w:fldCharType="end"/>
            </w:r>
          </w:hyperlink>
        </w:p>
        <w:p w14:paraId="781CCBF8" w14:textId="6D09CDF0" w:rsidR="00163AB5" w:rsidRDefault="003D5DAD">
          <w:pPr>
            <w:pStyle w:val="TOC1"/>
            <w:rPr>
              <w:rFonts w:asciiTheme="minorHAnsi" w:hAnsiTheme="minorHAnsi"/>
              <w:b w:val="0"/>
            </w:rPr>
          </w:pPr>
          <w:hyperlink w:anchor="_Toc182812290" w:history="1">
            <w:r w:rsidR="00163AB5" w:rsidRPr="00A43649">
              <w:rPr>
                <w:rStyle w:val="Hyperlink"/>
              </w:rPr>
              <w:t>Chapter 4. Conclusion and Limitation</w:t>
            </w:r>
            <w:r w:rsidR="00163AB5">
              <w:rPr>
                <w:webHidden/>
              </w:rPr>
              <w:tab/>
            </w:r>
            <w:r w:rsidR="00163AB5">
              <w:rPr>
                <w:webHidden/>
              </w:rPr>
              <w:fldChar w:fldCharType="begin"/>
            </w:r>
            <w:r w:rsidR="00163AB5">
              <w:rPr>
                <w:webHidden/>
              </w:rPr>
              <w:instrText xml:space="preserve"> PAGEREF _Toc182812290 \h </w:instrText>
            </w:r>
            <w:r w:rsidR="00163AB5">
              <w:rPr>
                <w:webHidden/>
              </w:rPr>
            </w:r>
            <w:r w:rsidR="00163AB5">
              <w:rPr>
                <w:webHidden/>
              </w:rPr>
              <w:fldChar w:fldCharType="separate"/>
            </w:r>
            <w:r w:rsidR="007670D1">
              <w:rPr>
                <w:webHidden/>
              </w:rPr>
              <w:t>23</w:t>
            </w:r>
            <w:r w:rsidR="00163AB5">
              <w:rPr>
                <w:webHidden/>
              </w:rPr>
              <w:fldChar w:fldCharType="end"/>
            </w:r>
          </w:hyperlink>
        </w:p>
        <w:p w14:paraId="03C9EF4B" w14:textId="0B8F3592" w:rsidR="00163AB5" w:rsidRDefault="003D5DAD">
          <w:pPr>
            <w:pStyle w:val="TOC1"/>
            <w:rPr>
              <w:rFonts w:asciiTheme="minorHAnsi" w:hAnsiTheme="minorHAnsi"/>
              <w:b w:val="0"/>
            </w:rPr>
          </w:pPr>
          <w:hyperlink w:anchor="_Toc182812291" w:history="1">
            <w:r w:rsidR="00163AB5" w:rsidRPr="00A43649">
              <w:rPr>
                <w:rStyle w:val="Hyperlink"/>
              </w:rPr>
              <w:t>[References]</w:t>
            </w:r>
            <w:r w:rsidR="00163AB5">
              <w:rPr>
                <w:webHidden/>
              </w:rPr>
              <w:tab/>
            </w:r>
            <w:r w:rsidR="00163AB5">
              <w:rPr>
                <w:webHidden/>
              </w:rPr>
              <w:fldChar w:fldCharType="begin"/>
            </w:r>
            <w:r w:rsidR="00163AB5">
              <w:rPr>
                <w:webHidden/>
              </w:rPr>
              <w:instrText xml:space="preserve"> PAGEREF _Toc182812291 \h </w:instrText>
            </w:r>
            <w:r w:rsidR="00163AB5">
              <w:rPr>
                <w:webHidden/>
              </w:rPr>
            </w:r>
            <w:r w:rsidR="00163AB5">
              <w:rPr>
                <w:webHidden/>
              </w:rPr>
              <w:fldChar w:fldCharType="separate"/>
            </w:r>
            <w:r w:rsidR="007670D1">
              <w:rPr>
                <w:webHidden/>
              </w:rPr>
              <w:t>24</w:t>
            </w:r>
            <w:r w:rsidR="00163AB5">
              <w:rPr>
                <w:webHidden/>
              </w:rPr>
              <w:fldChar w:fldCharType="end"/>
            </w:r>
          </w:hyperlink>
        </w:p>
        <w:p w14:paraId="74EDD002" w14:textId="70F21DDB" w:rsidR="00163AB5" w:rsidRDefault="003D5DAD">
          <w:pPr>
            <w:pStyle w:val="TOC1"/>
            <w:rPr>
              <w:rFonts w:asciiTheme="minorHAnsi" w:hAnsiTheme="minorHAnsi"/>
              <w:b w:val="0"/>
            </w:rPr>
          </w:pPr>
          <w:hyperlink w:anchor="_Toc182812292" w:history="1">
            <w:r w:rsidR="00163AB5" w:rsidRPr="00A43649">
              <w:rPr>
                <w:rStyle w:val="Hyperlink"/>
              </w:rPr>
              <w:t>Appendix</w:t>
            </w:r>
            <w:r w:rsidR="00163AB5">
              <w:rPr>
                <w:webHidden/>
              </w:rPr>
              <w:tab/>
            </w:r>
            <w:r w:rsidR="00163AB5">
              <w:rPr>
                <w:webHidden/>
              </w:rPr>
              <w:fldChar w:fldCharType="begin"/>
            </w:r>
            <w:r w:rsidR="00163AB5">
              <w:rPr>
                <w:webHidden/>
              </w:rPr>
              <w:instrText xml:space="preserve"> PAGEREF _Toc182812292 \h </w:instrText>
            </w:r>
            <w:r w:rsidR="00163AB5">
              <w:rPr>
                <w:webHidden/>
              </w:rPr>
            </w:r>
            <w:r w:rsidR="00163AB5">
              <w:rPr>
                <w:webHidden/>
              </w:rPr>
              <w:fldChar w:fldCharType="separate"/>
            </w:r>
            <w:r w:rsidR="007670D1">
              <w:rPr>
                <w:webHidden/>
              </w:rPr>
              <w:t>26</w:t>
            </w:r>
            <w:r w:rsidR="00163AB5">
              <w:rPr>
                <w:webHidden/>
              </w:rPr>
              <w:fldChar w:fldCharType="end"/>
            </w:r>
          </w:hyperlink>
        </w:p>
        <w:p w14:paraId="6251CCAB" w14:textId="5676B21C" w:rsidR="00163AB5" w:rsidRDefault="003D5DAD">
          <w:pPr>
            <w:pStyle w:val="TOC2"/>
            <w:tabs>
              <w:tab w:val="left" w:pos="960"/>
            </w:tabs>
            <w:rPr>
              <w:rFonts w:asciiTheme="minorHAnsi" w:hAnsiTheme="minorHAnsi"/>
              <w:noProof/>
            </w:rPr>
          </w:pPr>
          <w:hyperlink w:anchor="_Toc182812293" w:history="1">
            <w:r w:rsidR="00163AB5" w:rsidRPr="00A43649">
              <w:rPr>
                <w:rStyle w:val="Hyperlink"/>
                <w:noProof/>
              </w:rPr>
              <w:t>A.</w:t>
            </w:r>
            <w:r w:rsidR="00163AB5">
              <w:rPr>
                <w:rFonts w:asciiTheme="minorHAnsi" w:hAnsiTheme="minorHAnsi"/>
                <w:noProof/>
              </w:rPr>
              <w:tab/>
            </w:r>
            <w:r w:rsidR="00163AB5" w:rsidRPr="00A43649">
              <w:rPr>
                <w:rStyle w:val="Hyperlink"/>
                <w:noProof/>
              </w:rPr>
              <w:t>Code for Data processing</w:t>
            </w:r>
            <w:r w:rsidR="00163AB5">
              <w:rPr>
                <w:noProof/>
                <w:webHidden/>
              </w:rPr>
              <w:tab/>
            </w:r>
            <w:r w:rsidR="00163AB5">
              <w:rPr>
                <w:noProof/>
                <w:webHidden/>
              </w:rPr>
              <w:fldChar w:fldCharType="begin"/>
            </w:r>
            <w:r w:rsidR="00163AB5">
              <w:rPr>
                <w:noProof/>
                <w:webHidden/>
              </w:rPr>
              <w:instrText xml:space="preserve"> PAGEREF _Toc182812293 \h </w:instrText>
            </w:r>
            <w:r w:rsidR="00163AB5">
              <w:rPr>
                <w:noProof/>
                <w:webHidden/>
              </w:rPr>
            </w:r>
            <w:r w:rsidR="00163AB5">
              <w:rPr>
                <w:noProof/>
                <w:webHidden/>
              </w:rPr>
              <w:fldChar w:fldCharType="separate"/>
            </w:r>
            <w:r w:rsidR="007670D1">
              <w:rPr>
                <w:noProof/>
                <w:webHidden/>
              </w:rPr>
              <w:t>26</w:t>
            </w:r>
            <w:r w:rsidR="00163AB5">
              <w:rPr>
                <w:noProof/>
                <w:webHidden/>
              </w:rPr>
              <w:fldChar w:fldCharType="end"/>
            </w:r>
          </w:hyperlink>
        </w:p>
        <w:p w14:paraId="7725A458" w14:textId="4A38078C" w:rsidR="00163AB5" w:rsidRDefault="003D5DAD">
          <w:pPr>
            <w:pStyle w:val="TOC2"/>
            <w:tabs>
              <w:tab w:val="left" w:pos="960"/>
            </w:tabs>
            <w:rPr>
              <w:rFonts w:asciiTheme="minorHAnsi" w:hAnsiTheme="minorHAnsi"/>
              <w:noProof/>
            </w:rPr>
          </w:pPr>
          <w:hyperlink w:anchor="_Toc182812294" w:history="1">
            <w:r w:rsidR="00163AB5" w:rsidRPr="00A43649">
              <w:rPr>
                <w:rStyle w:val="Hyperlink"/>
                <w:noProof/>
              </w:rPr>
              <w:t>B.</w:t>
            </w:r>
            <w:r w:rsidR="00163AB5">
              <w:rPr>
                <w:rFonts w:asciiTheme="minorHAnsi" w:hAnsiTheme="minorHAnsi"/>
                <w:noProof/>
              </w:rPr>
              <w:tab/>
            </w:r>
            <w:r w:rsidR="00163AB5" w:rsidRPr="00A43649">
              <w:rPr>
                <w:rStyle w:val="Hyperlink"/>
                <w:noProof/>
              </w:rPr>
              <w:t>Code for linear and nonlinear LSM</w:t>
            </w:r>
            <w:r w:rsidR="00163AB5">
              <w:rPr>
                <w:noProof/>
                <w:webHidden/>
              </w:rPr>
              <w:tab/>
            </w:r>
            <w:r w:rsidR="00163AB5">
              <w:rPr>
                <w:noProof/>
                <w:webHidden/>
              </w:rPr>
              <w:fldChar w:fldCharType="begin"/>
            </w:r>
            <w:r w:rsidR="00163AB5">
              <w:rPr>
                <w:noProof/>
                <w:webHidden/>
              </w:rPr>
              <w:instrText xml:space="preserve"> PAGEREF _Toc182812294 \h </w:instrText>
            </w:r>
            <w:r w:rsidR="00163AB5">
              <w:rPr>
                <w:noProof/>
                <w:webHidden/>
              </w:rPr>
            </w:r>
            <w:r w:rsidR="00163AB5">
              <w:rPr>
                <w:noProof/>
                <w:webHidden/>
              </w:rPr>
              <w:fldChar w:fldCharType="separate"/>
            </w:r>
            <w:r w:rsidR="007670D1">
              <w:rPr>
                <w:noProof/>
                <w:webHidden/>
              </w:rPr>
              <w:t>28</w:t>
            </w:r>
            <w:r w:rsidR="00163AB5">
              <w:rPr>
                <w:noProof/>
                <w:webHidden/>
              </w:rPr>
              <w:fldChar w:fldCharType="end"/>
            </w:r>
          </w:hyperlink>
        </w:p>
        <w:p w14:paraId="7A1EB735" w14:textId="57DB8A28" w:rsidR="00163AB5" w:rsidRDefault="003D5DAD">
          <w:pPr>
            <w:pStyle w:val="TOC2"/>
            <w:tabs>
              <w:tab w:val="left" w:pos="960"/>
            </w:tabs>
            <w:rPr>
              <w:rFonts w:asciiTheme="minorHAnsi" w:hAnsiTheme="minorHAnsi"/>
              <w:noProof/>
            </w:rPr>
          </w:pPr>
          <w:hyperlink w:anchor="_Toc182812295" w:history="1">
            <w:r w:rsidR="00163AB5" w:rsidRPr="00A43649">
              <w:rPr>
                <w:rStyle w:val="Hyperlink"/>
                <w:noProof/>
              </w:rPr>
              <w:t>C.</w:t>
            </w:r>
            <w:r w:rsidR="00163AB5">
              <w:rPr>
                <w:rFonts w:asciiTheme="minorHAnsi" w:hAnsiTheme="minorHAnsi"/>
                <w:noProof/>
              </w:rPr>
              <w:tab/>
            </w:r>
            <w:r w:rsidR="00163AB5" w:rsidRPr="00A43649">
              <w:rPr>
                <w:rStyle w:val="Hyperlink"/>
                <w:noProof/>
              </w:rPr>
              <w:t>Code for Monte Carlo simulation</w:t>
            </w:r>
            <w:r w:rsidR="00163AB5">
              <w:rPr>
                <w:noProof/>
                <w:webHidden/>
              </w:rPr>
              <w:tab/>
            </w:r>
            <w:r w:rsidR="00163AB5">
              <w:rPr>
                <w:noProof/>
                <w:webHidden/>
              </w:rPr>
              <w:fldChar w:fldCharType="begin"/>
            </w:r>
            <w:r w:rsidR="00163AB5">
              <w:rPr>
                <w:noProof/>
                <w:webHidden/>
              </w:rPr>
              <w:instrText xml:space="preserve"> PAGEREF _Toc182812295 \h </w:instrText>
            </w:r>
            <w:r w:rsidR="00163AB5">
              <w:rPr>
                <w:noProof/>
                <w:webHidden/>
              </w:rPr>
            </w:r>
            <w:r w:rsidR="00163AB5">
              <w:rPr>
                <w:noProof/>
                <w:webHidden/>
              </w:rPr>
              <w:fldChar w:fldCharType="separate"/>
            </w:r>
            <w:r w:rsidR="007670D1">
              <w:rPr>
                <w:noProof/>
                <w:webHidden/>
              </w:rPr>
              <w:t>31</w:t>
            </w:r>
            <w:r w:rsidR="00163AB5">
              <w:rPr>
                <w:noProof/>
                <w:webHidden/>
              </w:rPr>
              <w:fldChar w:fldCharType="end"/>
            </w:r>
          </w:hyperlink>
        </w:p>
        <w:p w14:paraId="0767542F" w14:textId="436FFE3E" w:rsidR="00163AB5" w:rsidRDefault="003D5DAD">
          <w:pPr>
            <w:pStyle w:val="TOC2"/>
            <w:tabs>
              <w:tab w:val="left" w:pos="960"/>
            </w:tabs>
            <w:rPr>
              <w:rFonts w:asciiTheme="minorHAnsi" w:hAnsiTheme="minorHAnsi"/>
              <w:noProof/>
            </w:rPr>
          </w:pPr>
          <w:hyperlink w:anchor="_Toc182812296" w:history="1">
            <w:r w:rsidR="00163AB5" w:rsidRPr="00A43649">
              <w:rPr>
                <w:rStyle w:val="Hyperlink"/>
                <w:noProof/>
              </w:rPr>
              <w:t>D.</w:t>
            </w:r>
            <w:r w:rsidR="00163AB5">
              <w:rPr>
                <w:rFonts w:asciiTheme="minorHAnsi" w:hAnsiTheme="minorHAnsi"/>
                <w:noProof/>
              </w:rPr>
              <w:tab/>
            </w:r>
            <w:r w:rsidR="00163AB5" w:rsidRPr="00A43649">
              <w:rPr>
                <w:rStyle w:val="Hyperlink"/>
                <w:noProof/>
              </w:rPr>
              <w:t>Complete code for Hill fitting with LSM and Monte Carlo simulation</w:t>
            </w:r>
            <w:r w:rsidR="00163AB5">
              <w:rPr>
                <w:noProof/>
                <w:webHidden/>
              </w:rPr>
              <w:tab/>
            </w:r>
            <w:r w:rsidR="00163AB5">
              <w:rPr>
                <w:noProof/>
                <w:webHidden/>
              </w:rPr>
              <w:fldChar w:fldCharType="begin"/>
            </w:r>
            <w:r w:rsidR="00163AB5">
              <w:rPr>
                <w:noProof/>
                <w:webHidden/>
              </w:rPr>
              <w:instrText xml:space="preserve"> PAGEREF _Toc182812296 \h </w:instrText>
            </w:r>
            <w:r w:rsidR="00163AB5">
              <w:rPr>
                <w:noProof/>
                <w:webHidden/>
              </w:rPr>
            </w:r>
            <w:r w:rsidR="00163AB5">
              <w:rPr>
                <w:noProof/>
                <w:webHidden/>
              </w:rPr>
              <w:fldChar w:fldCharType="separate"/>
            </w:r>
            <w:r w:rsidR="007670D1">
              <w:rPr>
                <w:noProof/>
                <w:webHidden/>
              </w:rPr>
              <w:t>32</w:t>
            </w:r>
            <w:r w:rsidR="00163AB5">
              <w:rPr>
                <w:noProof/>
                <w:webHidden/>
              </w:rPr>
              <w:fldChar w:fldCharType="end"/>
            </w:r>
          </w:hyperlink>
        </w:p>
        <w:p w14:paraId="6DB89EE5" w14:textId="22154028" w:rsidR="00BA1780" w:rsidRPr="006F361F" w:rsidRDefault="00BA1780" w:rsidP="00BA1780">
          <w:pPr>
            <w:tabs>
              <w:tab w:val="left" w:pos="187"/>
              <w:tab w:val="left" w:pos="288"/>
              <w:tab w:val="left" w:pos="374"/>
            </w:tabs>
            <w:spacing w:line="281" w:lineRule="auto"/>
            <w:rPr>
              <w:rFonts w:eastAsia="Batang"/>
              <w:b/>
              <w:bCs/>
              <w:noProof/>
            </w:rPr>
            <w:sectPr w:rsidR="00BA1780" w:rsidRPr="006F361F" w:rsidSect="005B749C">
              <w:footerReference w:type="default" r:id="rId13"/>
              <w:pgSz w:w="10771" w:h="14746"/>
              <w:pgMar w:top="1411" w:right="1411" w:bottom="1411" w:left="1411" w:header="1411" w:footer="1411" w:gutter="0"/>
              <w:pgNumType w:fmt="lowerRoman" w:start="1"/>
              <w:cols w:space="720"/>
              <w:docGrid w:linePitch="360"/>
            </w:sectPr>
          </w:pPr>
          <w:r w:rsidRPr="006F361F">
            <w:rPr>
              <w:rFonts w:eastAsia="Batang"/>
              <w:b/>
              <w:bCs/>
              <w:noProof/>
            </w:rPr>
            <w:fldChar w:fldCharType="end"/>
          </w:r>
        </w:p>
      </w:sdtContent>
    </w:sdt>
    <w:p w14:paraId="5EB4B4EB" w14:textId="77777777" w:rsidR="00BA1780" w:rsidRPr="006F361F" w:rsidRDefault="00BA1780" w:rsidP="00BA1780">
      <w:pPr>
        <w:pStyle w:val="Heading1"/>
        <w:numPr>
          <w:ilvl w:val="0"/>
          <w:numId w:val="0"/>
        </w:numPr>
        <w:rPr>
          <w:sz w:val="24"/>
          <w:szCs w:val="24"/>
        </w:rPr>
      </w:pPr>
      <w:bookmarkStart w:id="0" w:name="_Toc182812268"/>
      <w:r w:rsidRPr="006F361F">
        <w:rPr>
          <w:sz w:val="24"/>
          <w:szCs w:val="24"/>
        </w:rPr>
        <w:lastRenderedPageBreak/>
        <w:t>[List of Figures]</w:t>
      </w:r>
      <w:bookmarkEnd w:id="0"/>
    </w:p>
    <w:p w14:paraId="73241D15" w14:textId="77777777" w:rsidR="009A1E8B" w:rsidRDefault="00BA1780" w:rsidP="0010354F">
      <w:pPr>
        <w:pStyle w:val="TableofFigures"/>
        <w:tabs>
          <w:tab w:val="right" w:leader="dot" w:pos="7939"/>
        </w:tabs>
        <w:jc w:val="both"/>
        <w:rPr>
          <w:noProof/>
        </w:rPr>
      </w:pPr>
      <w:r w:rsidRPr="006F361F">
        <w:fldChar w:fldCharType="begin"/>
      </w:r>
      <w:r w:rsidRPr="006F361F">
        <w:instrText xml:space="preserve"> TOC \h \z \c "[Figure 1." </w:instrText>
      </w:r>
      <w:r w:rsidRPr="006F361F">
        <w:fldChar w:fldCharType="separate"/>
      </w:r>
      <w:r w:rsidR="004D5D2C">
        <w:rPr>
          <w:b/>
          <w:bCs/>
          <w:noProof/>
        </w:rPr>
        <w:t>No table of figures entries found.</w:t>
      </w:r>
      <w:r w:rsidRPr="006F361F">
        <w:fldChar w:fldCharType="end"/>
      </w:r>
      <w:r w:rsidRPr="006F361F">
        <w:fldChar w:fldCharType="begin"/>
      </w:r>
      <w:r w:rsidRPr="006F361F">
        <w:instrText xml:space="preserve"> TOC \h \z \c "[Figure 2." </w:instrText>
      </w:r>
      <w:r w:rsidRPr="006F361F">
        <w:fldChar w:fldCharType="separate"/>
      </w:r>
    </w:p>
    <w:p w14:paraId="4CF91D4F" w14:textId="051323C2" w:rsidR="009A1E8B" w:rsidRDefault="009A1E8B" w:rsidP="0010354F">
      <w:pPr>
        <w:pStyle w:val="TableofFigures"/>
        <w:tabs>
          <w:tab w:val="right" w:leader="dot" w:pos="7939"/>
        </w:tabs>
        <w:jc w:val="both"/>
        <w:rPr>
          <w:noProof/>
        </w:rPr>
      </w:pPr>
      <w:r>
        <w:rPr>
          <w:b/>
          <w:bCs/>
          <w:noProof/>
        </w:rPr>
        <w:t>No table of figures entries found.</w:t>
      </w:r>
      <w:r w:rsidR="00BA1780" w:rsidRPr="006F361F">
        <w:fldChar w:fldCharType="end"/>
      </w:r>
      <w:r w:rsidR="00BA1780" w:rsidRPr="006F361F">
        <w:fldChar w:fldCharType="begin"/>
      </w:r>
      <w:r w:rsidR="00BA1780" w:rsidRPr="006F361F">
        <w:instrText xml:space="preserve"> TOC \h \z \c "[Figure 3." </w:instrText>
      </w:r>
      <w:r w:rsidR="00BA1780" w:rsidRPr="006F361F">
        <w:fldChar w:fldCharType="separate"/>
      </w:r>
    </w:p>
    <w:p w14:paraId="0BE63F76" w14:textId="611D0A7F" w:rsidR="009A1E8B" w:rsidRDefault="003D5DAD">
      <w:pPr>
        <w:pStyle w:val="TableofFigures"/>
        <w:tabs>
          <w:tab w:val="right" w:leader="dot" w:pos="7939"/>
        </w:tabs>
        <w:rPr>
          <w:rFonts w:asciiTheme="minorHAnsi" w:hAnsiTheme="minorHAnsi"/>
          <w:noProof/>
        </w:rPr>
      </w:pPr>
      <w:hyperlink w:anchor="_Toc182814237" w:history="1">
        <w:r w:rsidR="009A1E8B" w:rsidRPr="00E82157">
          <w:rPr>
            <w:rStyle w:val="Hyperlink"/>
            <w:rFonts w:eastAsia="Batang"/>
            <w:noProof/>
          </w:rPr>
          <w:t>[Figure 2.1] OpenCOR interface when selecting Tomek model and converting it to C codes on MacOS.</w:t>
        </w:r>
        <w:r w:rsidR="009A1E8B">
          <w:rPr>
            <w:noProof/>
            <w:webHidden/>
          </w:rPr>
          <w:tab/>
        </w:r>
        <w:r w:rsidR="009A1E8B">
          <w:rPr>
            <w:noProof/>
            <w:webHidden/>
          </w:rPr>
          <w:fldChar w:fldCharType="begin"/>
        </w:r>
        <w:r w:rsidR="009A1E8B">
          <w:rPr>
            <w:noProof/>
            <w:webHidden/>
          </w:rPr>
          <w:instrText xml:space="preserve"> PAGEREF _Toc182814237 \h </w:instrText>
        </w:r>
        <w:r w:rsidR="009A1E8B">
          <w:rPr>
            <w:noProof/>
            <w:webHidden/>
          </w:rPr>
        </w:r>
        <w:r w:rsidR="009A1E8B">
          <w:rPr>
            <w:noProof/>
            <w:webHidden/>
          </w:rPr>
          <w:fldChar w:fldCharType="separate"/>
        </w:r>
        <w:r w:rsidR="007670D1">
          <w:rPr>
            <w:noProof/>
            <w:webHidden/>
          </w:rPr>
          <w:t>7</w:t>
        </w:r>
        <w:r w:rsidR="009A1E8B">
          <w:rPr>
            <w:noProof/>
            <w:webHidden/>
          </w:rPr>
          <w:fldChar w:fldCharType="end"/>
        </w:r>
      </w:hyperlink>
    </w:p>
    <w:p w14:paraId="1B1D4A97" w14:textId="58D46E8D" w:rsidR="009A1E8B" w:rsidRDefault="003D5DAD">
      <w:pPr>
        <w:pStyle w:val="TableofFigures"/>
        <w:tabs>
          <w:tab w:val="right" w:leader="dot" w:pos="7939"/>
        </w:tabs>
        <w:rPr>
          <w:rFonts w:asciiTheme="minorHAnsi" w:hAnsiTheme="minorHAnsi"/>
          <w:noProof/>
        </w:rPr>
      </w:pPr>
      <w:hyperlink w:anchor="_Toc182814238" w:history="1">
        <w:r w:rsidR="009A1E8B" w:rsidRPr="00E82157">
          <w:rPr>
            <w:rStyle w:val="Hyperlink"/>
            <w:rFonts w:eastAsia="Batang"/>
            <w:noProof/>
          </w:rPr>
          <w:t>[Figure 3. 1] Comparison of the results from scheme 1 (left) and scheme 2 (right) on Dofetilide hERG channel</w:t>
        </w:r>
        <w:r w:rsidR="009A1E8B">
          <w:rPr>
            <w:noProof/>
            <w:webHidden/>
          </w:rPr>
          <w:tab/>
        </w:r>
        <w:r w:rsidR="009A1E8B">
          <w:rPr>
            <w:noProof/>
            <w:webHidden/>
          </w:rPr>
          <w:fldChar w:fldCharType="begin"/>
        </w:r>
        <w:r w:rsidR="009A1E8B">
          <w:rPr>
            <w:noProof/>
            <w:webHidden/>
          </w:rPr>
          <w:instrText xml:space="preserve"> PAGEREF _Toc182814238 \h </w:instrText>
        </w:r>
        <w:r w:rsidR="009A1E8B">
          <w:rPr>
            <w:noProof/>
            <w:webHidden/>
          </w:rPr>
        </w:r>
        <w:r w:rsidR="009A1E8B">
          <w:rPr>
            <w:noProof/>
            <w:webHidden/>
          </w:rPr>
          <w:fldChar w:fldCharType="separate"/>
        </w:r>
        <w:r w:rsidR="007670D1">
          <w:rPr>
            <w:noProof/>
            <w:webHidden/>
          </w:rPr>
          <w:t>16</w:t>
        </w:r>
        <w:r w:rsidR="009A1E8B">
          <w:rPr>
            <w:noProof/>
            <w:webHidden/>
          </w:rPr>
          <w:fldChar w:fldCharType="end"/>
        </w:r>
      </w:hyperlink>
    </w:p>
    <w:p w14:paraId="4DC34996" w14:textId="272E2A0C" w:rsidR="009A1E8B" w:rsidRDefault="003D5DAD">
      <w:pPr>
        <w:pStyle w:val="TableofFigures"/>
        <w:tabs>
          <w:tab w:val="right" w:leader="dot" w:pos="7939"/>
        </w:tabs>
        <w:rPr>
          <w:rFonts w:asciiTheme="minorHAnsi" w:hAnsiTheme="minorHAnsi"/>
          <w:noProof/>
        </w:rPr>
      </w:pPr>
      <w:hyperlink w:anchor="_Toc182814239" w:history="1">
        <w:r w:rsidR="009A1E8B" w:rsidRPr="00E82157">
          <w:rPr>
            <w:rStyle w:val="Hyperlink"/>
            <w:rFonts w:eastAsia="Batang"/>
            <w:noProof/>
          </w:rPr>
          <w:t>[Figure 3. 2] Comparison of the results from scheme 1 (left) and scheme 2 (right) on Dofetilide INa channel</w:t>
        </w:r>
        <w:r w:rsidR="009A1E8B">
          <w:rPr>
            <w:noProof/>
            <w:webHidden/>
          </w:rPr>
          <w:tab/>
        </w:r>
        <w:r w:rsidR="009A1E8B">
          <w:rPr>
            <w:noProof/>
            <w:webHidden/>
          </w:rPr>
          <w:fldChar w:fldCharType="begin"/>
        </w:r>
        <w:r w:rsidR="009A1E8B">
          <w:rPr>
            <w:noProof/>
            <w:webHidden/>
          </w:rPr>
          <w:instrText xml:space="preserve"> PAGEREF _Toc182814239 \h </w:instrText>
        </w:r>
        <w:r w:rsidR="009A1E8B">
          <w:rPr>
            <w:noProof/>
            <w:webHidden/>
          </w:rPr>
        </w:r>
        <w:r w:rsidR="009A1E8B">
          <w:rPr>
            <w:noProof/>
            <w:webHidden/>
          </w:rPr>
          <w:fldChar w:fldCharType="separate"/>
        </w:r>
        <w:r w:rsidR="007670D1">
          <w:rPr>
            <w:noProof/>
            <w:webHidden/>
          </w:rPr>
          <w:t>17</w:t>
        </w:r>
        <w:r w:rsidR="009A1E8B">
          <w:rPr>
            <w:noProof/>
            <w:webHidden/>
          </w:rPr>
          <w:fldChar w:fldCharType="end"/>
        </w:r>
      </w:hyperlink>
    </w:p>
    <w:p w14:paraId="57EAEB50" w14:textId="4809F832" w:rsidR="009A1E8B" w:rsidRDefault="003D5DAD">
      <w:pPr>
        <w:pStyle w:val="TableofFigures"/>
        <w:tabs>
          <w:tab w:val="right" w:leader="dot" w:pos="7939"/>
        </w:tabs>
        <w:rPr>
          <w:rFonts w:asciiTheme="minorHAnsi" w:hAnsiTheme="minorHAnsi"/>
          <w:noProof/>
        </w:rPr>
      </w:pPr>
      <w:hyperlink w:anchor="_Toc182814240" w:history="1">
        <w:r w:rsidR="009A1E8B" w:rsidRPr="00E82157">
          <w:rPr>
            <w:rStyle w:val="Hyperlink"/>
            <w:rFonts w:eastAsia="Batang"/>
            <w:noProof/>
          </w:rPr>
          <w:t xml:space="preserve">[Figure 3. 3] The comparison of Monte Carlo simulation of scheme 1 (left) and scheme 2 (right). Note that the grey shaded area is the result of MCMC as a reference. Also note that </w:t>
        </w:r>
        <m:oMath>
          <m:r>
            <w:rPr>
              <w:rStyle w:val="Hyperlink"/>
              <w:rFonts w:ascii="Cambria Math" w:eastAsia="Batang" w:hAnsi="Cambria Math"/>
              <w:noProof/>
            </w:rPr>
            <m:t>q25-q75</m:t>
          </m:r>
        </m:oMath>
        <w:r w:rsidR="009A1E8B" w:rsidRPr="00E82157">
          <w:rPr>
            <w:rStyle w:val="Hyperlink"/>
            <w:rFonts w:eastAsia="Batang"/>
            <w:noProof/>
          </w:rPr>
          <w:t xml:space="preserve"> means the blocking response of 2.5 to 97.5 quantiles of the marginal distribution, while </w:t>
        </w:r>
        <m:oMath>
          <m:r>
            <w:rPr>
              <w:rStyle w:val="Hyperlink"/>
              <w:rFonts w:ascii="Cambria Math" w:eastAsia="Batang" w:hAnsi="Cambria Math"/>
              <w:noProof/>
            </w:rPr>
            <m:t>q05-q95</m:t>
          </m:r>
        </m:oMath>
        <w:r w:rsidR="009A1E8B" w:rsidRPr="00E82157">
          <w:rPr>
            <w:rStyle w:val="Hyperlink"/>
            <w:rFonts w:eastAsia="Batang"/>
            <w:noProof/>
          </w:rPr>
          <w:t xml:space="preserve"> for 5 to 95 quantiles.</w:t>
        </w:r>
        <w:r w:rsidR="009A1E8B">
          <w:rPr>
            <w:noProof/>
            <w:webHidden/>
          </w:rPr>
          <w:tab/>
        </w:r>
        <w:r w:rsidR="009A1E8B">
          <w:rPr>
            <w:noProof/>
            <w:webHidden/>
          </w:rPr>
          <w:fldChar w:fldCharType="begin"/>
        </w:r>
        <w:r w:rsidR="009A1E8B">
          <w:rPr>
            <w:noProof/>
            <w:webHidden/>
          </w:rPr>
          <w:instrText xml:space="preserve"> PAGEREF _Toc182814240 \h </w:instrText>
        </w:r>
        <w:r w:rsidR="009A1E8B">
          <w:rPr>
            <w:noProof/>
            <w:webHidden/>
          </w:rPr>
        </w:r>
        <w:r w:rsidR="009A1E8B">
          <w:rPr>
            <w:noProof/>
            <w:webHidden/>
          </w:rPr>
          <w:fldChar w:fldCharType="separate"/>
        </w:r>
        <w:r w:rsidR="007670D1">
          <w:rPr>
            <w:noProof/>
            <w:webHidden/>
          </w:rPr>
          <w:t>18</w:t>
        </w:r>
        <w:r w:rsidR="009A1E8B">
          <w:rPr>
            <w:noProof/>
            <w:webHidden/>
          </w:rPr>
          <w:fldChar w:fldCharType="end"/>
        </w:r>
      </w:hyperlink>
    </w:p>
    <w:p w14:paraId="6A524483" w14:textId="6802A3D7" w:rsidR="009A1E8B" w:rsidRDefault="003D5DAD">
      <w:pPr>
        <w:pStyle w:val="TableofFigures"/>
        <w:tabs>
          <w:tab w:val="right" w:leader="dot" w:pos="7939"/>
        </w:tabs>
        <w:rPr>
          <w:rFonts w:asciiTheme="minorHAnsi" w:hAnsiTheme="minorHAnsi"/>
          <w:noProof/>
        </w:rPr>
      </w:pPr>
      <w:hyperlink w:anchor="_Toc182814241" w:history="1">
        <w:r w:rsidR="009A1E8B" w:rsidRPr="00E82157">
          <w:rPr>
            <w:rStyle w:val="Hyperlink"/>
            <w:rFonts w:eastAsia="Batang"/>
            <w:noProof/>
          </w:rPr>
          <w:t>[Figure 3. 4] Uncertainties of blocking response from scheme 1 as a function of observed mean blocking percentage at the highest experimental drug concentration (</w:t>
        </w:r>
        <m:oMath>
          <m:r>
            <w:rPr>
              <w:rStyle w:val="Hyperlink"/>
              <w:rFonts w:ascii="Cambria Math" w:eastAsia="Batang" w:hAnsi="Cambria Math"/>
              <w:noProof/>
            </w:rPr>
            <m:t>Chigh</m:t>
          </m:r>
        </m:oMath>
        <w:r w:rsidR="009A1E8B" w:rsidRPr="00E82157">
          <w:rPr>
            <w:rStyle w:val="Hyperlink"/>
            <w:rFonts w:eastAsia="Batang"/>
            <w:noProof/>
          </w:rPr>
          <w:t xml:space="preserve">). Please note that the dashed vertical line means 60% of observed mean blocking at </w:t>
        </w:r>
        <m:oMath>
          <m:r>
            <w:rPr>
              <w:rStyle w:val="Hyperlink"/>
              <w:rFonts w:ascii="Cambria Math" w:eastAsia="Batang" w:hAnsi="Cambria Math"/>
              <w:noProof/>
            </w:rPr>
            <m:t>Chigh</m:t>
          </m:r>
        </m:oMath>
        <w:r w:rsidR="009A1E8B" w:rsidRPr="00E82157">
          <w:rPr>
            <w:rStyle w:val="Hyperlink"/>
            <w:rFonts w:eastAsia="Batang"/>
            <w:noProof/>
          </w:rPr>
          <w:t>.</w:t>
        </w:r>
        <w:r w:rsidR="009A1E8B">
          <w:rPr>
            <w:noProof/>
            <w:webHidden/>
          </w:rPr>
          <w:tab/>
        </w:r>
        <w:r w:rsidR="009A1E8B">
          <w:rPr>
            <w:noProof/>
            <w:webHidden/>
          </w:rPr>
          <w:fldChar w:fldCharType="begin"/>
        </w:r>
        <w:r w:rsidR="009A1E8B">
          <w:rPr>
            <w:noProof/>
            <w:webHidden/>
          </w:rPr>
          <w:instrText xml:space="preserve"> PAGEREF _Toc182814241 \h </w:instrText>
        </w:r>
        <w:r w:rsidR="009A1E8B">
          <w:rPr>
            <w:noProof/>
            <w:webHidden/>
          </w:rPr>
        </w:r>
        <w:r w:rsidR="009A1E8B">
          <w:rPr>
            <w:noProof/>
            <w:webHidden/>
          </w:rPr>
          <w:fldChar w:fldCharType="separate"/>
        </w:r>
        <w:r w:rsidR="007670D1">
          <w:rPr>
            <w:noProof/>
            <w:webHidden/>
          </w:rPr>
          <w:t>19</w:t>
        </w:r>
        <w:r w:rsidR="009A1E8B">
          <w:rPr>
            <w:noProof/>
            <w:webHidden/>
          </w:rPr>
          <w:fldChar w:fldCharType="end"/>
        </w:r>
      </w:hyperlink>
    </w:p>
    <w:p w14:paraId="711B375E" w14:textId="64FAD806" w:rsidR="009A1E8B" w:rsidRDefault="003D5DAD">
      <w:pPr>
        <w:pStyle w:val="TableofFigures"/>
        <w:tabs>
          <w:tab w:val="right" w:leader="dot" w:pos="7939"/>
        </w:tabs>
        <w:rPr>
          <w:rFonts w:asciiTheme="minorHAnsi" w:hAnsiTheme="minorHAnsi"/>
          <w:noProof/>
        </w:rPr>
      </w:pPr>
      <w:hyperlink w:anchor="_Toc182814242" w:history="1">
        <w:r w:rsidR="009A1E8B" w:rsidRPr="00E82157">
          <w:rPr>
            <w:rStyle w:val="Hyperlink"/>
            <w:rFonts w:eastAsia="Batang"/>
            <w:noProof/>
          </w:rPr>
          <w:t>[Figure 3. 5] Uncertainties of blocking response from scheme 2 as a function of observed mean blocking percentage at the highest experimental drug concentration (</w:t>
        </w:r>
        <m:oMath>
          <m:r>
            <w:rPr>
              <w:rStyle w:val="Hyperlink"/>
              <w:rFonts w:ascii="Cambria Math" w:eastAsia="Batang" w:hAnsi="Cambria Math"/>
              <w:noProof/>
            </w:rPr>
            <m:t>Chigh</m:t>
          </m:r>
        </m:oMath>
        <w:r w:rsidR="009A1E8B" w:rsidRPr="00E82157">
          <w:rPr>
            <w:rStyle w:val="Hyperlink"/>
            <w:rFonts w:eastAsia="Batang"/>
            <w:noProof/>
          </w:rPr>
          <w:t>). The vertical dashed line represents the same meaning as in [Figure 3. 4].</w:t>
        </w:r>
        <w:r w:rsidR="009A1E8B">
          <w:rPr>
            <w:noProof/>
            <w:webHidden/>
          </w:rPr>
          <w:tab/>
        </w:r>
        <w:r w:rsidR="009A1E8B">
          <w:rPr>
            <w:noProof/>
            <w:webHidden/>
          </w:rPr>
          <w:fldChar w:fldCharType="begin"/>
        </w:r>
        <w:r w:rsidR="009A1E8B">
          <w:rPr>
            <w:noProof/>
            <w:webHidden/>
          </w:rPr>
          <w:instrText xml:space="preserve"> PAGEREF _Toc182814242 \h </w:instrText>
        </w:r>
        <w:r w:rsidR="009A1E8B">
          <w:rPr>
            <w:noProof/>
            <w:webHidden/>
          </w:rPr>
        </w:r>
        <w:r w:rsidR="009A1E8B">
          <w:rPr>
            <w:noProof/>
            <w:webHidden/>
          </w:rPr>
          <w:fldChar w:fldCharType="separate"/>
        </w:r>
        <w:r w:rsidR="007670D1">
          <w:rPr>
            <w:noProof/>
            <w:webHidden/>
          </w:rPr>
          <w:t>20</w:t>
        </w:r>
        <w:r w:rsidR="009A1E8B">
          <w:rPr>
            <w:noProof/>
            <w:webHidden/>
          </w:rPr>
          <w:fldChar w:fldCharType="end"/>
        </w:r>
      </w:hyperlink>
    </w:p>
    <w:p w14:paraId="3C2812ED" w14:textId="1E17310C" w:rsidR="009A1E8B" w:rsidRDefault="003D5DAD">
      <w:pPr>
        <w:pStyle w:val="TableofFigures"/>
        <w:tabs>
          <w:tab w:val="right" w:leader="dot" w:pos="7939"/>
        </w:tabs>
        <w:rPr>
          <w:rFonts w:asciiTheme="minorHAnsi" w:hAnsiTheme="minorHAnsi"/>
          <w:noProof/>
        </w:rPr>
      </w:pPr>
      <w:hyperlink w:anchor="_Toc182814243" w:history="1">
        <w:r w:rsidR="009A1E8B" w:rsidRPr="00E82157">
          <w:rPr>
            <w:rStyle w:val="Hyperlink"/>
            <w:rFonts w:eastAsia="Batang"/>
            <w:noProof/>
          </w:rPr>
          <w:t>[Figure 3. 6] The maximum uncertainty as a function of the minimum observed average blocking response. Left panel from scheme 1 and the right one from scheme 2. Please note that the dashed line represents the result of MCMC.</w:t>
        </w:r>
        <w:r w:rsidR="009A1E8B">
          <w:rPr>
            <w:noProof/>
            <w:webHidden/>
          </w:rPr>
          <w:tab/>
        </w:r>
        <w:r w:rsidR="009A1E8B">
          <w:rPr>
            <w:noProof/>
            <w:webHidden/>
          </w:rPr>
          <w:fldChar w:fldCharType="begin"/>
        </w:r>
        <w:r w:rsidR="009A1E8B">
          <w:rPr>
            <w:noProof/>
            <w:webHidden/>
          </w:rPr>
          <w:instrText xml:space="preserve"> PAGEREF _Toc182814243 \h </w:instrText>
        </w:r>
        <w:r w:rsidR="009A1E8B">
          <w:rPr>
            <w:noProof/>
            <w:webHidden/>
          </w:rPr>
        </w:r>
        <w:r w:rsidR="009A1E8B">
          <w:rPr>
            <w:noProof/>
            <w:webHidden/>
          </w:rPr>
          <w:fldChar w:fldCharType="separate"/>
        </w:r>
        <w:r w:rsidR="007670D1">
          <w:rPr>
            <w:noProof/>
            <w:webHidden/>
          </w:rPr>
          <w:t>21</w:t>
        </w:r>
        <w:r w:rsidR="009A1E8B">
          <w:rPr>
            <w:noProof/>
            <w:webHidden/>
          </w:rPr>
          <w:fldChar w:fldCharType="end"/>
        </w:r>
      </w:hyperlink>
    </w:p>
    <w:p w14:paraId="686AD8A6" w14:textId="689E7205" w:rsidR="009A1E8B" w:rsidRDefault="003D5DAD">
      <w:pPr>
        <w:pStyle w:val="TableofFigures"/>
        <w:tabs>
          <w:tab w:val="right" w:leader="dot" w:pos="7939"/>
        </w:tabs>
        <w:rPr>
          <w:rFonts w:asciiTheme="minorHAnsi" w:hAnsiTheme="minorHAnsi"/>
          <w:noProof/>
        </w:rPr>
      </w:pPr>
      <w:hyperlink w:anchor="_Toc182814244" w:history="1">
        <w:r w:rsidR="009A1E8B" w:rsidRPr="00E82157">
          <w:rPr>
            <w:rStyle w:val="Hyperlink"/>
            <w:rFonts w:eastAsia="Batang"/>
            <w:noProof/>
          </w:rPr>
          <w:t xml:space="preserve">[Figure 3. 7] The blocking response distribution at a drug concentration of </w:t>
        </w:r>
        <m:oMath>
          <m:r>
            <w:rPr>
              <w:rStyle w:val="Hyperlink"/>
              <w:rFonts w:ascii="Cambria Math" w:eastAsia="Batang" w:hAnsi="Cambria Math"/>
              <w:noProof/>
            </w:rPr>
            <m:t>Chigh</m:t>
          </m:r>
        </m:oMath>
        <w:r w:rsidR="009A1E8B" w:rsidRPr="00E82157">
          <w:rPr>
            <w:rStyle w:val="Hyperlink"/>
            <w:rFonts w:eastAsia="Batang"/>
            <w:noProof/>
          </w:rPr>
          <w:t xml:space="preserve"> from scheme 1 (left) and scheme 2 (right). </w:t>
        </w:r>
        <m:oMath>
          <m:r>
            <w:rPr>
              <w:rStyle w:val="Hyperlink"/>
              <w:rFonts w:ascii="Cambria Math" w:eastAsia="Batang" w:hAnsi="Cambria Math"/>
              <w:noProof/>
            </w:rPr>
            <m:t>y</m:t>
          </m:r>
        </m:oMath>
        <w:r w:rsidR="009A1E8B" w:rsidRPr="00E82157">
          <w:rPr>
            <w:rStyle w:val="Hyperlink"/>
            <w:rFonts w:eastAsia="Batang"/>
            <w:noProof/>
          </w:rPr>
          <w:t xml:space="preserve"> axis is the relative frequency and </w:t>
        </w:r>
        <m:oMath>
          <m:r>
            <w:rPr>
              <w:rStyle w:val="Hyperlink"/>
              <w:rFonts w:ascii="Cambria Math" w:eastAsia="Batang" w:hAnsi="Cambria Math"/>
              <w:noProof/>
            </w:rPr>
            <m:t>x</m:t>
          </m:r>
        </m:oMath>
        <w:r w:rsidR="009A1E8B" w:rsidRPr="00E82157">
          <w:rPr>
            <w:rStyle w:val="Hyperlink"/>
            <w:rFonts w:eastAsia="Batang"/>
            <w:noProof/>
          </w:rPr>
          <w:t xml:space="preserve"> axis is the blocking percentage. Please note that the middle and lower panels have a secondary vertical axis for the results of MCMC.</w:t>
        </w:r>
        <w:r w:rsidR="009A1E8B">
          <w:rPr>
            <w:noProof/>
            <w:webHidden/>
          </w:rPr>
          <w:tab/>
        </w:r>
        <w:r w:rsidR="009A1E8B">
          <w:rPr>
            <w:noProof/>
            <w:webHidden/>
          </w:rPr>
          <w:fldChar w:fldCharType="begin"/>
        </w:r>
        <w:r w:rsidR="009A1E8B">
          <w:rPr>
            <w:noProof/>
            <w:webHidden/>
          </w:rPr>
          <w:instrText xml:space="preserve"> PAGEREF _Toc182814244 \h </w:instrText>
        </w:r>
        <w:r w:rsidR="009A1E8B">
          <w:rPr>
            <w:noProof/>
            <w:webHidden/>
          </w:rPr>
        </w:r>
        <w:r w:rsidR="009A1E8B">
          <w:rPr>
            <w:noProof/>
            <w:webHidden/>
          </w:rPr>
          <w:fldChar w:fldCharType="separate"/>
        </w:r>
        <w:r w:rsidR="007670D1">
          <w:rPr>
            <w:noProof/>
            <w:webHidden/>
          </w:rPr>
          <w:t>22</w:t>
        </w:r>
        <w:r w:rsidR="009A1E8B">
          <w:rPr>
            <w:noProof/>
            <w:webHidden/>
          </w:rPr>
          <w:fldChar w:fldCharType="end"/>
        </w:r>
      </w:hyperlink>
    </w:p>
    <w:p w14:paraId="2A9368B2" w14:textId="5AB41B30" w:rsidR="00164606" w:rsidRPr="006F361F" w:rsidRDefault="00BA1780" w:rsidP="00164606">
      <w:pPr>
        <w:pStyle w:val="TableofFigures"/>
        <w:tabs>
          <w:tab w:val="right" w:leader="dot" w:pos="7939"/>
        </w:tabs>
        <w:jc w:val="both"/>
      </w:pPr>
      <w:r w:rsidRPr="006F361F">
        <w:fldChar w:fldCharType="end"/>
      </w:r>
    </w:p>
    <w:p w14:paraId="7757CC96" w14:textId="4DBFE4A5" w:rsidR="00BA1780" w:rsidRPr="006F361F" w:rsidRDefault="00BA1780" w:rsidP="005E07A8">
      <w:pPr>
        <w:jc w:val="both"/>
      </w:pPr>
    </w:p>
    <w:p w14:paraId="7E5091BF" w14:textId="77777777" w:rsidR="00BA1780" w:rsidRPr="006F361F" w:rsidRDefault="00BA1780" w:rsidP="00BA1780">
      <w:pPr>
        <w:pStyle w:val="Heading1"/>
        <w:numPr>
          <w:ilvl w:val="0"/>
          <w:numId w:val="0"/>
        </w:numPr>
        <w:rPr>
          <w:sz w:val="24"/>
          <w:szCs w:val="24"/>
        </w:rPr>
      </w:pPr>
      <w:bookmarkStart w:id="1" w:name="_Toc182812269"/>
      <w:r w:rsidRPr="006F361F">
        <w:rPr>
          <w:sz w:val="24"/>
          <w:szCs w:val="24"/>
        </w:rPr>
        <w:t>[List of Tables]</w:t>
      </w:r>
      <w:bookmarkEnd w:id="1"/>
    </w:p>
    <w:p w14:paraId="73F444F2" w14:textId="389BD7D1" w:rsidR="0010354F" w:rsidRPr="006F361F" w:rsidRDefault="00813CAF" w:rsidP="0010354F">
      <w:pPr>
        <w:pStyle w:val="TableofFigures"/>
        <w:tabs>
          <w:tab w:val="right" w:leader="dot" w:pos="7939"/>
        </w:tabs>
        <w:jc w:val="both"/>
        <w:rPr>
          <w:noProof/>
        </w:rPr>
      </w:pPr>
      <w:r w:rsidRPr="006F361F">
        <w:fldChar w:fldCharType="begin"/>
      </w:r>
      <w:r w:rsidRPr="006F361F">
        <w:instrText xml:space="preserve"> TOC \h \z \c "[Table 2." </w:instrText>
      </w:r>
      <w:r w:rsidRPr="006F361F">
        <w:fldChar w:fldCharType="separate"/>
      </w:r>
      <w:hyperlink w:anchor="_Toc57331937" w:history="1">
        <w:r w:rsidR="0010354F" w:rsidRPr="006F361F">
          <w:rPr>
            <w:rStyle w:val="Hyperlink"/>
            <w:noProof/>
          </w:rPr>
          <w:t>[Table 2. 1] 12 CiPA training drugs and its TdP risk classification</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7 \h </w:instrText>
        </w:r>
        <w:r w:rsidR="0010354F" w:rsidRPr="006F361F">
          <w:rPr>
            <w:noProof/>
            <w:webHidden/>
          </w:rPr>
        </w:r>
        <w:r w:rsidR="0010354F" w:rsidRPr="006F361F">
          <w:rPr>
            <w:noProof/>
            <w:webHidden/>
          </w:rPr>
          <w:fldChar w:fldCharType="separate"/>
        </w:r>
        <w:r w:rsidR="007670D1">
          <w:rPr>
            <w:b/>
            <w:bCs/>
            <w:noProof/>
            <w:webHidden/>
          </w:rPr>
          <w:t>Error! Bookmark not defined.</w:t>
        </w:r>
        <w:r w:rsidR="0010354F" w:rsidRPr="006F361F">
          <w:rPr>
            <w:noProof/>
            <w:webHidden/>
          </w:rPr>
          <w:fldChar w:fldCharType="end"/>
        </w:r>
      </w:hyperlink>
      <w:r w:rsidRPr="006F361F">
        <w:rPr>
          <w:noProof/>
        </w:rPr>
        <w:fldChar w:fldCharType="end"/>
      </w:r>
      <w:r w:rsidR="00BA1780" w:rsidRPr="006F361F">
        <w:fldChar w:fldCharType="begin"/>
      </w:r>
      <w:r w:rsidR="00BA1780" w:rsidRPr="006F361F">
        <w:instrText xml:space="preserve"> TOC \h \z \c "[Table 3." </w:instrText>
      </w:r>
      <w:r w:rsidR="00BA1780" w:rsidRPr="006F361F">
        <w:fldChar w:fldCharType="separate"/>
      </w:r>
    </w:p>
    <w:p w14:paraId="7D05DBCA" w14:textId="7263B6BA" w:rsidR="0010354F" w:rsidRPr="006F361F" w:rsidRDefault="003D5DAD" w:rsidP="0010354F">
      <w:pPr>
        <w:pStyle w:val="TableofFigures"/>
        <w:tabs>
          <w:tab w:val="right" w:leader="dot" w:pos="7939"/>
        </w:tabs>
        <w:jc w:val="both"/>
        <w:rPr>
          <w:rFonts w:asciiTheme="minorHAnsi" w:hAnsiTheme="minorHAnsi"/>
          <w:noProof/>
        </w:rPr>
      </w:pPr>
      <w:hyperlink w:anchor="_Toc57331935" w:history="1">
        <w:r w:rsidR="0010354F" w:rsidRPr="006F361F">
          <w:rPr>
            <w:rStyle w:val="Hyperlink"/>
            <w:noProof/>
          </w:rPr>
          <w:t>[Table 3. 1] Hill equation parameters and confidence intervals (square bracket) for the 12 CiPA training drugs with scheme 1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5 \h </w:instrText>
        </w:r>
        <w:r w:rsidR="0010354F" w:rsidRPr="006F361F">
          <w:rPr>
            <w:noProof/>
            <w:webHidden/>
          </w:rPr>
        </w:r>
        <w:r w:rsidR="0010354F" w:rsidRPr="006F361F">
          <w:rPr>
            <w:noProof/>
            <w:webHidden/>
          </w:rPr>
          <w:fldChar w:fldCharType="separate"/>
        </w:r>
        <w:r w:rsidR="007670D1">
          <w:rPr>
            <w:noProof/>
            <w:webHidden/>
          </w:rPr>
          <w:t>13</w:t>
        </w:r>
        <w:r w:rsidR="0010354F" w:rsidRPr="006F361F">
          <w:rPr>
            <w:noProof/>
            <w:webHidden/>
          </w:rPr>
          <w:fldChar w:fldCharType="end"/>
        </w:r>
      </w:hyperlink>
    </w:p>
    <w:p w14:paraId="64CDD987" w14:textId="3D4A7A34" w:rsidR="0010354F" w:rsidRPr="006F361F" w:rsidRDefault="003D5DAD" w:rsidP="0010354F">
      <w:pPr>
        <w:pStyle w:val="TableofFigures"/>
        <w:tabs>
          <w:tab w:val="right" w:leader="dot" w:pos="7939"/>
        </w:tabs>
        <w:jc w:val="both"/>
        <w:rPr>
          <w:rFonts w:asciiTheme="minorHAnsi" w:hAnsiTheme="minorHAnsi"/>
          <w:noProof/>
        </w:rPr>
      </w:pPr>
      <w:hyperlink w:anchor="_Toc57331936" w:history="1">
        <w:r w:rsidR="0010354F" w:rsidRPr="006F361F">
          <w:rPr>
            <w:rStyle w:val="Hyperlink"/>
            <w:noProof/>
          </w:rPr>
          <w:t>[Table 3. 2] Hill equation parameters and confidence intervals (square bracket) for the 12 CiPA training drugs with scheme 2 approach from [Figure 2. 1]</w:t>
        </w:r>
        <w:r w:rsidR="0010354F" w:rsidRPr="006F361F">
          <w:rPr>
            <w:noProof/>
            <w:webHidden/>
          </w:rPr>
          <w:tab/>
        </w:r>
        <w:r w:rsidR="0010354F" w:rsidRPr="006F361F">
          <w:rPr>
            <w:noProof/>
            <w:webHidden/>
          </w:rPr>
          <w:fldChar w:fldCharType="begin"/>
        </w:r>
        <w:r w:rsidR="0010354F" w:rsidRPr="006F361F">
          <w:rPr>
            <w:noProof/>
            <w:webHidden/>
          </w:rPr>
          <w:instrText xml:space="preserve"> PAGEREF _Toc57331936 \h </w:instrText>
        </w:r>
        <w:r w:rsidR="0010354F" w:rsidRPr="006F361F">
          <w:rPr>
            <w:noProof/>
            <w:webHidden/>
          </w:rPr>
        </w:r>
        <w:r w:rsidR="0010354F" w:rsidRPr="006F361F">
          <w:rPr>
            <w:noProof/>
            <w:webHidden/>
          </w:rPr>
          <w:fldChar w:fldCharType="separate"/>
        </w:r>
        <w:r w:rsidR="007670D1">
          <w:rPr>
            <w:noProof/>
            <w:webHidden/>
          </w:rPr>
          <w:t>14</w:t>
        </w:r>
        <w:r w:rsidR="0010354F" w:rsidRPr="006F361F">
          <w:rPr>
            <w:noProof/>
            <w:webHidden/>
          </w:rPr>
          <w:fldChar w:fldCharType="end"/>
        </w:r>
      </w:hyperlink>
    </w:p>
    <w:p w14:paraId="481F07B4" w14:textId="77777777" w:rsidR="00BA1780" w:rsidRPr="006F361F" w:rsidRDefault="00BA1780" w:rsidP="0010354F">
      <w:pPr>
        <w:pStyle w:val="ListOFFigures"/>
        <w:jc w:val="both"/>
      </w:pPr>
      <w:r w:rsidRPr="006F361F">
        <w:fldChar w:fldCharType="end"/>
      </w:r>
    </w:p>
    <w:p w14:paraId="6977614D" w14:textId="77777777" w:rsidR="00BA1780" w:rsidRPr="006F361F" w:rsidRDefault="00BA1780" w:rsidP="00BA1780">
      <w:pPr>
        <w:rPr>
          <w:noProof/>
        </w:rPr>
      </w:pPr>
      <w:r w:rsidRPr="006F361F">
        <w:br w:type="page"/>
      </w:r>
    </w:p>
    <w:p w14:paraId="23DCA9CE" w14:textId="77777777" w:rsidR="00BA1780" w:rsidRPr="006F361F" w:rsidRDefault="00BA1780" w:rsidP="00BA1780">
      <w:pPr>
        <w:pStyle w:val="Heading1"/>
        <w:numPr>
          <w:ilvl w:val="0"/>
          <w:numId w:val="0"/>
        </w:numPr>
        <w:rPr>
          <w:sz w:val="24"/>
          <w:szCs w:val="24"/>
        </w:rPr>
      </w:pPr>
      <w:bookmarkStart w:id="2" w:name="_Toc182812270"/>
      <w:r w:rsidRPr="006F361F">
        <w:rPr>
          <w:sz w:val="24"/>
          <w:szCs w:val="24"/>
        </w:rPr>
        <w:lastRenderedPageBreak/>
        <w:t>[Glossary]</w:t>
      </w:r>
      <w:bookmarkEnd w:id="2"/>
    </w:p>
    <w:tbl>
      <w:tblPr>
        <w:tblStyle w:val="TableGrid"/>
        <w:tblW w:w="7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5760"/>
      </w:tblGrid>
      <w:tr w:rsidR="00BA1780" w:rsidRPr="006F361F" w14:paraId="6CD1CF17" w14:textId="77777777" w:rsidTr="0010354F">
        <w:tc>
          <w:tcPr>
            <w:tcW w:w="2160" w:type="dxa"/>
          </w:tcPr>
          <w:p w14:paraId="498C3CC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dP</w:t>
            </w:r>
          </w:p>
        </w:tc>
        <w:tc>
          <w:tcPr>
            <w:tcW w:w="5760" w:type="dxa"/>
          </w:tcPr>
          <w:p w14:paraId="2404F25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orsade de pointes</w:t>
            </w:r>
          </w:p>
        </w:tc>
      </w:tr>
      <w:tr w:rsidR="00BA1780" w:rsidRPr="006F361F" w14:paraId="544C3349" w14:textId="77777777" w:rsidTr="0010354F">
        <w:tc>
          <w:tcPr>
            <w:tcW w:w="2160" w:type="dxa"/>
          </w:tcPr>
          <w:p w14:paraId="48029D3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CiPA</w:t>
            </w:r>
          </w:p>
        </w:tc>
        <w:tc>
          <w:tcPr>
            <w:tcW w:w="5760" w:type="dxa"/>
          </w:tcPr>
          <w:p w14:paraId="27571EFA"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 xml:space="preserve">Comprehensive </w:t>
            </w:r>
            <w:r w:rsidRPr="006F361F">
              <w:rPr>
                <w:rFonts w:eastAsia="Batang"/>
                <w:i/>
                <w:sz w:val="22"/>
              </w:rPr>
              <w:t>in vitro</w:t>
            </w:r>
            <w:r w:rsidRPr="006F361F">
              <w:rPr>
                <w:rFonts w:eastAsia="Batang"/>
                <w:sz w:val="22"/>
              </w:rPr>
              <w:t xml:space="preserve"> </w:t>
            </w:r>
            <w:proofErr w:type="spellStart"/>
            <w:r w:rsidRPr="006F361F">
              <w:rPr>
                <w:rFonts w:eastAsia="Batang"/>
                <w:sz w:val="22"/>
              </w:rPr>
              <w:t>Proarrhythmia</w:t>
            </w:r>
            <w:proofErr w:type="spellEnd"/>
            <w:r w:rsidRPr="006F361F">
              <w:rPr>
                <w:rFonts w:eastAsia="Batang"/>
                <w:sz w:val="22"/>
              </w:rPr>
              <w:t xml:space="preserve"> Assay</w:t>
            </w:r>
          </w:p>
        </w:tc>
      </w:tr>
      <w:tr w:rsidR="00BA1780" w:rsidRPr="006F361F" w14:paraId="6B3F3BC6" w14:textId="77777777" w:rsidTr="0010354F">
        <w:tc>
          <w:tcPr>
            <w:tcW w:w="2160" w:type="dxa"/>
          </w:tcPr>
          <w:p w14:paraId="0A5868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CG</w:t>
            </w:r>
          </w:p>
        </w:tc>
        <w:tc>
          <w:tcPr>
            <w:tcW w:w="5760" w:type="dxa"/>
          </w:tcPr>
          <w:p w14:paraId="7CBC9F7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Electrocardiogram</w:t>
            </w:r>
          </w:p>
        </w:tc>
      </w:tr>
      <w:tr w:rsidR="00BA1780" w:rsidRPr="006F361F" w14:paraId="311E31A3" w14:textId="77777777" w:rsidTr="0010354F">
        <w:tc>
          <w:tcPr>
            <w:tcW w:w="2160" w:type="dxa"/>
          </w:tcPr>
          <w:p w14:paraId="73E51223"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Q</w:t>
            </w:r>
          </w:p>
        </w:tc>
        <w:tc>
          <w:tcPr>
            <w:tcW w:w="5760" w:type="dxa"/>
          </w:tcPr>
          <w:p w14:paraId="35F5C89E"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Uncertainty quantification</w:t>
            </w:r>
          </w:p>
        </w:tc>
      </w:tr>
      <w:tr w:rsidR="004E2A3F" w:rsidRPr="006F361F" w14:paraId="68AB9B73" w14:textId="77777777" w:rsidTr="0010354F">
        <w:tc>
          <w:tcPr>
            <w:tcW w:w="2160" w:type="dxa"/>
          </w:tcPr>
          <w:p w14:paraId="55F33063" w14:textId="475A54D9" w:rsidR="004E2A3F" w:rsidRPr="006F361F" w:rsidRDefault="004E2A3F" w:rsidP="0010354F">
            <w:pPr>
              <w:tabs>
                <w:tab w:val="left" w:pos="187"/>
                <w:tab w:val="left" w:pos="288"/>
                <w:tab w:val="left" w:pos="374"/>
              </w:tabs>
              <w:rPr>
                <w:rFonts w:eastAsia="Batang"/>
                <w:sz w:val="22"/>
              </w:rPr>
            </w:pPr>
            <w:r w:rsidRPr="006F361F">
              <w:rPr>
                <w:rFonts w:eastAsia="Batang"/>
                <w:sz w:val="22"/>
              </w:rPr>
              <w:t>MC</w:t>
            </w:r>
          </w:p>
        </w:tc>
        <w:tc>
          <w:tcPr>
            <w:tcW w:w="5760" w:type="dxa"/>
          </w:tcPr>
          <w:p w14:paraId="6D942DBD" w14:textId="02912E75" w:rsidR="004E2A3F" w:rsidRPr="006F361F" w:rsidRDefault="004E2A3F" w:rsidP="0010354F">
            <w:pPr>
              <w:tabs>
                <w:tab w:val="left" w:pos="187"/>
                <w:tab w:val="left" w:pos="288"/>
                <w:tab w:val="left" w:pos="374"/>
              </w:tabs>
              <w:rPr>
                <w:rFonts w:eastAsia="Batang"/>
                <w:sz w:val="22"/>
              </w:rPr>
            </w:pPr>
            <w:r w:rsidRPr="006F361F">
              <w:rPr>
                <w:rFonts w:eastAsia="Batang"/>
                <w:sz w:val="22"/>
              </w:rPr>
              <w:t>Monte Carlo</w:t>
            </w:r>
          </w:p>
        </w:tc>
      </w:tr>
      <w:tr w:rsidR="00BA1780" w:rsidRPr="006F361F" w14:paraId="157CD65C" w14:textId="77777777" w:rsidTr="0010354F">
        <w:tc>
          <w:tcPr>
            <w:tcW w:w="2160" w:type="dxa"/>
          </w:tcPr>
          <w:p w14:paraId="6E6304B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CMC</w:t>
            </w:r>
          </w:p>
        </w:tc>
        <w:tc>
          <w:tcPr>
            <w:tcW w:w="5760" w:type="dxa"/>
          </w:tcPr>
          <w:p w14:paraId="67B7E94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Markov chain Monte Carlo</w:t>
            </w:r>
          </w:p>
        </w:tc>
      </w:tr>
      <w:tr w:rsidR="00BA1780" w:rsidRPr="006F361F" w14:paraId="0ABC8A6D" w14:textId="77777777" w:rsidTr="0010354F">
        <w:tc>
          <w:tcPr>
            <w:tcW w:w="2160" w:type="dxa"/>
          </w:tcPr>
          <w:p w14:paraId="7138362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RAM</w:t>
            </w:r>
          </w:p>
        </w:tc>
        <w:tc>
          <w:tcPr>
            <w:tcW w:w="5760" w:type="dxa"/>
          </w:tcPr>
          <w:p w14:paraId="1483436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Delaying rejection adaptive Metropolis</w:t>
            </w:r>
          </w:p>
        </w:tc>
      </w:tr>
      <w:tr w:rsidR="00BA1780" w:rsidRPr="006F361F" w14:paraId="1A213D1C" w14:textId="77777777" w:rsidTr="0010354F">
        <w:tc>
          <w:tcPr>
            <w:tcW w:w="2160" w:type="dxa"/>
          </w:tcPr>
          <w:p w14:paraId="7E17352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ARJ</w:t>
            </w:r>
          </w:p>
        </w:tc>
        <w:tc>
          <w:tcPr>
            <w:tcW w:w="5760" w:type="dxa"/>
          </w:tcPr>
          <w:p w14:paraId="5B60581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Adaptive automatic reversible jump</w:t>
            </w:r>
          </w:p>
        </w:tc>
      </w:tr>
      <w:tr w:rsidR="00BA1780" w:rsidRPr="006F361F" w14:paraId="6794622A" w14:textId="77777777" w:rsidTr="0010354F">
        <w:tc>
          <w:tcPr>
            <w:tcW w:w="2160" w:type="dxa"/>
          </w:tcPr>
          <w:p w14:paraId="0832163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SM</w:t>
            </w:r>
          </w:p>
        </w:tc>
        <w:tc>
          <w:tcPr>
            <w:tcW w:w="5760" w:type="dxa"/>
          </w:tcPr>
          <w:p w14:paraId="048B1AE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east square method</w:t>
            </w:r>
          </w:p>
        </w:tc>
      </w:tr>
      <w:tr w:rsidR="00BA1780" w:rsidRPr="006F361F" w14:paraId="61A1D23C" w14:textId="77777777" w:rsidTr="0010354F">
        <w:tc>
          <w:tcPr>
            <w:tcW w:w="2160" w:type="dxa"/>
          </w:tcPr>
          <w:p w14:paraId="4286D95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M</w:t>
            </w:r>
          </w:p>
        </w:tc>
        <w:tc>
          <w:tcPr>
            <w:tcW w:w="5760" w:type="dxa"/>
          </w:tcPr>
          <w:p w14:paraId="4A4C067D" w14:textId="77777777" w:rsidR="00BA1780" w:rsidRPr="006F361F" w:rsidRDefault="00BA1780" w:rsidP="0010354F">
            <w:pPr>
              <w:tabs>
                <w:tab w:val="left" w:pos="187"/>
                <w:tab w:val="left" w:pos="288"/>
                <w:tab w:val="left" w:pos="374"/>
              </w:tabs>
              <w:rPr>
                <w:rFonts w:eastAsia="Batang"/>
                <w:sz w:val="22"/>
              </w:rPr>
            </w:pPr>
            <w:proofErr w:type="spellStart"/>
            <w:r w:rsidRPr="006F361F">
              <w:rPr>
                <w:rFonts w:eastAsia="Batang"/>
                <w:sz w:val="22"/>
              </w:rPr>
              <w:t>Lavenberg</w:t>
            </w:r>
            <w:proofErr w:type="spellEnd"/>
            <w:r w:rsidRPr="006F361F">
              <w:rPr>
                <w:rFonts w:eastAsia="Batang"/>
                <w:sz w:val="22"/>
              </w:rPr>
              <w:t>-Marquardt</w:t>
            </w:r>
          </w:p>
        </w:tc>
      </w:tr>
      <w:tr w:rsidR="00BA1780" w:rsidRPr="006F361F" w14:paraId="203EB468" w14:textId="77777777" w:rsidTr="0010354F">
        <w:tc>
          <w:tcPr>
            <w:tcW w:w="2160" w:type="dxa"/>
          </w:tcPr>
          <w:p w14:paraId="180B260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SL</w:t>
            </w:r>
          </w:p>
        </w:tc>
        <w:tc>
          <w:tcPr>
            <w:tcW w:w="5760" w:type="dxa"/>
          </w:tcPr>
          <w:p w14:paraId="7EBFD44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GNU Scientific library</w:t>
            </w:r>
          </w:p>
        </w:tc>
      </w:tr>
      <w:tr w:rsidR="00BA1780" w:rsidRPr="006F361F" w14:paraId="3BB93863" w14:textId="77777777" w:rsidTr="0010354F">
        <w:tc>
          <w:tcPr>
            <w:tcW w:w="2160" w:type="dxa"/>
          </w:tcPr>
          <w:p w14:paraId="209BB7C0" w14:textId="77777777" w:rsidR="00BA1780" w:rsidRPr="006F361F" w:rsidRDefault="00BA1780" w:rsidP="0010354F">
            <w:pPr>
              <w:rPr>
                <w:rFonts w:eastAsia="Batang"/>
                <w:sz w:val="22"/>
              </w:rPr>
            </w:pPr>
            <w:r w:rsidRPr="006F361F">
              <w:rPr>
                <w:rFonts w:eastAsia="Batang"/>
                <w:sz w:val="22"/>
              </w:rPr>
              <w:t>N/A</w:t>
            </w:r>
          </w:p>
        </w:tc>
        <w:tc>
          <w:tcPr>
            <w:tcW w:w="5760" w:type="dxa"/>
          </w:tcPr>
          <w:p w14:paraId="10E4FC8C" w14:textId="77777777" w:rsidR="00BA1780" w:rsidRPr="006F361F" w:rsidRDefault="00BA1780" w:rsidP="00522C33">
            <w:pPr>
              <w:tabs>
                <w:tab w:val="left" w:pos="187"/>
                <w:tab w:val="left" w:pos="288"/>
                <w:tab w:val="left" w:pos="374"/>
              </w:tabs>
              <w:rPr>
                <w:rFonts w:eastAsia="Batang"/>
                <w:sz w:val="22"/>
              </w:rPr>
            </w:pPr>
            <w:r w:rsidRPr="006F361F">
              <w:rPr>
                <w:rFonts w:eastAsia="Batang"/>
                <w:sz w:val="22"/>
              </w:rPr>
              <w:t xml:space="preserve">Not </w:t>
            </w:r>
            <w:r w:rsidR="00522C33" w:rsidRPr="006F361F">
              <w:rPr>
                <w:rFonts w:eastAsia="Batang"/>
                <w:sz w:val="22"/>
              </w:rPr>
              <w:t>applicable</w:t>
            </w:r>
          </w:p>
        </w:tc>
      </w:tr>
      <w:tr w:rsidR="00BA1780" w:rsidRPr="006F361F" w14:paraId="7D806A01" w14:textId="77777777" w:rsidTr="0010354F">
        <w:tc>
          <w:tcPr>
            <w:tcW w:w="2160" w:type="dxa"/>
          </w:tcPr>
          <w:p w14:paraId="4BB50A47" w14:textId="77777777" w:rsidR="00BA1780" w:rsidRPr="006F361F" w:rsidRDefault="00BA1780" w:rsidP="0010354F">
            <w:pPr>
              <w:rPr>
                <w:rFonts w:eastAsia="Batang"/>
                <w:sz w:val="22"/>
              </w:rPr>
            </w:pPr>
            <w:r w:rsidRPr="006F361F">
              <w:rPr>
                <w:rFonts w:eastAsia="Batang"/>
                <w:sz w:val="22"/>
              </w:rPr>
              <w:t>hERG</w:t>
            </w:r>
          </w:p>
        </w:tc>
        <w:tc>
          <w:tcPr>
            <w:tcW w:w="5760" w:type="dxa"/>
          </w:tcPr>
          <w:p w14:paraId="7B58173D"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Human Ether-à-go-go-Related Gene</w:t>
            </w:r>
          </w:p>
        </w:tc>
      </w:tr>
      <w:tr w:rsidR="00BA1780" w:rsidRPr="006F361F" w14:paraId="3371CA48" w14:textId="77777777" w:rsidTr="0010354F">
        <w:tc>
          <w:tcPr>
            <w:tcW w:w="2160" w:type="dxa"/>
          </w:tcPr>
          <w:p w14:paraId="426FA977"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CaL</w:t>
            </w:r>
          </w:p>
        </w:tc>
        <w:tc>
          <w:tcPr>
            <w:tcW w:w="5760" w:type="dxa"/>
          </w:tcPr>
          <w:p w14:paraId="50C512D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type calcium current</w:t>
            </w:r>
          </w:p>
        </w:tc>
      </w:tr>
      <w:tr w:rsidR="00BA1780" w:rsidRPr="006F361F" w14:paraId="2D7F797E" w14:textId="77777777" w:rsidTr="0010354F">
        <w:tc>
          <w:tcPr>
            <w:tcW w:w="2160" w:type="dxa"/>
          </w:tcPr>
          <w:p w14:paraId="2F69FAC2"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1</w:t>
            </w:r>
          </w:p>
        </w:tc>
        <w:tc>
          <w:tcPr>
            <w:tcW w:w="5760" w:type="dxa"/>
          </w:tcPr>
          <w:p w14:paraId="0FC5ACB6"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ward rectifier potassium current</w:t>
            </w:r>
          </w:p>
        </w:tc>
      </w:tr>
      <w:tr w:rsidR="00BA1780" w:rsidRPr="006F361F" w14:paraId="0551921E" w14:textId="77777777" w:rsidTr="0010354F">
        <w:tc>
          <w:tcPr>
            <w:tcW w:w="2160" w:type="dxa"/>
          </w:tcPr>
          <w:p w14:paraId="0E64932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Ks</w:t>
            </w:r>
          </w:p>
        </w:tc>
        <w:tc>
          <w:tcPr>
            <w:tcW w:w="5760" w:type="dxa"/>
          </w:tcPr>
          <w:p w14:paraId="436E9B88"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low delayed rectifier potassium current</w:t>
            </w:r>
          </w:p>
        </w:tc>
      </w:tr>
      <w:tr w:rsidR="00BA1780" w:rsidRPr="006F361F" w14:paraId="65000C1F" w14:textId="77777777" w:rsidTr="0010354F">
        <w:tc>
          <w:tcPr>
            <w:tcW w:w="2160" w:type="dxa"/>
          </w:tcPr>
          <w:p w14:paraId="255F36FB"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to</w:t>
            </w:r>
          </w:p>
        </w:tc>
        <w:tc>
          <w:tcPr>
            <w:tcW w:w="5760" w:type="dxa"/>
          </w:tcPr>
          <w:p w14:paraId="50CD09DC"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Transient outward current</w:t>
            </w:r>
          </w:p>
        </w:tc>
      </w:tr>
      <w:tr w:rsidR="00BA1780" w:rsidRPr="006F361F" w14:paraId="735A889D" w14:textId="77777777" w:rsidTr="0010354F">
        <w:tc>
          <w:tcPr>
            <w:tcW w:w="2160" w:type="dxa"/>
          </w:tcPr>
          <w:p w14:paraId="4DDDDAE0"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L</w:t>
            </w:r>
          </w:p>
        </w:tc>
        <w:tc>
          <w:tcPr>
            <w:tcW w:w="5760" w:type="dxa"/>
          </w:tcPr>
          <w:p w14:paraId="5322A681"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Late sodium current</w:t>
            </w:r>
          </w:p>
        </w:tc>
      </w:tr>
      <w:tr w:rsidR="00BA1780" w:rsidRPr="006F361F" w14:paraId="0D22FB4E" w14:textId="77777777" w:rsidTr="0010354F">
        <w:tc>
          <w:tcPr>
            <w:tcW w:w="2160" w:type="dxa"/>
          </w:tcPr>
          <w:p w14:paraId="7337E27F"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INa</w:t>
            </w:r>
          </w:p>
        </w:tc>
        <w:tc>
          <w:tcPr>
            <w:tcW w:w="5760" w:type="dxa"/>
          </w:tcPr>
          <w:p w14:paraId="41F91EE4" w14:textId="77777777" w:rsidR="00BA1780" w:rsidRPr="006F361F" w:rsidRDefault="00BA1780" w:rsidP="0010354F">
            <w:pPr>
              <w:tabs>
                <w:tab w:val="left" w:pos="187"/>
                <w:tab w:val="left" w:pos="288"/>
                <w:tab w:val="left" w:pos="374"/>
              </w:tabs>
              <w:rPr>
                <w:rFonts w:eastAsia="Batang"/>
                <w:sz w:val="22"/>
              </w:rPr>
            </w:pPr>
            <w:r w:rsidRPr="006F361F">
              <w:rPr>
                <w:rFonts w:eastAsia="Batang"/>
                <w:sz w:val="22"/>
              </w:rPr>
              <w:t>Sodium current</w:t>
            </w:r>
          </w:p>
        </w:tc>
      </w:tr>
      <w:tr w:rsidR="00BA1780" w:rsidRPr="006F361F" w14:paraId="6BEE8BA5" w14:textId="77777777" w:rsidTr="0010354F">
        <w:trPr>
          <w:trHeight w:val="80"/>
        </w:trPr>
        <w:tc>
          <w:tcPr>
            <w:tcW w:w="2160" w:type="dxa"/>
          </w:tcPr>
          <w:p w14:paraId="120F9716" w14:textId="77777777" w:rsidR="00BA1780" w:rsidRPr="006F361F" w:rsidRDefault="00BA1780" w:rsidP="0010354F">
            <w:pPr>
              <w:tabs>
                <w:tab w:val="left" w:pos="187"/>
                <w:tab w:val="left" w:pos="288"/>
                <w:tab w:val="left" w:pos="374"/>
              </w:tabs>
              <w:rPr>
                <w:rFonts w:ascii="Calibri" w:eastAsia="Calibri" w:hAnsi="Calibri"/>
                <w:i/>
                <w:sz w:val="22"/>
              </w:rPr>
            </w:pPr>
          </w:p>
        </w:tc>
        <w:tc>
          <w:tcPr>
            <w:tcW w:w="5760" w:type="dxa"/>
          </w:tcPr>
          <w:p w14:paraId="7B23DFDC" w14:textId="77777777" w:rsidR="00BA1780" w:rsidRPr="006F361F" w:rsidRDefault="00BA1780" w:rsidP="0010354F">
            <w:pPr>
              <w:tabs>
                <w:tab w:val="left" w:pos="187"/>
                <w:tab w:val="left" w:pos="288"/>
                <w:tab w:val="left" w:pos="374"/>
              </w:tabs>
              <w:rPr>
                <w:sz w:val="22"/>
              </w:rPr>
            </w:pPr>
          </w:p>
          <w:p w14:paraId="2A4FF5F5" w14:textId="77777777" w:rsidR="00BA1780" w:rsidRPr="006F361F" w:rsidRDefault="00BA1780" w:rsidP="0010354F">
            <w:pPr>
              <w:tabs>
                <w:tab w:val="left" w:pos="187"/>
                <w:tab w:val="left" w:pos="288"/>
                <w:tab w:val="left" w:pos="374"/>
              </w:tabs>
              <w:rPr>
                <w:sz w:val="22"/>
              </w:rPr>
            </w:pPr>
          </w:p>
          <w:p w14:paraId="589B755E" w14:textId="77777777" w:rsidR="00BA1780" w:rsidRPr="006F361F" w:rsidRDefault="00BA1780" w:rsidP="0010354F">
            <w:pPr>
              <w:tabs>
                <w:tab w:val="left" w:pos="187"/>
                <w:tab w:val="left" w:pos="288"/>
                <w:tab w:val="left" w:pos="374"/>
              </w:tabs>
              <w:rPr>
                <w:sz w:val="22"/>
              </w:rPr>
            </w:pPr>
          </w:p>
          <w:p w14:paraId="5EF28E48" w14:textId="77777777" w:rsidR="00BA1780" w:rsidRPr="006F361F" w:rsidRDefault="00BA1780" w:rsidP="0010354F">
            <w:pPr>
              <w:tabs>
                <w:tab w:val="left" w:pos="187"/>
                <w:tab w:val="left" w:pos="288"/>
                <w:tab w:val="left" w:pos="374"/>
              </w:tabs>
              <w:rPr>
                <w:sz w:val="22"/>
              </w:rPr>
            </w:pPr>
          </w:p>
          <w:p w14:paraId="1A495905" w14:textId="77777777" w:rsidR="00BA1780" w:rsidRPr="006F361F" w:rsidRDefault="00BA1780" w:rsidP="0010354F">
            <w:pPr>
              <w:tabs>
                <w:tab w:val="left" w:pos="187"/>
                <w:tab w:val="left" w:pos="288"/>
                <w:tab w:val="left" w:pos="374"/>
              </w:tabs>
              <w:rPr>
                <w:sz w:val="22"/>
              </w:rPr>
            </w:pPr>
          </w:p>
          <w:p w14:paraId="0AE8C7C5" w14:textId="77777777" w:rsidR="00BA1780" w:rsidRPr="006F361F" w:rsidRDefault="00BA1780" w:rsidP="0010354F">
            <w:pPr>
              <w:tabs>
                <w:tab w:val="left" w:pos="187"/>
                <w:tab w:val="left" w:pos="288"/>
                <w:tab w:val="left" w:pos="374"/>
              </w:tabs>
              <w:rPr>
                <w:sz w:val="22"/>
              </w:rPr>
            </w:pPr>
          </w:p>
          <w:p w14:paraId="1F4497D3" w14:textId="77777777" w:rsidR="00BA1780" w:rsidRPr="006F361F" w:rsidRDefault="00BA1780" w:rsidP="0010354F">
            <w:pPr>
              <w:tabs>
                <w:tab w:val="left" w:pos="187"/>
                <w:tab w:val="left" w:pos="288"/>
                <w:tab w:val="left" w:pos="374"/>
              </w:tabs>
              <w:rPr>
                <w:sz w:val="22"/>
              </w:rPr>
            </w:pPr>
          </w:p>
          <w:p w14:paraId="25814987" w14:textId="77777777" w:rsidR="00BA1780" w:rsidRPr="006F361F" w:rsidRDefault="00BA1780" w:rsidP="0010354F">
            <w:pPr>
              <w:tabs>
                <w:tab w:val="left" w:pos="187"/>
                <w:tab w:val="left" w:pos="288"/>
                <w:tab w:val="left" w:pos="374"/>
              </w:tabs>
              <w:rPr>
                <w:sz w:val="22"/>
              </w:rPr>
            </w:pPr>
          </w:p>
        </w:tc>
      </w:tr>
    </w:tbl>
    <w:p w14:paraId="39701D59" w14:textId="77777777" w:rsidR="00BA1780" w:rsidRPr="006F361F" w:rsidRDefault="00BA1780" w:rsidP="00BA1780"/>
    <w:p w14:paraId="1D22A218" w14:textId="77777777" w:rsidR="00BA1780" w:rsidRPr="006F361F" w:rsidRDefault="00BA1780" w:rsidP="00BA1780">
      <w:r w:rsidRPr="006F361F">
        <w:br w:type="page"/>
      </w:r>
    </w:p>
    <w:p w14:paraId="54B1467D" w14:textId="77777777" w:rsidR="00BA1780" w:rsidRPr="006F361F" w:rsidRDefault="00BA1780" w:rsidP="00BA1780">
      <w:pPr>
        <w:pStyle w:val="Heading1"/>
        <w:numPr>
          <w:ilvl w:val="0"/>
          <w:numId w:val="0"/>
        </w:numPr>
        <w:jc w:val="center"/>
        <w:rPr>
          <w:sz w:val="24"/>
          <w:szCs w:val="24"/>
        </w:rPr>
      </w:pPr>
      <w:bookmarkStart w:id="3" w:name="_Toc182812271"/>
      <w:r w:rsidRPr="006F361F">
        <w:rPr>
          <w:sz w:val="24"/>
          <w:szCs w:val="24"/>
        </w:rPr>
        <w:lastRenderedPageBreak/>
        <w:t>[Acknowledgement]</w:t>
      </w:r>
      <w:bookmarkEnd w:id="3"/>
    </w:p>
    <w:p w14:paraId="2FEA0619" w14:textId="77777777" w:rsidR="00BA1780" w:rsidRPr="006F361F" w:rsidRDefault="00BA1780" w:rsidP="00BA1780">
      <w:pPr>
        <w:tabs>
          <w:tab w:val="left" w:pos="187"/>
          <w:tab w:val="left" w:pos="288"/>
          <w:tab w:val="left" w:pos="317"/>
        </w:tabs>
        <w:jc w:val="both"/>
        <w:rPr>
          <w:rFonts w:eastAsia="Batang"/>
        </w:rPr>
      </w:pPr>
    </w:p>
    <w:p w14:paraId="3FF8BB02" w14:textId="1CB06A85"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In the name of God, The Most Gracious and The Most Merciful. Alhamdulillah, all praises to God. This thesis would not have been completed without God’s will and guidance. Also, may blessing and peace always be upon Prophet Muhammad, his family, his compani</w:t>
      </w:r>
      <w:r w:rsidR="001E0698" w:rsidRPr="006F361F">
        <w:rPr>
          <w:rFonts w:eastAsia="Batang"/>
        </w:rPr>
        <w:t xml:space="preserve">on, </w:t>
      </w:r>
      <w:r w:rsidRPr="006F361F">
        <w:rPr>
          <w:rFonts w:eastAsia="Batang"/>
        </w:rPr>
        <w:t>and his followers all over the world.</w:t>
      </w:r>
    </w:p>
    <w:p w14:paraId="442B11F8" w14:textId="4A3E359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irst of all, I would like to express my sincere gratitude to my supervisor Professor Ki Moo Lim. Thank you for allowing me to be part of the research member of </w:t>
      </w:r>
      <w:r w:rsidR="001E0698" w:rsidRPr="006F361F">
        <w:rPr>
          <w:rFonts w:eastAsia="Batang"/>
        </w:rPr>
        <w:t xml:space="preserve">the </w:t>
      </w:r>
      <w:r w:rsidRPr="006F361F">
        <w:rPr>
          <w:rFonts w:eastAsia="Batang"/>
        </w:rPr>
        <w:t>Computational Medicine Lab (CML). Your valuable guides and support really help me excel in many aspects I am good at during my study and research in CML.</w:t>
      </w:r>
      <w:r w:rsidR="006072F4" w:rsidRPr="006F361F">
        <w:rPr>
          <w:rFonts w:eastAsia="Batang"/>
        </w:rPr>
        <w:t xml:space="preserve"> </w:t>
      </w:r>
      <w:r w:rsidR="00F41332" w:rsidRPr="006F361F">
        <w:rPr>
          <w:rFonts w:eastAsia="Batang"/>
        </w:rPr>
        <w:t>Also, I would like to thank the referee Professor Kwang Soup Song, and Professor Ho Jong Choi for their time, support</w:t>
      </w:r>
      <w:r w:rsidR="001E0698" w:rsidRPr="006F361F">
        <w:rPr>
          <w:rFonts w:eastAsia="Batang"/>
        </w:rPr>
        <w:t>,</w:t>
      </w:r>
      <w:r w:rsidR="00F41332" w:rsidRPr="006F361F">
        <w:rPr>
          <w:rFonts w:eastAsia="Batang"/>
        </w:rPr>
        <w:t xml:space="preserve"> and constructive comments.</w:t>
      </w:r>
    </w:p>
    <w:p w14:paraId="435D338E" w14:textId="3D49CD9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I would also like to extend my gratitude to all lab mates that I have ever met and collaborated with;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Getu</w:t>
      </w:r>
      <w:proofErr w:type="spellEnd"/>
      <w:r w:rsidRPr="006F361F">
        <w:rPr>
          <w:rFonts w:eastAsia="Batang"/>
        </w:rPr>
        <w:t xml:space="preserve">, Abebe, </w:t>
      </w:r>
      <w:r w:rsidRPr="006F361F">
        <w:rPr>
          <w:rFonts w:eastAsia="Batang"/>
        </w:rPr>
        <w:t>다운</w:t>
      </w:r>
      <w:r w:rsidRPr="006F361F">
        <w:rPr>
          <w:rFonts w:eastAsia="Batang"/>
        </w:rPr>
        <w:t>,</w:t>
      </w:r>
      <w:r w:rsidRPr="006F361F">
        <w:rPr>
          <w:rFonts w:eastAsia="Batang"/>
        </w:rPr>
        <w:t>하영</w:t>
      </w:r>
      <w:r w:rsidRPr="006F361F">
        <w:rPr>
          <w:rFonts w:eastAsia="Batang"/>
        </w:rPr>
        <w:t>, Marcell,</w:t>
      </w:r>
      <w:r w:rsidRPr="006F361F">
        <w:rPr>
          <w:rFonts w:eastAsia="Batang"/>
        </w:rPr>
        <w:t>준효</w:t>
      </w:r>
      <w:r w:rsidRPr="006F361F">
        <w:rPr>
          <w:rFonts w:eastAsia="Batang"/>
        </w:rPr>
        <w:t xml:space="preserve">, and </w:t>
      </w:r>
      <w:proofErr w:type="spellStart"/>
      <w:r w:rsidRPr="006F361F">
        <w:rPr>
          <w:rFonts w:eastAsia="Batang"/>
        </w:rPr>
        <w:t>에담</w:t>
      </w:r>
      <w:proofErr w:type="spellEnd"/>
      <w:r w:rsidRPr="006F361F">
        <w:rPr>
          <w:rFonts w:eastAsia="Batang"/>
        </w:rPr>
        <w:t xml:space="preserve">. Thank you for all support and advice that had been given to me. I do not think I can survive </w:t>
      </w:r>
      <w:r w:rsidR="004E2A3F" w:rsidRPr="006F361F">
        <w:rPr>
          <w:rFonts w:eastAsia="Batang"/>
        </w:rPr>
        <w:t xml:space="preserve">during </w:t>
      </w:r>
      <w:r w:rsidRPr="006F361F">
        <w:rPr>
          <w:rFonts w:eastAsia="Batang"/>
        </w:rPr>
        <w:t>my study and research without you</w:t>
      </w:r>
      <w:r w:rsidR="004E2A3F" w:rsidRPr="006F361F">
        <w:rPr>
          <w:rFonts w:eastAsia="Batang"/>
        </w:rPr>
        <w:t>r help</w:t>
      </w:r>
      <w:r w:rsidRPr="006F361F">
        <w:rPr>
          <w:rFonts w:eastAsia="Batang"/>
        </w:rPr>
        <w:t xml:space="preserve">, guys. </w:t>
      </w:r>
    </w:p>
    <w:p w14:paraId="698FADF8" w14:textId="47C0B87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For all Indonesian students that I have ever met and collaborate</w:t>
      </w:r>
      <w:r w:rsidR="001E0698" w:rsidRPr="006F361F">
        <w:rPr>
          <w:rFonts w:eastAsia="Batang"/>
        </w:rPr>
        <w:t>d</w:t>
      </w:r>
      <w:r w:rsidRPr="006F361F">
        <w:rPr>
          <w:rFonts w:eastAsia="Batang"/>
        </w:rPr>
        <w:t xml:space="preserve"> with during my study in Korea, especially those who stayed in </w:t>
      </w:r>
      <w:proofErr w:type="spellStart"/>
      <w:r w:rsidRPr="006F361F">
        <w:rPr>
          <w:rFonts w:eastAsia="Batang"/>
        </w:rPr>
        <w:t>Shinpyeong</w:t>
      </w:r>
      <w:proofErr w:type="spellEnd"/>
      <w:r w:rsidRPr="006F361F">
        <w:rPr>
          <w:rFonts w:eastAsia="Batang"/>
        </w:rPr>
        <w:t xml:space="preserve">; </w:t>
      </w:r>
      <w:proofErr w:type="spellStart"/>
      <w:r w:rsidRPr="006F361F">
        <w:rPr>
          <w:rFonts w:eastAsia="Batang"/>
        </w:rPr>
        <w:t>Aulia</w:t>
      </w:r>
      <w:proofErr w:type="spellEnd"/>
      <w:r w:rsidRPr="006F361F">
        <w:rPr>
          <w:rFonts w:eastAsia="Batang"/>
        </w:rPr>
        <w:t xml:space="preserve">, </w:t>
      </w:r>
      <w:proofErr w:type="spellStart"/>
      <w:r w:rsidRPr="006F361F">
        <w:rPr>
          <w:rFonts w:eastAsia="Batang"/>
        </w:rPr>
        <w:t>Rahma</w:t>
      </w:r>
      <w:proofErr w:type="spellEnd"/>
      <w:r w:rsidRPr="006F361F">
        <w:rPr>
          <w:rFonts w:eastAsia="Batang"/>
        </w:rPr>
        <w:t xml:space="preserve">, </w:t>
      </w:r>
      <w:proofErr w:type="spellStart"/>
      <w:r w:rsidRPr="006F361F">
        <w:rPr>
          <w:rFonts w:eastAsia="Batang"/>
        </w:rPr>
        <w:t>Salwa</w:t>
      </w:r>
      <w:proofErr w:type="spellEnd"/>
      <w:r w:rsidRPr="006F361F">
        <w:rPr>
          <w:rFonts w:eastAsia="Batang"/>
        </w:rPr>
        <w:t>, Naufal, other students from KIT, also from Indonesian Students Association in South Korea (</w:t>
      </w:r>
      <w:proofErr w:type="spellStart"/>
      <w:r w:rsidRPr="006F361F">
        <w:rPr>
          <w:rFonts w:eastAsia="Batang"/>
        </w:rPr>
        <w:t>Perpika</w:t>
      </w:r>
      <w:proofErr w:type="spellEnd"/>
      <w:r w:rsidRPr="006F361F">
        <w:rPr>
          <w:rFonts w:eastAsia="Batang"/>
        </w:rPr>
        <w:t>); Anafi, CQ, and other students from various campuses and cities in Korea that I cannot include here one by one, thank you to be important parts of my life. You really help me excel to become a better human being as a whole. Take care and stay healthy, guys.</w:t>
      </w:r>
    </w:p>
    <w:p w14:paraId="4811E5B3" w14:textId="72FE942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Lastly, I wish to express my gratitude to my family, my dad, mom, brother</w:t>
      </w:r>
      <w:r w:rsidR="001E0698" w:rsidRPr="006F361F">
        <w:rPr>
          <w:rFonts w:eastAsia="Batang"/>
        </w:rPr>
        <w:t>,</w:t>
      </w:r>
      <w:r w:rsidRPr="006F361F">
        <w:rPr>
          <w:rFonts w:eastAsia="Batang"/>
        </w:rPr>
        <w:t xml:space="preserve"> and sisters. They have always unconditionally supported me to be as best as I can be. Thank you for all that support. May The Almighty God </w:t>
      </w:r>
      <w:proofErr w:type="gramStart"/>
      <w:r w:rsidRPr="006F361F">
        <w:rPr>
          <w:rFonts w:eastAsia="Batang"/>
        </w:rPr>
        <w:t>grants</w:t>
      </w:r>
      <w:proofErr w:type="gramEnd"/>
      <w:r w:rsidRPr="006F361F">
        <w:rPr>
          <w:rFonts w:eastAsia="Batang"/>
        </w:rPr>
        <w:t xml:space="preserve"> you </w:t>
      </w:r>
      <w:r w:rsidR="001E0698" w:rsidRPr="006F361F">
        <w:rPr>
          <w:rFonts w:eastAsia="Batang"/>
        </w:rPr>
        <w:t xml:space="preserve">the </w:t>
      </w:r>
      <w:r w:rsidRPr="006F361F">
        <w:rPr>
          <w:rFonts w:eastAsia="Batang"/>
        </w:rPr>
        <w:t xml:space="preserve">best life in this small, temporary world and in the eternal afterlife. </w:t>
      </w:r>
    </w:p>
    <w:p w14:paraId="2D26DF72" w14:textId="6508D4F7" w:rsidR="005415A9" w:rsidRPr="006F361F" w:rsidRDefault="005415A9" w:rsidP="005415A9"/>
    <w:p w14:paraId="546F632F" w14:textId="75FE1F63" w:rsidR="00D77A52" w:rsidRPr="006F361F" w:rsidRDefault="00D77A52" w:rsidP="00D77A52"/>
    <w:p w14:paraId="3107102D" w14:textId="77777777" w:rsidR="00BA1780" w:rsidRPr="006F361F" w:rsidRDefault="00BA1780" w:rsidP="00D77A52">
      <w:pPr>
        <w:sectPr w:rsidR="00BA1780" w:rsidRPr="006F361F" w:rsidSect="005B749C">
          <w:footerReference w:type="default" r:id="rId14"/>
          <w:pgSz w:w="10771" w:h="14746"/>
          <w:pgMar w:top="1411" w:right="1411" w:bottom="1411" w:left="1411" w:header="1411" w:footer="1411" w:gutter="0"/>
          <w:pgNumType w:fmt="lowerRoman"/>
          <w:cols w:space="720"/>
          <w:docGrid w:linePitch="360"/>
        </w:sectPr>
      </w:pPr>
    </w:p>
    <w:p w14:paraId="2BB604BC" w14:textId="77777777" w:rsidR="00BA1780" w:rsidRPr="00615E38" w:rsidRDefault="00BA1780" w:rsidP="00BA1780">
      <w:pPr>
        <w:pStyle w:val="Heading1"/>
        <w:jc w:val="center"/>
        <w:rPr>
          <w:rFonts w:ascii="Batang" w:eastAsia="Batang" w:hAnsi="Batang"/>
        </w:rPr>
      </w:pPr>
      <w:bookmarkStart w:id="4" w:name="_Toc182812272"/>
      <w:r w:rsidRPr="00615E38">
        <w:rPr>
          <w:rFonts w:ascii="Batang" w:eastAsia="Batang" w:hAnsi="Batang"/>
        </w:rPr>
        <w:lastRenderedPageBreak/>
        <w:t>Introduction</w:t>
      </w:r>
      <w:bookmarkEnd w:id="4"/>
    </w:p>
    <w:p w14:paraId="5E287AA1" w14:textId="16204205" w:rsidR="006C332D" w:rsidRPr="006F361F" w:rsidRDefault="006C332D" w:rsidP="00B06980"/>
    <w:p w14:paraId="7A10E57A" w14:textId="2D206622" w:rsidR="00284B45" w:rsidRPr="006F361F" w:rsidRDefault="00284B45" w:rsidP="00667035">
      <w:pPr>
        <w:tabs>
          <w:tab w:val="left" w:pos="180"/>
          <w:tab w:val="left" w:pos="270"/>
        </w:tabs>
        <w:jc w:val="both"/>
      </w:pPr>
      <w:r w:rsidRPr="006F361F">
        <w:tab/>
      </w:r>
      <w:r w:rsidRPr="006F361F">
        <w:tab/>
      </w:r>
      <w:r w:rsidR="00936F3E" w:rsidRPr="006F361F">
        <w:rPr>
          <w:color w:val="ED7D31" w:themeColor="accent2"/>
        </w:rPr>
        <w:t>Cardiovascular diseases are the leading global causes of death, which emphasizes the importance of effective methods for drug discovery. Traditionally, drug cardiotoxicity prediction is achieved using animal testing, which is controversial and has several drawbacks. Modern in-silico or computer-based methods for drug cardiotoxicity prediction show promising results as an animal-alternative alternative. Nevertheless, some of them are computationally inefficient due to large amount of sample it needs to compute</w:t>
      </w:r>
      <w:r w:rsidR="008530C4" w:rsidRPr="006F361F">
        <w:rPr>
          <w:color w:val="ED7D31" w:themeColor="accent2"/>
        </w:rPr>
        <w:t>, to mimic natural variations</w:t>
      </w:r>
      <w:r w:rsidR="00667035" w:rsidRPr="006F361F">
        <w:t>.</w:t>
      </w:r>
      <w:r w:rsidR="008530C4" w:rsidRPr="006F361F">
        <w:t xml:space="preserve"> </w:t>
      </w:r>
      <w:r w:rsidR="008530C4" w:rsidRPr="006F361F">
        <w:rPr>
          <w:color w:val="FFC000"/>
        </w:rPr>
        <w:t>As the sample size increases, the complexity of the calculations grows, resulting in longer processing times and reduced efficiency. This limitation makes it difficult for traditional computational approaches to handle large-scale simulation (such that uses multi-sample scenario or inter-individual variations) within a reasonable timeframe. This research introduces an updated solution to address the computational inefficiencies of current in-silico drug cardiotoxicity simulations. By implementing Nvidia’s CUDA (Compute Unified Device Architecture)-based parallel programming on Graphics Processing Units (GPU) [1], our method significantly accelerates overall computational process, enabling faster handling of large-scale simulations. By leveraging the power of parallel processing, this approach not only enhances the in-silico simulation but also ensures that drug toxicity evaluations are both more practical and accurate, paving the way for broader and more ethical applications in real-world drug testing.</w:t>
      </w:r>
    </w:p>
    <w:p w14:paraId="3B68A37E" w14:textId="119DF8C9" w:rsidR="00284B45" w:rsidRPr="006F361F" w:rsidRDefault="00284B45" w:rsidP="00284B45">
      <w:pPr>
        <w:tabs>
          <w:tab w:val="left" w:pos="180"/>
          <w:tab w:val="left" w:pos="270"/>
        </w:tabs>
      </w:pPr>
      <w:r w:rsidRPr="006F361F">
        <w:tab/>
      </w:r>
      <w:r w:rsidRPr="006F361F">
        <w:tab/>
      </w:r>
    </w:p>
    <w:p w14:paraId="58E5C496" w14:textId="29EAA68F" w:rsidR="001A03EB" w:rsidRPr="006F361F" w:rsidRDefault="001A03EB" w:rsidP="00BA1780">
      <w:pPr>
        <w:pStyle w:val="Heading2"/>
      </w:pPr>
      <w:bookmarkStart w:id="5" w:name="_Toc182812273"/>
      <w:r w:rsidRPr="006F361F">
        <w:t>In-Silico Electrophysiology Simulation</w:t>
      </w:r>
      <w:bookmarkEnd w:id="5"/>
    </w:p>
    <w:p w14:paraId="2A047379" w14:textId="2FFD6EB9" w:rsidR="001A03EB" w:rsidRPr="006F361F" w:rsidRDefault="00782BFC" w:rsidP="008405D6">
      <w:pPr>
        <w:ind w:firstLine="720"/>
        <w:jc w:val="both"/>
      </w:pPr>
      <w:r w:rsidRPr="006F361F">
        <w:t xml:space="preserve">Biological </w:t>
      </w:r>
      <w:r w:rsidRPr="006F361F">
        <w:rPr>
          <w:i/>
          <w:iCs/>
        </w:rPr>
        <w:t>In-Silico</w:t>
      </w:r>
      <w:r w:rsidRPr="006F361F">
        <w:t xml:space="preserve"> simulation is a field in computational biology in means of using the aid of computing devices to conduct mathematical calculations that accurately simulates cardiac responses within different conditions.</w:t>
      </w:r>
      <w:r w:rsidR="00B134FD" w:rsidRPr="006F361F">
        <w:t xml:space="preserve"> Electrophysiology is a study of electrical activity in the heart, </w:t>
      </w:r>
      <w:r w:rsidR="009D6739" w:rsidRPr="006F361F">
        <w:t>and</w:t>
      </w:r>
      <w:r w:rsidR="00B134FD" w:rsidRPr="006F361F">
        <w:t xml:space="preserve"> </w:t>
      </w:r>
      <w:r w:rsidR="009D6739" w:rsidRPr="006F361F">
        <w:t>it</w:t>
      </w:r>
      <w:r w:rsidR="00E56C56" w:rsidRPr="006F361F">
        <w:t xml:space="preserve"> can be explained </w:t>
      </w:r>
      <w:r w:rsidR="009D6739" w:rsidRPr="006F361F">
        <w:t>using mathematical model in form of ordinary differential equations (ODE).</w:t>
      </w:r>
      <w:r w:rsidR="00E56C56" w:rsidRPr="006F361F">
        <w:t xml:space="preserve"> </w:t>
      </w:r>
      <w:r w:rsidR="00C96E80" w:rsidRPr="006F361F">
        <w:t xml:space="preserve">By studying how cardiac cell responses </w:t>
      </w:r>
      <w:r w:rsidR="00F47923" w:rsidRPr="006F361F">
        <w:t xml:space="preserve">through its electrical activity, we can explain various phenomenon in detail such as </w:t>
      </w:r>
      <w:proofErr w:type="spellStart"/>
      <w:r w:rsidR="00F47923" w:rsidRPr="006F361F">
        <w:t>cardiovasicular</w:t>
      </w:r>
      <w:proofErr w:type="spellEnd"/>
      <w:r w:rsidR="00F47923" w:rsidRPr="006F361F">
        <w:t xml:space="preserve"> </w:t>
      </w:r>
      <w:proofErr w:type="spellStart"/>
      <w:r w:rsidR="00F47923" w:rsidRPr="006F361F">
        <w:t>disesases</w:t>
      </w:r>
      <w:proofErr w:type="spellEnd"/>
      <w:r w:rsidR="00F47923" w:rsidRPr="006F361F">
        <w:t xml:space="preserve">, how effective a drug is, and how toxic a drug that is not meant for the heart cell is, to the heart cell. </w:t>
      </w:r>
      <w:proofErr w:type="gramStart"/>
      <w:r w:rsidR="00F47923" w:rsidRPr="006F361F">
        <w:t>Furthermore</w:t>
      </w:r>
      <w:proofErr w:type="gramEnd"/>
      <w:r w:rsidR="00F47923" w:rsidRPr="006F361F">
        <w:t xml:space="preserve"> the toxicity of a drug to the heart cell will be mentioned as cardiotoxicity.</w:t>
      </w:r>
      <w:r w:rsidR="0045432A" w:rsidRPr="006F361F">
        <w:t xml:space="preserve"> </w:t>
      </w:r>
      <w:proofErr w:type="spellStart"/>
      <w:r w:rsidR="0045432A" w:rsidRPr="006F361F">
        <w:t>Simpy</w:t>
      </w:r>
      <w:proofErr w:type="spellEnd"/>
      <w:r w:rsidR="0045432A" w:rsidRPr="006F361F">
        <w:t xml:space="preserve">, </w:t>
      </w:r>
      <w:r w:rsidR="0045432A" w:rsidRPr="006F361F">
        <w:rPr>
          <w:i/>
          <w:iCs/>
        </w:rPr>
        <w:t>in-silico</w:t>
      </w:r>
      <w:r w:rsidR="0045432A" w:rsidRPr="006F361F">
        <w:t xml:space="preserve"> electrophysiology simulation is a powerful computational tool used to model and study the electrical activity of the heart. These simulations provide valuable insights into cardiac function, disease mechanisms, potential treatments and what might harmful to cardiac function with a minimum invasive approach to collect data.</w:t>
      </w:r>
    </w:p>
    <w:p w14:paraId="3C535511" w14:textId="0A6ED4C8" w:rsidR="00BA1780" w:rsidRPr="006F361F" w:rsidRDefault="00D33CA3" w:rsidP="00BA1780">
      <w:pPr>
        <w:pStyle w:val="Heading2"/>
      </w:pPr>
      <w:bookmarkStart w:id="6" w:name="_Toc182812274"/>
      <w:r w:rsidRPr="006F361F">
        <w:lastRenderedPageBreak/>
        <w:t>Parallel Computing</w:t>
      </w:r>
      <w:bookmarkEnd w:id="6"/>
    </w:p>
    <w:p w14:paraId="3BFBED03" w14:textId="6BACE1A0" w:rsidR="0076532B" w:rsidRPr="006F361F" w:rsidRDefault="0076532B" w:rsidP="008405D6">
      <w:pPr>
        <w:ind w:firstLine="720"/>
        <w:jc w:val="both"/>
      </w:pPr>
      <w:r w:rsidRPr="006F361F">
        <w:t xml:space="preserve">Over recent decades, parallel computation </w:t>
      </w:r>
      <w:r w:rsidR="00D10B9C" w:rsidRPr="006F361F">
        <w:t>has promised</w:t>
      </w:r>
      <w:r w:rsidRPr="006F361F">
        <w:t xml:space="preserve"> to accelerate</w:t>
      </w:r>
      <w:r w:rsidR="00D10B9C" w:rsidRPr="006F361F">
        <w:t xml:space="preserve"> overall</w:t>
      </w:r>
      <w:r w:rsidRPr="006F361F">
        <w:t xml:space="preserve"> computation speed. Parallel computing, from a technical standpoint, </w:t>
      </w:r>
      <w:r w:rsidR="000F7C22" w:rsidRPr="006F361F">
        <w:t>means</w:t>
      </w:r>
      <w:r w:rsidRPr="006F361F">
        <w:t xml:space="preserve"> performing many calculations simultaneously, based on the principle that large problems can often be divided into smaller tasks that can be processed at the same time. For programmers, </w:t>
      </w:r>
      <w:r w:rsidR="00D10B9C" w:rsidRPr="006F361F">
        <w:t xml:space="preserve">the main </w:t>
      </w:r>
      <w:r w:rsidRPr="006F361F">
        <w:t>challenge is how to allocate these concurrent tasks across multiple computing resources</w:t>
      </w:r>
      <w:r w:rsidR="00D10B9C" w:rsidRPr="006F361F">
        <w:t xml:space="preserve"> such as cores or even computers</w:t>
      </w:r>
      <w:r w:rsidRPr="006F361F">
        <w:t xml:space="preserve">. </w:t>
      </w:r>
    </w:p>
    <w:p w14:paraId="6258AFE8" w14:textId="77777777" w:rsidR="00D10B9C" w:rsidRPr="006F361F" w:rsidRDefault="00D10B9C" w:rsidP="0076532B">
      <w:pPr>
        <w:jc w:val="both"/>
      </w:pPr>
    </w:p>
    <w:p w14:paraId="255B9A02" w14:textId="51E8C8BD" w:rsidR="00B06980" w:rsidRPr="006F361F" w:rsidRDefault="0076532B" w:rsidP="008405D6">
      <w:pPr>
        <w:ind w:firstLine="720"/>
        <w:jc w:val="both"/>
      </w:pPr>
      <w:r w:rsidRPr="006F361F">
        <w:t xml:space="preserve">Parallel computing has both hardware and software </w:t>
      </w:r>
      <w:r w:rsidR="009239D0" w:rsidRPr="006F361F">
        <w:t>requirements</w:t>
      </w:r>
      <w:r w:rsidRPr="006F361F">
        <w:t xml:space="preserve"> that are deeply interlinked</w:t>
      </w:r>
      <w:r w:rsidR="009239D0" w:rsidRPr="006F361F">
        <w:t xml:space="preserve">. Computer hardware </w:t>
      </w:r>
      <w:proofErr w:type="spellStart"/>
      <w:r w:rsidR="009239D0" w:rsidRPr="006F361F">
        <w:t>architechture</w:t>
      </w:r>
      <w:proofErr w:type="spellEnd"/>
      <w:r w:rsidR="009239D0" w:rsidRPr="006F361F">
        <w:t xml:space="preserve"> must ensure it has more than one computing core, while parallel programming designs code utilizing more than one computing core. </w:t>
      </w:r>
      <w:r w:rsidRPr="006F361F">
        <w:t>The hardware aspect of computer architecture supports parallelism by providing an infrastructure that can handle multiple, simultaneous processes or threads. Meanwhile, parallel programming focuses on efficiently using this hardware to perform tasks concurrently.</w:t>
      </w:r>
      <w:r w:rsidR="009239D0" w:rsidRPr="006F361F">
        <w:t xml:space="preserve"> </w:t>
      </w:r>
      <w:r w:rsidR="003777A6" w:rsidRPr="006F361F">
        <w:t>This programming paradigm</w:t>
      </w:r>
      <w:r w:rsidRPr="006F361F">
        <w:t xml:space="preserve"> involves mapping tasks to these available cores to achieve simultaneous execution</w:t>
      </w:r>
      <w:r w:rsidR="003777A6" w:rsidRPr="006F361F">
        <w:t xml:space="preserve">, ensure every core runs in harmony, and arranging output from each </w:t>
      </w:r>
      <w:proofErr w:type="gramStart"/>
      <w:r w:rsidR="003777A6" w:rsidRPr="006F361F">
        <w:t>cores</w:t>
      </w:r>
      <w:proofErr w:type="gramEnd"/>
      <w:r w:rsidRPr="006F361F">
        <w:t>.</w:t>
      </w:r>
      <w:r w:rsidR="009239D0" w:rsidRPr="006F361F">
        <w:t xml:space="preserve"> </w:t>
      </w:r>
      <w:r w:rsidRPr="006F361F">
        <w:t xml:space="preserve">When writing </w:t>
      </w:r>
      <w:r w:rsidR="003777A6" w:rsidRPr="006F361F">
        <w:t>non-parallel</w:t>
      </w:r>
      <w:r w:rsidRPr="006F361F">
        <w:t xml:space="preserve"> programs, understanding the computer architecture is less crucial. However, in multi-core programming, a solid understanding of multicore architectures becomes essential for developing efficient and correct parallel programs.</w:t>
      </w:r>
    </w:p>
    <w:p w14:paraId="0579F2CB" w14:textId="6EA2FB8A"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2640BC5" w14:textId="77777777" w:rsidR="00BA1780" w:rsidRPr="006F361F" w:rsidRDefault="00BA1780" w:rsidP="00BA1780">
      <w:pPr>
        <w:tabs>
          <w:tab w:val="left" w:pos="187"/>
          <w:tab w:val="left" w:pos="288"/>
          <w:tab w:val="left" w:pos="317"/>
        </w:tabs>
        <w:jc w:val="both"/>
        <w:rPr>
          <w:rFonts w:eastAsia="Batang"/>
        </w:rPr>
      </w:pPr>
    </w:p>
    <w:p w14:paraId="650FEFE9" w14:textId="37013DF5" w:rsidR="00BA1780" w:rsidRPr="006F361F" w:rsidRDefault="008D1D02" w:rsidP="00BA1780">
      <w:pPr>
        <w:pStyle w:val="Heading3"/>
      </w:pPr>
      <w:bookmarkStart w:id="7" w:name="_Toc182812275"/>
      <w:r w:rsidRPr="006F361F">
        <w:t>Central Processing Unit (CPU) for Parallel Computing</w:t>
      </w:r>
      <w:bookmarkEnd w:id="7"/>
      <w:r w:rsidR="00BA1780" w:rsidRPr="006F361F">
        <w:t xml:space="preserve"> </w:t>
      </w:r>
    </w:p>
    <w:p w14:paraId="1619B787" w14:textId="3045868D" w:rsidR="002B5327" w:rsidRPr="006F361F" w:rsidRDefault="002B5327" w:rsidP="002B5327">
      <w:pPr>
        <w:tabs>
          <w:tab w:val="left" w:pos="187"/>
          <w:tab w:val="left" w:pos="288"/>
          <w:tab w:val="left" w:pos="317"/>
        </w:tabs>
        <w:jc w:val="both"/>
        <w:rPr>
          <w:rFonts w:eastAsia="Batang"/>
        </w:rPr>
      </w:pPr>
      <w:r w:rsidRPr="006F361F">
        <w:rPr>
          <w:rFonts w:eastAsia="Batang"/>
        </w:rPr>
        <w:t>For decades, one key method of improving consumer computing performance was to increase the CPU’s clock speed</w:t>
      </w:r>
      <w:r w:rsidR="004A5BBD" w:rsidRPr="006F361F">
        <w:rPr>
          <w:rFonts w:eastAsia="Batang"/>
        </w:rPr>
        <w:t xml:space="preserve">. </w:t>
      </w:r>
      <w:r w:rsidRPr="006F361F">
        <w:rPr>
          <w:rFonts w:eastAsia="Batang"/>
        </w:rPr>
        <w:t>However, due to power, heat, and physical limitations in transistor miniaturization, this approach has reached its limits.</w:t>
      </w:r>
      <w:r w:rsidR="009B3144" w:rsidRPr="006F361F">
        <w:rPr>
          <w:rFonts w:eastAsia="Batang"/>
        </w:rPr>
        <w:t xml:space="preserve"> </w:t>
      </w:r>
      <w:r w:rsidRPr="006F361F">
        <w:rPr>
          <w:rFonts w:eastAsia="Batang"/>
        </w:rPr>
        <w:t>As a result, manufacturers have shifted their focus from boosting clock speed to increasing the number of cores per CPU, inspired by supercomputers that achieve high performance by using large numbers of processors. Rather than relying solely on single-core performance, adding multiple cores</w:t>
      </w:r>
      <w:r w:rsidR="004A5BBD" w:rsidRPr="006F361F">
        <w:rPr>
          <w:rFonts w:eastAsia="Batang"/>
        </w:rPr>
        <w:t xml:space="preserve"> also</w:t>
      </w:r>
      <w:r w:rsidRPr="006F361F">
        <w:rPr>
          <w:rFonts w:eastAsia="Batang"/>
        </w:rPr>
        <w:t xml:space="preserve"> allows personal computers to improve processing power without clock speed increases.</w:t>
      </w:r>
      <w:r w:rsidR="00E373A6" w:rsidRPr="006F361F">
        <w:rPr>
          <w:rFonts w:eastAsia="Batang"/>
        </w:rPr>
        <w:t xml:space="preserve"> Widely-known standard</w:t>
      </w:r>
      <w:r w:rsidR="002A1CED" w:rsidRPr="006F361F">
        <w:rPr>
          <w:rFonts w:eastAsia="Batang"/>
        </w:rPr>
        <w:t>s</w:t>
      </w:r>
      <w:r w:rsidR="00E373A6" w:rsidRPr="006F361F">
        <w:rPr>
          <w:rFonts w:eastAsia="Batang"/>
        </w:rPr>
        <w:t xml:space="preserve"> to do parallel processing with a GPU is to use Open Multi-Processing (OpenMP) or the Message Passing Interface (MPI). </w:t>
      </w:r>
    </w:p>
    <w:p w14:paraId="76479E45" w14:textId="77777777" w:rsidR="002A1CED" w:rsidRPr="006F361F" w:rsidRDefault="002A1CED" w:rsidP="002B5327">
      <w:pPr>
        <w:tabs>
          <w:tab w:val="left" w:pos="187"/>
          <w:tab w:val="left" w:pos="288"/>
          <w:tab w:val="left" w:pos="317"/>
        </w:tabs>
        <w:jc w:val="both"/>
        <w:rPr>
          <w:rFonts w:eastAsia="Batang"/>
          <w:color w:val="70AD47" w:themeColor="accent6"/>
        </w:rPr>
      </w:pPr>
    </w:p>
    <w:p w14:paraId="142AC8EB" w14:textId="77777777"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 xml:space="preserve">OpenMP (Open Multi-Processing) is a programming model designed for parallel computing on shared-memory architectures, typically used to exploit multicore CPUs. It enables developers to add parallelism to existing C, C++, and Fortran code using simple compiler directives (pragmas). OpenMP divides tasks across multiple threads that share the same memory space, allowing for straightforward parallelization of loops and sections of code with minimal modifications. OpenMP </w:t>
      </w:r>
      <w:r w:rsidRPr="006F361F">
        <w:rPr>
          <w:rFonts w:eastAsia="Batang"/>
          <w:color w:val="70AD47" w:themeColor="accent6"/>
        </w:rPr>
        <w:lastRenderedPageBreak/>
        <w:t>is relatively easy to implement, making it an excellent choice for applications requiring high performance on a single multicore processor, where shared memory among threads simplifies data access.</w:t>
      </w:r>
    </w:p>
    <w:p w14:paraId="486A92D9" w14:textId="77777777" w:rsidR="002A1CED" w:rsidRPr="006F361F" w:rsidRDefault="002A1CED" w:rsidP="002A1CED">
      <w:pPr>
        <w:tabs>
          <w:tab w:val="left" w:pos="187"/>
          <w:tab w:val="left" w:pos="288"/>
          <w:tab w:val="left" w:pos="317"/>
        </w:tabs>
        <w:jc w:val="both"/>
        <w:rPr>
          <w:rFonts w:eastAsia="Batang"/>
          <w:color w:val="70AD47" w:themeColor="accent6"/>
        </w:rPr>
      </w:pPr>
    </w:p>
    <w:p w14:paraId="08DE4807" w14:textId="3B907782" w:rsidR="002A1CED" w:rsidRPr="006F361F" w:rsidRDefault="002A1CED" w:rsidP="002A1CED">
      <w:pPr>
        <w:tabs>
          <w:tab w:val="left" w:pos="187"/>
          <w:tab w:val="left" w:pos="288"/>
          <w:tab w:val="left" w:pos="317"/>
        </w:tabs>
        <w:jc w:val="both"/>
        <w:rPr>
          <w:rFonts w:eastAsia="Batang"/>
          <w:color w:val="70AD47" w:themeColor="accent6"/>
        </w:rPr>
      </w:pPr>
      <w:r w:rsidRPr="006F361F">
        <w:rPr>
          <w:rFonts w:eastAsia="Batang"/>
          <w:color w:val="70AD47" w:themeColor="accent6"/>
        </w:rPr>
        <w:t>MPI (Message Passing Interface), on the other hand, is a standard used for parallel computing on distributed-memory systems, such as clusters or supercomputers. MPI allows multiple processes running on separate memory spaces to communicate by sending and receiving messages, making it suitable for applications where tasks need to run on different nodes in a network. This model is more complex than OpenMP, as it requires explicit data sharing, but it offers greater flexibility and scalability, allowing parallelization across a large number of processors. MPI is ideal for high-performance computing tasks that involve significant data exchange across nodes, making it the go-to solution for distributed systems.</w:t>
      </w:r>
    </w:p>
    <w:p w14:paraId="3A9CC96C" w14:textId="77777777" w:rsidR="00BA1780" w:rsidRPr="006F361F" w:rsidRDefault="00BA1780" w:rsidP="00BA1780">
      <w:pPr>
        <w:tabs>
          <w:tab w:val="left" w:pos="187"/>
          <w:tab w:val="left" w:pos="288"/>
          <w:tab w:val="left" w:pos="317"/>
        </w:tabs>
        <w:jc w:val="both"/>
        <w:rPr>
          <w:rFonts w:eastAsia="Batang"/>
        </w:rPr>
      </w:pPr>
    </w:p>
    <w:p w14:paraId="2BE803F6" w14:textId="37BD031C" w:rsidR="00BA1780" w:rsidRPr="006F361F" w:rsidRDefault="00304E29" w:rsidP="00BA1780">
      <w:pPr>
        <w:pStyle w:val="Heading3"/>
      </w:pPr>
      <w:bookmarkStart w:id="8" w:name="_Toc182812276"/>
      <w:r w:rsidRPr="006F361F">
        <w:t>Graphics Processing Unit (GPU) for Parallel Computing</w:t>
      </w:r>
      <w:bookmarkEnd w:id="8"/>
    </w:p>
    <w:p w14:paraId="7EECB208" w14:textId="473C5F31" w:rsidR="00BA1780" w:rsidRPr="006F361F" w:rsidRDefault="00CD5914" w:rsidP="00BA1780">
      <w:pPr>
        <w:tabs>
          <w:tab w:val="left" w:pos="187"/>
          <w:tab w:val="left" w:pos="288"/>
          <w:tab w:val="left" w:pos="317"/>
        </w:tabs>
        <w:jc w:val="both"/>
        <w:rPr>
          <w:rFonts w:eastAsia="Batang"/>
        </w:rPr>
      </w:pPr>
      <w:r w:rsidRPr="006F361F">
        <w:rPr>
          <w:rFonts w:eastAsia="Batang"/>
        </w:rPr>
        <w:t>Graphics processing unit</w:t>
      </w:r>
      <w:r w:rsidR="006A59FD" w:rsidRPr="006F361F">
        <w:rPr>
          <w:rFonts w:eastAsia="Batang"/>
        </w:rPr>
        <w:t xml:space="preserve"> initially designed to compute graphical </w:t>
      </w:r>
      <w:proofErr w:type="spellStart"/>
      <w:r w:rsidR="006A59FD" w:rsidRPr="006F361F">
        <w:rPr>
          <w:rFonts w:eastAsia="Batang"/>
        </w:rPr>
        <w:t>calcucations</w:t>
      </w:r>
      <w:proofErr w:type="spellEnd"/>
      <w:r w:rsidR="006A59FD" w:rsidRPr="006F361F">
        <w:rPr>
          <w:rFonts w:eastAsia="Batang"/>
        </w:rPr>
        <w:t xml:space="preserve"> that is repetitive, relatively more simple compared to </w:t>
      </w:r>
      <w:proofErr w:type="gramStart"/>
      <w:r w:rsidR="006A59FD" w:rsidRPr="006F361F">
        <w:rPr>
          <w:rFonts w:eastAsia="Batang"/>
        </w:rPr>
        <w:t>what  CPU</w:t>
      </w:r>
      <w:proofErr w:type="gramEnd"/>
      <w:r w:rsidR="006A59FD" w:rsidRPr="006F361F">
        <w:rPr>
          <w:rFonts w:eastAsia="Batang"/>
        </w:rPr>
        <w:t xml:space="preserve"> calculates, but quantitatively much more calculations compared to CPU.</w:t>
      </w:r>
      <w:r w:rsidR="00DB4956" w:rsidRPr="006F361F">
        <w:rPr>
          <w:rFonts w:eastAsia="Batang"/>
        </w:rPr>
        <w:t xml:space="preserve"> Unlike CPUs, which are optimized for a wide variety of tasks and tend to have a smaller number of powerful cores, GPUs have thousands of smaller cores designed for high-throughput parallelism. This architecture allows GPUs to perform many calculations simultaneously, making them highly efficient for tasks that can be broken down into smaller, identical operations.</w:t>
      </w:r>
      <w:r w:rsidR="006A59FD" w:rsidRPr="006F361F">
        <w:rPr>
          <w:rFonts w:eastAsia="Batang"/>
        </w:rPr>
        <w:t xml:space="preserve"> </w:t>
      </w:r>
    </w:p>
    <w:p w14:paraId="721CB756" w14:textId="52B24498" w:rsidR="00DB4956" w:rsidRPr="006F361F" w:rsidRDefault="00DB4956" w:rsidP="00BA1780">
      <w:pPr>
        <w:tabs>
          <w:tab w:val="left" w:pos="187"/>
          <w:tab w:val="left" w:pos="288"/>
          <w:tab w:val="left" w:pos="317"/>
        </w:tabs>
        <w:jc w:val="both"/>
        <w:rPr>
          <w:rFonts w:eastAsia="Batang"/>
        </w:rPr>
      </w:pPr>
    </w:p>
    <w:p w14:paraId="1BFE59DB" w14:textId="192B38F6" w:rsidR="00DB4956" w:rsidRPr="006F361F" w:rsidRDefault="00DB4956" w:rsidP="00BA1780">
      <w:pPr>
        <w:tabs>
          <w:tab w:val="left" w:pos="187"/>
          <w:tab w:val="left" w:pos="288"/>
          <w:tab w:val="left" w:pos="317"/>
        </w:tabs>
        <w:jc w:val="both"/>
        <w:rPr>
          <w:rFonts w:eastAsia="Batang"/>
        </w:rPr>
      </w:pPr>
      <w:r w:rsidRPr="006F361F">
        <w:rPr>
          <w:rFonts w:eastAsia="Batang"/>
        </w:rPr>
        <w:t>Beside of graphics computing, GPUs are also able to accelerate other computing purposes such as sci</w:t>
      </w:r>
      <w:r w:rsidR="00125C7C" w:rsidRPr="006F361F">
        <w:rPr>
          <w:rFonts w:eastAsia="Batang"/>
        </w:rPr>
        <w:t>entific simulation and machine learning. This demand creates new sub-field in computer programming, called GP</w:t>
      </w:r>
      <w:r w:rsidR="00E50676" w:rsidRPr="006F361F">
        <w:rPr>
          <w:rFonts w:eastAsia="Batang"/>
        </w:rPr>
        <w:t>-</w:t>
      </w:r>
      <w:r w:rsidR="00125C7C" w:rsidRPr="006F361F">
        <w:rPr>
          <w:rFonts w:eastAsia="Batang"/>
        </w:rPr>
        <w:t>GPU</w:t>
      </w:r>
      <w:r w:rsidR="00E50676" w:rsidRPr="006F361F">
        <w:rPr>
          <w:rFonts w:eastAsia="Batang"/>
        </w:rPr>
        <w:t xml:space="preserve"> programming</w:t>
      </w:r>
      <w:r w:rsidR="00125C7C" w:rsidRPr="006F361F">
        <w:rPr>
          <w:rFonts w:eastAsia="Batang"/>
        </w:rPr>
        <w:t xml:space="preserve">, </w:t>
      </w:r>
      <w:r w:rsidR="00E50676" w:rsidRPr="006F361F">
        <w:rPr>
          <w:rFonts w:eastAsia="Batang"/>
        </w:rPr>
        <w:t>that stands for</w:t>
      </w:r>
      <w:r w:rsidR="00125C7C" w:rsidRPr="006F361F">
        <w:rPr>
          <w:rFonts w:eastAsia="Batang"/>
        </w:rPr>
        <w:t xml:space="preserve"> </w:t>
      </w:r>
      <w:r w:rsidR="00E50676" w:rsidRPr="006F361F">
        <w:rPr>
          <w:rFonts w:eastAsia="Batang"/>
        </w:rPr>
        <w:t>general-purposed graphics processing unit programming. Its high-throughput parallelism makes GPU suitable for scientific calculation that has massive datasets or extensive matrix calculation.</w:t>
      </w:r>
      <w:r w:rsidR="0064422B" w:rsidRPr="006F361F">
        <w:rPr>
          <w:rFonts w:eastAsia="Batang"/>
        </w:rPr>
        <w:t xml:space="preserve"> With frameworks like CUDA and OpenCL, programmers can leverage GPU architectures to perform GP-GPU.</w:t>
      </w:r>
    </w:p>
    <w:p w14:paraId="1CD18FF5" w14:textId="04F26CC4" w:rsidR="00BA1780" w:rsidRPr="006F361F" w:rsidRDefault="00BA1780" w:rsidP="00304E29">
      <w:pPr>
        <w:tabs>
          <w:tab w:val="left" w:pos="187"/>
          <w:tab w:val="left" w:pos="288"/>
          <w:tab w:val="left" w:pos="317"/>
        </w:tabs>
        <w:jc w:val="both"/>
        <w:rPr>
          <w:rFonts w:eastAsia="Batang"/>
        </w:rPr>
      </w:pPr>
      <w:r w:rsidRPr="006F361F">
        <w:rPr>
          <w:rFonts w:eastAsia="Batang"/>
        </w:rPr>
        <w:tab/>
      </w:r>
      <w:r w:rsidRPr="006F361F">
        <w:rPr>
          <w:rFonts w:eastAsia="Batang"/>
        </w:rPr>
        <w:tab/>
      </w:r>
    </w:p>
    <w:p w14:paraId="2E8C7507" w14:textId="77777777" w:rsidR="00BA1780" w:rsidRPr="006F361F" w:rsidRDefault="00BA1780" w:rsidP="00D77A52">
      <w:pPr>
        <w:tabs>
          <w:tab w:val="left" w:pos="187"/>
          <w:tab w:val="left" w:pos="288"/>
          <w:tab w:val="left" w:pos="317"/>
        </w:tabs>
        <w:jc w:val="center"/>
        <w:rPr>
          <w:rFonts w:eastAsia="Batang"/>
        </w:rPr>
      </w:pPr>
    </w:p>
    <w:p w14:paraId="129D4A0C" w14:textId="372E5F83" w:rsidR="00A80A50" w:rsidRPr="006F361F" w:rsidRDefault="00A80A50" w:rsidP="00A80A50">
      <w:pPr>
        <w:pStyle w:val="Heading3"/>
      </w:pPr>
      <w:bookmarkStart w:id="9" w:name="_Toc182812277"/>
      <w:r w:rsidRPr="006F361F">
        <w:t>CUDA</w:t>
      </w:r>
      <w:bookmarkEnd w:id="9"/>
    </w:p>
    <w:p w14:paraId="4DF1AE11" w14:textId="77777777" w:rsidR="00701DE3" w:rsidRPr="008B09BF" w:rsidRDefault="00701DE3" w:rsidP="00216C51">
      <w:pPr>
        <w:ind w:firstLine="720"/>
        <w:jc w:val="both"/>
        <w:rPr>
          <w:color w:val="70AD47" w:themeColor="accent6"/>
        </w:rPr>
      </w:pPr>
      <w:r w:rsidRPr="008B09BF">
        <w:rPr>
          <w:color w:val="70AD47" w:themeColor="accent6"/>
        </w:rPr>
        <w:t xml:space="preserve">CUDA, short for Compute Unified Device Architecture, is a parallel computing platform and programming model developed by NVIDIA. It enables developers to harness the immense computational power of NVIDIA GPUs for general-purpose processing tasks. CUDA is built on the foundation of extending standard C/C++ programming with GPU-specific features, making it accessible for developers already familiar with these languages. It provides APIs and tools that </w:t>
      </w:r>
      <w:r w:rsidRPr="008B09BF">
        <w:rPr>
          <w:color w:val="70AD47" w:themeColor="accent6"/>
        </w:rPr>
        <w:lastRenderedPageBreak/>
        <w:t xml:space="preserve">allow fine-grained control over GPU resources, enabling efficient parallel execution of computationally intensive tasks across thousands of GPU cores.  </w:t>
      </w:r>
    </w:p>
    <w:p w14:paraId="4BAF9618" w14:textId="77777777" w:rsidR="00701DE3" w:rsidRPr="008B09BF" w:rsidRDefault="00701DE3" w:rsidP="00701DE3">
      <w:pPr>
        <w:jc w:val="both"/>
        <w:rPr>
          <w:color w:val="70AD47" w:themeColor="accent6"/>
        </w:rPr>
      </w:pPr>
    </w:p>
    <w:p w14:paraId="5C2652A7" w14:textId="6AA976EE" w:rsidR="00701DE3" w:rsidRPr="008B09BF" w:rsidRDefault="00701DE3" w:rsidP="00701DE3">
      <w:pPr>
        <w:jc w:val="both"/>
        <w:rPr>
          <w:color w:val="70AD47" w:themeColor="accent6"/>
        </w:rPr>
      </w:pPr>
      <w:r w:rsidRPr="008B09BF">
        <w:rPr>
          <w:color w:val="70AD47" w:themeColor="accent6"/>
        </w:rPr>
        <w:t xml:space="preserve">The computational model of CUDA is structured around a hierarchical organization of cores, blocks, and threads. At the highest level, the GPU consists of multiple streaming multiprocessors (SMs), each containing numerous CUDA cores. These cores execute the smallest unit of work in CUDA, referred to as a thread. Threads are grouped into blocks, which can contain hundreds or thousands of threads, depending on the GPU's architecture. Blocks are further organized into a grid, creating a hierarchy that allows the distribution of computational tasks across the entire GPU.  </w:t>
      </w:r>
    </w:p>
    <w:p w14:paraId="6955D3D0" w14:textId="1662810D" w:rsidR="00701DE3" w:rsidRPr="008B09BF" w:rsidRDefault="00701DE3" w:rsidP="008B09BF">
      <w:pPr>
        <w:ind w:firstLine="720"/>
        <w:jc w:val="both"/>
        <w:rPr>
          <w:color w:val="70AD47" w:themeColor="accent6"/>
        </w:rPr>
      </w:pPr>
      <w:r w:rsidRPr="008B09BF">
        <w:rPr>
          <w:color w:val="70AD47" w:themeColor="accent6"/>
        </w:rPr>
        <w:t xml:space="preserve">This hierarchy is essential for mapping complex problems onto the GPU efficiently. Developers can define the number of threads per block and the number of blocks per grid based on the problem's computational requirements and the GPU's hardware limitations. Each thread has a unique thread ID within its block, and each block has a unique block ID within the grid. Using these IDs, CUDA programs can assign specific tasks or data portions to individual threads, ensuring even workload distribution.  </w:t>
      </w:r>
    </w:p>
    <w:p w14:paraId="74E6648B" w14:textId="01693870" w:rsidR="00B027D6" w:rsidRPr="008B09BF" w:rsidRDefault="00701DE3" w:rsidP="008B09BF">
      <w:pPr>
        <w:ind w:firstLine="720"/>
        <w:jc w:val="both"/>
        <w:rPr>
          <w:color w:val="70AD47" w:themeColor="accent6"/>
        </w:rPr>
      </w:pPr>
      <w:r w:rsidRPr="008B09BF">
        <w:rPr>
          <w:color w:val="70AD47" w:themeColor="accent6"/>
        </w:rPr>
        <w:t>The flexibility of CUDA's core-block-thread hierarchy enables scalability and efficiency. By tuning the grid and block dimensions, developers can optimize memory usage and parallelism for diverse applications, from image processing to numerical simulations. This design, combined with CUDA's extensive library ecosystem and advanced debugging tools, makes it a powerful platform for unlocking the full potential of GPU-based computing.</w:t>
      </w:r>
    </w:p>
    <w:p w14:paraId="3CA6D8CF" w14:textId="77777777" w:rsidR="00701DE3" w:rsidRPr="006F361F" w:rsidRDefault="00701DE3" w:rsidP="00701DE3"/>
    <w:p w14:paraId="2B64B503" w14:textId="41A8D97C" w:rsidR="00BA1780" w:rsidRPr="006F361F" w:rsidRDefault="00342FE6" w:rsidP="00A80A50">
      <w:pPr>
        <w:pStyle w:val="Heading3"/>
      </w:pPr>
      <w:bookmarkStart w:id="10" w:name="_Toc182812278"/>
      <w:r>
        <w:t>CellML</w:t>
      </w:r>
      <w:bookmarkEnd w:id="10"/>
    </w:p>
    <w:p w14:paraId="459AA02E" w14:textId="7B63ED0C" w:rsidR="008B09BF" w:rsidRDefault="00DA6D06" w:rsidP="00DA6D06">
      <w:pPr>
        <w:tabs>
          <w:tab w:val="left" w:pos="187"/>
          <w:tab w:val="left" w:pos="288"/>
          <w:tab w:val="left" w:pos="317"/>
        </w:tabs>
        <w:jc w:val="both"/>
        <w:rPr>
          <w:rFonts w:eastAsia="Batang"/>
        </w:rPr>
      </w:pPr>
      <w:bookmarkStart w:id="11" w:name="_Toc49952001"/>
      <w:r w:rsidRPr="00DA6D06">
        <w:rPr>
          <w:rFonts w:eastAsia="Batang"/>
        </w:rPr>
        <w:t>CellML is an XML-based language created to represent mathematical models in a platform-independent format, facilitating model sharing between researchers and secure archival in repositories. This standardization in a machine-readable form is essential in bioinformatics, as it enhances scientific accuracy, accelerates model development, and enables the integration of multiple models into complex, combined systems. CellML supports collaboration by allowing models to be easily exchanged and archived.</w:t>
      </w:r>
      <w:r>
        <w:rPr>
          <w:rFonts w:eastAsia="Batang"/>
        </w:rPr>
        <w:t xml:space="preserve"> </w:t>
      </w:r>
      <w:r w:rsidRPr="00DA6D06">
        <w:rPr>
          <w:rFonts w:eastAsia="Batang"/>
        </w:rPr>
        <w:t xml:space="preserve">Several public databases host extensive collections of CellML models, with the CellML Model Repository being one of the most prominent. Additionally, the </w:t>
      </w:r>
      <w:proofErr w:type="spellStart"/>
      <w:r w:rsidRPr="00DA6D06">
        <w:rPr>
          <w:rFonts w:eastAsia="Batang"/>
        </w:rPr>
        <w:t>BioModels</w:t>
      </w:r>
      <w:proofErr w:type="spellEnd"/>
      <w:r w:rsidRPr="00DA6D06">
        <w:rPr>
          <w:rFonts w:eastAsia="Batang"/>
        </w:rPr>
        <w:t xml:space="preserve"> database includes models converted from the Systems Biology Markup Language (SBML) into CellML, broadening accessibility and compatibility for researchers using these bioinformatics resources.</w:t>
      </w:r>
      <w:r w:rsidR="003D0788">
        <w:rPr>
          <w:rFonts w:eastAsia="Batang"/>
        </w:rPr>
        <w:t xml:space="preserve"> [</w:t>
      </w:r>
      <w:hyperlink r:id="rId15" w:history="1">
        <w:r w:rsidR="003D0788" w:rsidRPr="00263B69">
          <w:rPr>
            <w:rStyle w:val="Hyperlink"/>
            <w:rFonts w:eastAsia="Batang"/>
          </w:rPr>
          <w:t>cite</w:t>
        </w:r>
      </w:hyperlink>
      <w:r w:rsidR="003D0788">
        <w:rPr>
          <w:rFonts w:eastAsia="Batang"/>
        </w:rPr>
        <w:t>] [</w:t>
      </w:r>
      <w:hyperlink r:id="rId16" w:history="1">
        <w:r w:rsidR="003D0788" w:rsidRPr="00263B69">
          <w:rPr>
            <w:rStyle w:val="Hyperlink"/>
            <w:rFonts w:eastAsia="Batang"/>
          </w:rPr>
          <w:t>cite</w:t>
        </w:r>
      </w:hyperlink>
      <w:r w:rsidR="003D0788">
        <w:rPr>
          <w:rFonts w:eastAsia="Batang"/>
        </w:rPr>
        <w:t>] [</w:t>
      </w:r>
      <w:hyperlink r:id="rId17" w:history="1">
        <w:r w:rsidR="003D0788" w:rsidRPr="004150D8">
          <w:rPr>
            <w:rStyle w:val="Hyperlink"/>
            <w:rFonts w:eastAsia="Batang"/>
          </w:rPr>
          <w:t>cite</w:t>
        </w:r>
      </w:hyperlink>
      <w:r w:rsidR="003D0788">
        <w:rPr>
          <w:rFonts w:eastAsia="Batang"/>
        </w:rPr>
        <w:t>]</w:t>
      </w:r>
    </w:p>
    <w:p w14:paraId="4389ECAE" w14:textId="77777777" w:rsidR="008B09BF" w:rsidRDefault="008B09BF">
      <w:pPr>
        <w:spacing w:after="160" w:line="259" w:lineRule="auto"/>
        <w:rPr>
          <w:rFonts w:eastAsia="Batang"/>
        </w:rPr>
      </w:pPr>
      <w:r>
        <w:rPr>
          <w:rFonts w:eastAsia="Batang"/>
        </w:rPr>
        <w:br w:type="page"/>
      </w:r>
    </w:p>
    <w:p w14:paraId="48CCFF1E" w14:textId="77777777" w:rsidR="00BA1780" w:rsidRPr="006F361F" w:rsidRDefault="00BA1780" w:rsidP="00DA6D06">
      <w:pPr>
        <w:tabs>
          <w:tab w:val="left" w:pos="187"/>
          <w:tab w:val="left" w:pos="288"/>
          <w:tab w:val="left" w:pos="317"/>
        </w:tabs>
        <w:jc w:val="both"/>
        <w:rPr>
          <w:rFonts w:eastAsia="Batang"/>
        </w:rPr>
      </w:pPr>
    </w:p>
    <w:p w14:paraId="57FFD8B4" w14:textId="77777777" w:rsidR="00BA1780" w:rsidRPr="006F361F" w:rsidRDefault="00BA1780" w:rsidP="00BA1780">
      <w:pPr>
        <w:tabs>
          <w:tab w:val="left" w:pos="187"/>
          <w:tab w:val="left" w:pos="288"/>
          <w:tab w:val="left" w:pos="317"/>
        </w:tabs>
        <w:jc w:val="both"/>
        <w:rPr>
          <w:rFonts w:eastAsia="Batang"/>
        </w:rPr>
      </w:pPr>
    </w:p>
    <w:p w14:paraId="0D2962FC" w14:textId="77777777" w:rsidR="00BA1780" w:rsidRPr="006F361F" w:rsidRDefault="00BA1780" w:rsidP="00BA1780">
      <w:pPr>
        <w:pStyle w:val="Heading2"/>
      </w:pPr>
      <w:bookmarkStart w:id="12" w:name="_Toc182812279"/>
      <w:bookmarkEnd w:id="11"/>
      <w:r w:rsidRPr="006F361F">
        <w:t>Previous Study</w:t>
      </w:r>
      <w:bookmarkEnd w:id="12"/>
    </w:p>
    <w:p w14:paraId="07C71F1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B8B89CC" w14:textId="716F25AD" w:rsidR="007F2E21" w:rsidRDefault="00BA1780" w:rsidP="007F2E21">
      <w:pPr>
        <w:tabs>
          <w:tab w:val="left" w:pos="187"/>
          <w:tab w:val="left" w:pos="288"/>
          <w:tab w:val="left" w:pos="317"/>
        </w:tabs>
        <w:jc w:val="both"/>
        <w:rPr>
          <w:rFonts w:eastAsia="Batang"/>
        </w:rPr>
      </w:pPr>
      <w:r w:rsidRPr="006F361F">
        <w:rPr>
          <w:rFonts w:eastAsia="Batang"/>
        </w:rPr>
        <w:tab/>
      </w:r>
      <w:r w:rsidRPr="006F361F">
        <w:rPr>
          <w:rFonts w:eastAsia="Batang"/>
        </w:rPr>
        <w:tab/>
      </w:r>
      <w:r w:rsidR="007F2E21" w:rsidRPr="006F361F">
        <w:rPr>
          <w:rFonts w:eastAsia="Batang"/>
        </w:rPr>
        <w:t>Parallelisation in computational biology is not an entirely new concept. The Cells in Silico (</w:t>
      </w:r>
      <w:proofErr w:type="spellStart"/>
      <w:r w:rsidR="007F2E21" w:rsidRPr="006F361F">
        <w:rPr>
          <w:rFonts w:eastAsia="Batang"/>
        </w:rPr>
        <w:t>CiS</w:t>
      </w:r>
      <w:proofErr w:type="spellEnd"/>
      <w:r w:rsidR="007F2E21" w:rsidRPr="006F361F">
        <w:rPr>
          <w:rFonts w:eastAsia="Batang"/>
        </w:rPr>
        <w:t xml:space="preserve">) framework presented by </w:t>
      </w:r>
      <w:proofErr w:type="spellStart"/>
      <w:r w:rsidR="007F2E21" w:rsidRPr="006F361F">
        <w:rPr>
          <w:rFonts w:eastAsia="Batang"/>
        </w:rPr>
        <w:t>Berghoff</w:t>
      </w:r>
      <w:proofErr w:type="spellEnd"/>
      <w:r w:rsidR="007F2E21" w:rsidRPr="006F361F">
        <w:rPr>
          <w:rFonts w:eastAsia="Batang"/>
        </w:rPr>
        <w:t xml:space="preserve"> et al. (2020) [</w:t>
      </w:r>
      <w:hyperlink r:id="rId18" w:history="1">
        <w:r w:rsidR="007F2E21" w:rsidRPr="006F361F">
          <w:rPr>
            <w:rStyle w:val="Hyperlink"/>
            <w:rFonts w:eastAsia="Batang"/>
          </w:rPr>
          <w:t>cite</w:t>
        </w:r>
      </w:hyperlink>
      <w:r w:rsidR="007F2E21" w:rsidRPr="006F361F">
        <w:rPr>
          <w:rFonts w:eastAsia="Batang"/>
        </w:rPr>
        <w:t xml:space="preserve">] offers a tool for simulating the growth and development of biological tissues. The modular and parallel design of </w:t>
      </w:r>
      <w:proofErr w:type="spellStart"/>
      <w:r w:rsidR="007F2E21" w:rsidRPr="006F361F">
        <w:rPr>
          <w:rFonts w:eastAsia="Batang"/>
        </w:rPr>
        <w:t>CiS</w:t>
      </w:r>
      <w:proofErr w:type="spellEnd"/>
      <w:r w:rsidR="007F2E21" w:rsidRPr="006F361F">
        <w:rPr>
          <w:rFonts w:eastAsia="Batang"/>
        </w:rPr>
        <w:t xml:space="preserve"> allows for flexible configuration of different model assumptions, making it applicable to a wide range of research questions. As demonstrated by the example of a 10003 voxel-sized cancerous tissue simulation at sub-cellular resolution, </w:t>
      </w:r>
      <w:proofErr w:type="spellStart"/>
      <w:r w:rsidR="007F2E21" w:rsidRPr="006F361F">
        <w:rPr>
          <w:rFonts w:eastAsia="Batang"/>
        </w:rPr>
        <w:t>CiS</w:t>
      </w:r>
      <w:proofErr w:type="spellEnd"/>
      <w:r w:rsidR="007F2E21" w:rsidRPr="006F361F">
        <w:rPr>
          <w:rFonts w:eastAsia="Batang"/>
        </w:rPr>
        <w:t xml:space="preserve"> can be used to explore complex biological processes at a high level of detail.</w:t>
      </w:r>
    </w:p>
    <w:p w14:paraId="500552E3" w14:textId="77777777" w:rsidR="003065F3" w:rsidRPr="006F361F" w:rsidRDefault="003065F3" w:rsidP="007F2E21">
      <w:pPr>
        <w:tabs>
          <w:tab w:val="left" w:pos="187"/>
          <w:tab w:val="left" w:pos="288"/>
          <w:tab w:val="left" w:pos="317"/>
        </w:tabs>
        <w:jc w:val="both"/>
        <w:rPr>
          <w:rFonts w:eastAsia="Batang"/>
        </w:rPr>
      </w:pPr>
    </w:p>
    <w:p w14:paraId="73323D02" w14:textId="3BC9679A" w:rsidR="007F2E21" w:rsidRPr="006F361F" w:rsidRDefault="007F2E21" w:rsidP="007F2E21">
      <w:pPr>
        <w:tabs>
          <w:tab w:val="left" w:pos="187"/>
          <w:tab w:val="left" w:pos="288"/>
          <w:tab w:val="left" w:pos="317"/>
        </w:tabs>
        <w:jc w:val="both"/>
        <w:rPr>
          <w:rFonts w:eastAsia="Batang"/>
        </w:rPr>
      </w:pPr>
      <w:r w:rsidRPr="006F361F">
        <w:rPr>
          <w:rFonts w:eastAsia="Batang"/>
        </w:rPr>
        <w:tab/>
        <w:t>Utilisation of GPU in biological cell computing has been explored in previous researches. One of them is from Miguel, et al [</w:t>
      </w:r>
      <w:hyperlink r:id="rId19" w:history="1">
        <w:r w:rsidRPr="006F361F">
          <w:rPr>
            <w:rStyle w:val="Hyperlink"/>
            <w:rFonts w:eastAsia="Batang"/>
          </w:rPr>
          <w:t>cite</w:t>
        </w:r>
      </w:hyperlink>
      <w:r w:rsidRPr="006F361F">
        <w:rPr>
          <w:rFonts w:eastAsia="Batang"/>
        </w:rPr>
        <w:t>] in 2020. Miguel, et al. explored an adaptive parallel simulator to solve performance loss in massive parallel membrane computing devices known as membrane systems or P systems. The paper demonstrates the effectiveness of this approach by extending an existing simulator for Population Dynamics P systems. Experimental results show that this adaptive simulation can significantly improve performance, up to 2.5x on both GPUs and multicore processors.</w:t>
      </w:r>
    </w:p>
    <w:p w14:paraId="695B7720" w14:textId="389849E0"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Related to drug toxicity and discovery, other researchers tried to approach and optimise drug development process using parallel computing approach as well. Previously, McIntosh-Smith et, al. developed </w:t>
      </w:r>
      <w:proofErr w:type="spellStart"/>
      <w:r w:rsidRPr="006F361F">
        <w:rPr>
          <w:rFonts w:eastAsia="Batang"/>
        </w:rPr>
        <w:t>a</w:t>
      </w:r>
      <w:proofErr w:type="spellEnd"/>
      <w:r w:rsidRPr="006F361F">
        <w:rPr>
          <w:rFonts w:eastAsia="Batang"/>
        </w:rPr>
        <w:t xml:space="preserve"> in-silico drug screening method on multiple core processors. McIntosh-Smith et, al. developed BUDE (Bristol University Docking Engine), a drug discovery tool, simulating molecular docking. To speed up calculations on powerful processors with multiple cores, BUDE has been adapted to work with OpenCL, a common language for parallel programming [</w:t>
      </w:r>
      <w:hyperlink r:id="rId20" w:history="1">
        <w:r w:rsidRPr="006F361F">
          <w:rPr>
            <w:rStyle w:val="Hyperlink"/>
            <w:rFonts w:eastAsia="Batang"/>
          </w:rPr>
          <w:t>cite</w:t>
        </w:r>
      </w:hyperlink>
      <w:r w:rsidRPr="006F361F">
        <w:rPr>
          <w:rFonts w:eastAsia="Batang"/>
        </w:rPr>
        <w:t>]. As a result, McIntosh-Smith et, al. achieved of 46% at peak, or 1.43 TFLOP/s on a single Nvidia GTX 680.</w:t>
      </w:r>
    </w:p>
    <w:p w14:paraId="74F5FB23" w14:textId="4556E26D" w:rsidR="007F2E21" w:rsidRPr="006F361F" w:rsidRDefault="007F2E21" w:rsidP="007F2E21">
      <w:pPr>
        <w:tabs>
          <w:tab w:val="left" w:pos="187"/>
          <w:tab w:val="left" w:pos="288"/>
          <w:tab w:val="left" w:pos="317"/>
        </w:tabs>
        <w:jc w:val="both"/>
        <w:rPr>
          <w:rFonts w:eastAsia="Batang"/>
        </w:rPr>
      </w:pPr>
      <w:r w:rsidRPr="006F361F">
        <w:rPr>
          <w:rFonts w:eastAsia="Batang"/>
        </w:rPr>
        <w:tab/>
        <w:t xml:space="preserve">Barth et, al. developed a parallelisation on biochemical simulation of metabolic pathways in their </w:t>
      </w:r>
      <w:proofErr w:type="gramStart"/>
      <w:r w:rsidRPr="006F361F">
        <w:rPr>
          <w:rFonts w:eastAsia="Batang"/>
        </w:rPr>
        <w:t>high level</w:t>
      </w:r>
      <w:proofErr w:type="gramEnd"/>
      <w:r w:rsidRPr="006F361F">
        <w:rPr>
          <w:rFonts w:eastAsia="Batang"/>
        </w:rPr>
        <w:t xml:space="preserve"> computational simulation. This method allows Barth et, al. to run simulations with more complex models, featuring a greater number of chemicals and reactions. Hence, Barth et, al. can achieve more realistic, lifelike outcomes while using less computing time [</w:t>
      </w:r>
      <w:hyperlink r:id="rId21" w:history="1">
        <w:r w:rsidRPr="006F361F">
          <w:rPr>
            <w:rStyle w:val="Hyperlink"/>
            <w:rFonts w:eastAsia="Batang"/>
          </w:rPr>
          <w:t>cite</w:t>
        </w:r>
      </w:hyperlink>
      <w:r w:rsidRPr="006F361F">
        <w:rPr>
          <w:rFonts w:eastAsia="Batang"/>
        </w:rPr>
        <w:t>].</w:t>
      </w:r>
    </w:p>
    <w:p w14:paraId="729AABDC" w14:textId="77777777" w:rsidR="00BA1780" w:rsidRPr="006F361F" w:rsidRDefault="00BA1780" w:rsidP="00BA1780">
      <w:pPr>
        <w:tabs>
          <w:tab w:val="left" w:pos="187"/>
          <w:tab w:val="left" w:pos="288"/>
          <w:tab w:val="left" w:pos="317"/>
        </w:tabs>
        <w:jc w:val="both"/>
        <w:rPr>
          <w:rFonts w:eastAsia="Batang"/>
        </w:rPr>
      </w:pPr>
    </w:p>
    <w:p w14:paraId="32BFFF13" w14:textId="77777777" w:rsidR="00BA1780" w:rsidRPr="006F361F" w:rsidRDefault="00BA1780" w:rsidP="00BA1780">
      <w:pPr>
        <w:pStyle w:val="Heading2"/>
      </w:pPr>
      <w:bookmarkStart w:id="13" w:name="_Toc182812280"/>
      <w:r w:rsidRPr="006F361F">
        <w:t>Objectives</w:t>
      </w:r>
      <w:bookmarkEnd w:id="13"/>
    </w:p>
    <w:p w14:paraId="0AA941F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A544DD7" w14:textId="1FFC6BA4" w:rsidR="003A0A62" w:rsidRPr="003A0A62" w:rsidRDefault="00BA1780" w:rsidP="003A0A62">
      <w:pPr>
        <w:tabs>
          <w:tab w:val="left" w:pos="187"/>
          <w:tab w:val="left" w:pos="288"/>
          <w:tab w:val="left" w:pos="317"/>
        </w:tabs>
        <w:jc w:val="both"/>
        <w:rPr>
          <w:rFonts w:eastAsia="Batang"/>
          <w:color w:val="FF0000"/>
        </w:rPr>
      </w:pPr>
      <w:r w:rsidRPr="006F361F">
        <w:rPr>
          <w:rFonts w:eastAsia="Batang"/>
        </w:rPr>
        <w:tab/>
      </w:r>
      <w:r w:rsidRPr="006F361F">
        <w:rPr>
          <w:rFonts w:eastAsia="Batang"/>
        </w:rPr>
        <w:tab/>
      </w:r>
      <w:r w:rsidR="006072F4" w:rsidRPr="003A0A62">
        <w:rPr>
          <w:rFonts w:eastAsia="Batang"/>
          <w:color w:val="FF0000"/>
        </w:rPr>
        <w:t xml:space="preserve">The research group of Computational Medicine Laboratory (CML) in Kumoh National Institute of Technology (KIT) has </w:t>
      </w:r>
      <w:r w:rsidRPr="003A0A62">
        <w:rPr>
          <w:rFonts w:eastAsia="Batang"/>
          <w:color w:val="FF0000"/>
        </w:rPr>
        <w:t>propose</w:t>
      </w:r>
      <w:r w:rsidR="006072F4" w:rsidRPr="003A0A62">
        <w:rPr>
          <w:rFonts w:eastAsia="Batang"/>
          <w:color w:val="FF0000"/>
        </w:rPr>
        <w:t>d</w:t>
      </w:r>
      <w:r w:rsidRPr="003A0A62">
        <w:rPr>
          <w:rFonts w:eastAsia="Batang"/>
          <w:color w:val="FF0000"/>
        </w:rPr>
        <w:t xml:space="preserve"> computational simulation for drug assessment as follow:</w:t>
      </w:r>
    </w:p>
    <w:p w14:paraId="601F845E" w14:textId="668F8467" w:rsidR="00BA1780" w:rsidRPr="006F361F" w:rsidRDefault="00BA1780" w:rsidP="00BA1780">
      <w:pPr>
        <w:rPr>
          <w:rFonts w:eastAsia="Batang"/>
        </w:rPr>
      </w:pPr>
    </w:p>
    <w:p w14:paraId="3425E629" w14:textId="77777777" w:rsidR="00BA1780" w:rsidRPr="00AF101F" w:rsidRDefault="00BA1780" w:rsidP="00BA1780">
      <w:pPr>
        <w:pStyle w:val="Heading1"/>
        <w:jc w:val="center"/>
        <w:rPr>
          <w:rFonts w:ascii="Batang" w:eastAsia="Batang" w:hAnsi="Batang"/>
        </w:rPr>
      </w:pPr>
      <w:bookmarkStart w:id="14" w:name="_Toc182812281"/>
      <w:r w:rsidRPr="00AF101F">
        <w:rPr>
          <w:rFonts w:ascii="Batang" w:eastAsia="Batang" w:hAnsi="Batang"/>
        </w:rPr>
        <w:t>Methodologies</w:t>
      </w:r>
      <w:bookmarkEnd w:id="14"/>
    </w:p>
    <w:p w14:paraId="2CFB8ED5" w14:textId="77777777" w:rsidR="00BA1780" w:rsidRPr="006F361F" w:rsidRDefault="00BA1780" w:rsidP="00BA1780">
      <w:pPr>
        <w:tabs>
          <w:tab w:val="left" w:pos="187"/>
          <w:tab w:val="left" w:pos="288"/>
          <w:tab w:val="left" w:pos="317"/>
        </w:tabs>
        <w:jc w:val="both"/>
        <w:rPr>
          <w:rFonts w:eastAsia="Batang"/>
        </w:rPr>
      </w:pPr>
    </w:p>
    <w:p w14:paraId="49A35659" w14:textId="1EFD5A30" w:rsidR="00BA1780" w:rsidRPr="00441D55"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r w:rsidR="007D7210" w:rsidRPr="006F361F">
        <w:rPr>
          <w:rFonts w:eastAsia="Batang"/>
        </w:rPr>
        <w:t>Throughout</w:t>
      </w:r>
      <w:r w:rsidRPr="006F361F">
        <w:rPr>
          <w:rFonts w:eastAsia="Batang"/>
        </w:rPr>
        <w:t xml:space="preserve"> this </w:t>
      </w:r>
      <w:r w:rsidR="007D7210" w:rsidRPr="006F361F">
        <w:rPr>
          <w:rFonts w:eastAsia="Batang"/>
        </w:rPr>
        <w:t>chapter</w:t>
      </w:r>
      <w:r w:rsidRPr="006F361F">
        <w:rPr>
          <w:rFonts w:eastAsia="Batang"/>
        </w:rPr>
        <w:t xml:space="preserve">, </w:t>
      </w:r>
      <w:r w:rsidR="00AF39C2" w:rsidRPr="006F361F">
        <w:rPr>
          <w:rFonts w:eastAsia="Batang"/>
        </w:rPr>
        <w:t>the author</w:t>
      </w:r>
      <w:r w:rsidRPr="006F361F">
        <w:rPr>
          <w:rFonts w:eastAsia="Batang"/>
        </w:rPr>
        <w:t xml:space="preserve"> </w:t>
      </w:r>
      <w:r w:rsidR="007D7210" w:rsidRPr="006F361F">
        <w:rPr>
          <w:rFonts w:eastAsia="Batang"/>
        </w:rPr>
        <w:t>explains</w:t>
      </w:r>
      <w:r w:rsidRPr="006F361F">
        <w:rPr>
          <w:rFonts w:eastAsia="Batang"/>
        </w:rPr>
        <w:t xml:space="preserve"> </w:t>
      </w:r>
      <w:r w:rsidR="007D7210" w:rsidRPr="006F361F">
        <w:rPr>
          <w:rFonts w:eastAsia="Batang"/>
        </w:rPr>
        <w:t xml:space="preserve">how to create </w:t>
      </w:r>
      <w:r w:rsidR="006F361F" w:rsidRPr="006F361F">
        <w:rPr>
          <w:rFonts w:eastAsia="Batang"/>
        </w:rPr>
        <w:t>sample-based paralleli</w:t>
      </w:r>
      <w:r w:rsidR="006F361F">
        <w:rPr>
          <w:rFonts w:eastAsia="Batang"/>
        </w:rPr>
        <w:t>s</w:t>
      </w:r>
      <w:r w:rsidR="006F361F" w:rsidRPr="006F361F">
        <w:rPr>
          <w:rFonts w:eastAsia="Batang"/>
        </w:rPr>
        <w:t>ation</w:t>
      </w:r>
      <w:r w:rsidR="006F361F">
        <w:rPr>
          <w:rFonts w:eastAsia="Batang"/>
        </w:rPr>
        <w:t xml:space="preserve"> cardiac cell simulation</w:t>
      </w:r>
      <w:r w:rsidR="006F361F" w:rsidRPr="006F361F">
        <w:rPr>
          <w:rFonts w:eastAsia="Batang"/>
        </w:rPr>
        <w:t xml:space="preserve"> platform</w:t>
      </w:r>
      <w:r w:rsidR="006F361F">
        <w:rPr>
          <w:rFonts w:eastAsia="Batang"/>
        </w:rPr>
        <w:t xml:space="preserve"> on GPU, and</w:t>
      </w:r>
      <w:r w:rsidR="006F361F" w:rsidRPr="006F361F">
        <w:rPr>
          <w:rFonts w:eastAsia="Batang"/>
        </w:rPr>
        <w:t xml:space="preserve"> </w:t>
      </w:r>
      <w:r w:rsidR="007D7210" w:rsidRPr="006F361F">
        <w:rPr>
          <w:rFonts w:eastAsia="Batang"/>
        </w:rPr>
        <w:t xml:space="preserve">parallelise CellML based </w:t>
      </w:r>
      <w:r w:rsidR="007D7210" w:rsidRPr="006F361F">
        <w:rPr>
          <w:rFonts w:eastAsia="Batang"/>
          <w:i/>
          <w:iCs/>
        </w:rPr>
        <w:t>in-silico</w:t>
      </w:r>
      <w:r w:rsidR="007D7210" w:rsidRPr="006F361F">
        <w:rPr>
          <w:rFonts w:eastAsia="Batang"/>
          <w:i/>
          <w:iCs/>
        </w:rPr>
        <w:softHyphen/>
      </w:r>
      <w:r w:rsidR="007D7210" w:rsidRPr="006F361F">
        <w:rPr>
          <w:rFonts w:eastAsia="Batang"/>
        </w:rPr>
        <w:t xml:space="preserve"> cell model</w:t>
      </w:r>
      <w:r w:rsidR="00E33D34">
        <w:rPr>
          <w:rFonts w:eastAsia="Batang"/>
        </w:rPr>
        <w:t xml:space="preserve">. </w:t>
      </w:r>
      <w:r w:rsidR="00DA5080">
        <w:rPr>
          <w:rFonts w:eastAsia="Batang"/>
        </w:rPr>
        <w:t xml:space="preserve">Each subchapter will </w:t>
      </w:r>
      <w:r w:rsidR="00B35179">
        <w:rPr>
          <w:rFonts w:eastAsia="Batang"/>
        </w:rPr>
        <w:t xml:space="preserve">explain in detail development and code conversion process in this research. At the end, a software engineer or other researcher can </w:t>
      </w:r>
      <w:r w:rsidR="00441D55">
        <w:rPr>
          <w:rFonts w:eastAsia="Batang"/>
        </w:rPr>
        <w:t xml:space="preserve">replicate the parallelisation concept and utilise this base to more multi-sample </w:t>
      </w:r>
      <w:r w:rsidR="00441D55">
        <w:rPr>
          <w:rFonts w:eastAsia="Batang"/>
          <w:i/>
          <w:iCs/>
        </w:rPr>
        <w:t>in-silico</w:t>
      </w:r>
      <w:r w:rsidR="00441D55">
        <w:rPr>
          <w:rFonts w:eastAsia="Batang"/>
        </w:rPr>
        <w:t xml:space="preserve"> simulation.</w:t>
      </w:r>
    </w:p>
    <w:p w14:paraId="6A3BBBE6" w14:textId="77777777" w:rsidR="00436EB6" w:rsidRPr="006F361F" w:rsidRDefault="00436EB6" w:rsidP="00AF39C2">
      <w:pPr>
        <w:tabs>
          <w:tab w:val="left" w:pos="187"/>
          <w:tab w:val="left" w:pos="288"/>
          <w:tab w:val="left" w:pos="317"/>
        </w:tabs>
        <w:jc w:val="both"/>
        <w:rPr>
          <w:rFonts w:eastAsia="Batang"/>
        </w:rPr>
      </w:pPr>
    </w:p>
    <w:p w14:paraId="4E750BB2" w14:textId="77777777" w:rsidR="003A0A62" w:rsidRDefault="008E315B" w:rsidP="008E315B">
      <w:pPr>
        <w:pStyle w:val="Heading2"/>
      </w:pPr>
      <w:bookmarkStart w:id="15" w:name="_Toc182812282"/>
      <w:r>
        <w:t>Generating C Code from CellML</w:t>
      </w:r>
      <w:bookmarkEnd w:id="15"/>
    </w:p>
    <w:p w14:paraId="2A846955" w14:textId="0F308E5B" w:rsidR="00BA1780" w:rsidRPr="008E315B" w:rsidRDefault="00BA1780" w:rsidP="003A0A62">
      <w:pPr>
        <w:pStyle w:val="Heading2"/>
        <w:numPr>
          <w:ilvl w:val="0"/>
          <w:numId w:val="0"/>
        </w:numPr>
      </w:pPr>
      <w:r w:rsidRPr="008E315B">
        <w:rPr>
          <w:sz w:val="24"/>
          <w:szCs w:val="24"/>
        </w:rPr>
        <w:tab/>
      </w:r>
    </w:p>
    <w:p w14:paraId="0B229370" w14:textId="60A2AEBD" w:rsidR="00495219" w:rsidRDefault="003A0A62" w:rsidP="00E27672">
      <w:pPr>
        <w:tabs>
          <w:tab w:val="left" w:pos="187"/>
          <w:tab w:val="left" w:pos="288"/>
          <w:tab w:val="left" w:pos="317"/>
        </w:tabs>
        <w:jc w:val="both"/>
        <w:rPr>
          <w:rFonts w:eastAsia="Batang"/>
        </w:rPr>
      </w:pPr>
      <w:r>
        <w:rPr>
          <w:rFonts w:eastAsia="Batang"/>
        </w:rPr>
        <w:tab/>
      </w:r>
      <w:r w:rsidR="001B3AB4">
        <w:rPr>
          <w:rFonts w:eastAsia="Batang"/>
        </w:rPr>
        <w:t xml:space="preserve">In order to generate codes in various programming language based on </w:t>
      </w:r>
      <w:proofErr w:type="spellStart"/>
      <w:r w:rsidR="001B3AB4">
        <w:rPr>
          <w:rFonts w:eastAsia="Batang"/>
        </w:rPr>
        <w:t>CellML’s</w:t>
      </w:r>
      <w:proofErr w:type="spellEnd"/>
      <w:r w:rsidR="001B3AB4">
        <w:rPr>
          <w:rFonts w:eastAsia="Batang"/>
        </w:rPr>
        <w:t xml:space="preserve"> XML, we can use various </w:t>
      </w:r>
      <w:proofErr w:type="gramStart"/>
      <w:r w:rsidR="001B3AB4">
        <w:rPr>
          <w:rFonts w:eastAsia="Batang"/>
        </w:rPr>
        <w:t>third party</w:t>
      </w:r>
      <w:proofErr w:type="gramEnd"/>
      <w:r w:rsidR="001B3AB4">
        <w:rPr>
          <w:rFonts w:eastAsia="Batang"/>
        </w:rPr>
        <w:t xml:space="preserve"> libraries or application. One of the most popular application is </w:t>
      </w:r>
      <w:proofErr w:type="spellStart"/>
      <w:r w:rsidR="001B3AB4">
        <w:rPr>
          <w:rFonts w:eastAsia="Batang"/>
        </w:rPr>
        <w:t>OpenCOR</w:t>
      </w:r>
      <w:proofErr w:type="spellEnd"/>
      <w:r w:rsidR="001B3AB4">
        <w:rPr>
          <w:rFonts w:eastAsia="Batang"/>
        </w:rPr>
        <w:t xml:space="preserve">. </w:t>
      </w:r>
      <w:proofErr w:type="spellStart"/>
      <w:r w:rsidR="00E27672" w:rsidRPr="00E27672">
        <w:rPr>
          <w:rFonts w:eastAsia="Batang"/>
        </w:rPr>
        <w:t>OpenCOR</w:t>
      </w:r>
      <w:proofErr w:type="spellEnd"/>
      <w:r w:rsidR="00E27672" w:rsidRPr="00E27672">
        <w:rPr>
          <w:rFonts w:eastAsia="Batang"/>
        </w:rPr>
        <w:t xml:space="preserve"> is a versatile software tool designed for </w:t>
      </w:r>
      <w:proofErr w:type="spellStart"/>
      <w:r w:rsidR="00E27672" w:rsidRPr="00E27672">
        <w:rPr>
          <w:rFonts w:eastAsia="Batang"/>
        </w:rPr>
        <w:t>modeling</w:t>
      </w:r>
      <w:proofErr w:type="spellEnd"/>
      <w:r w:rsidR="00E27672" w:rsidRPr="00E27672">
        <w:rPr>
          <w:rFonts w:eastAsia="Batang"/>
        </w:rPr>
        <w:t xml:space="preserve"> and simulation of biological processes, including those described in CellML. It provides functionality to parse CellML models and convert them into executable code in various programming languages, including C. </w:t>
      </w:r>
      <w:r w:rsidR="00EB3947">
        <w:rPr>
          <w:rFonts w:eastAsia="Batang"/>
        </w:rPr>
        <w:t xml:space="preserve"> </w:t>
      </w:r>
      <w:r w:rsidR="00E27672" w:rsidRPr="00E27672">
        <w:rPr>
          <w:rFonts w:eastAsia="Batang"/>
        </w:rPr>
        <w:t xml:space="preserve">In addition to generating C code, </w:t>
      </w:r>
      <w:proofErr w:type="spellStart"/>
      <w:r w:rsidR="00E27672" w:rsidRPr="00E27672">
        <w:rPr>
          <w:rFonts w:eastAsia="Batang"/>
        </w:rPr>
        <w:t>OpenCOR</w:t>
      </w:r>
      <w:proofErr w:type="spellEnd"/>
      <w:r w:rsidR="00E27672" w:rsidRPr="00E27672">
        <w:rPr>
          <w:rFonts w:eastAsia="Batang"/>
        </w:rPr>
        <w:t xml:space="preserve"> supports model editing, </w:t>
      </w:r>
      <w:r w:rsidR="00EB3947">
        <w:rPr>
          <w:rFonts w:eastAsia="Batang"/>
        </w:rPr>
        <w:t xml:space="preserve">running </w:t>
      </w:r>
      <w:r w:rsidR="00E27672" w:rsidRPr="00E27672">
        <w:rPr>
          <w:rFonts w:eastAsia="Batang"/>
        </w:rPr>
        <w:t xml:space="preserve">simulation, and analysis, making it a comprehensive platform for working with CellML models. Its extensibility and integration with other tools, such as Python scripting, further enhance its utility for researchers. By leveraging </w:t>
      </w:r>
      <w:proofErr w:type="spellStart"/>
      <w:r w:rsidR="00E27672" w:rsidRPr="00E27672">
        <w:rPr>
          <w:rFonts w:eastAsia="Batang"/>
        </w:rPr>
        <w:t>OpenCOR</w:t>
      </w:r>
      <w:proofErr w:type="spellEnd"/>
      <w:r w:rsidR="00E27672" w:rsidRPr="00E27672">
        <w:rPr>
          <w:rFonts w:eastAsia="Batang"/>
        </w:rPr>
        <w:t>, users can streamline the process of implementing CellML models into broader computational workflows, such as those involving high-performance computing or in-silico drug testing.</w:t>
      </w:r>
      <w:r w:rsidR="00EB3947">
        <w:rPr>
          <w:rFonts w:eastAsia="Batang"/>
        </w:rPr>
        <w:t xml:space="preserve"> Results from this GPU modification will also </w:t>
      </w:r>
      <w:proofErr w:type="gramStart"/>
      <w:r w:rsidR="00EB3947">
        <w:rPr>
          <w:rFonts w:eastAsia="Batang"/>
        </w:rPr>
        <w:t>validated</w:t>
      </w:r>
      <w:proofErr w:type="gramEnd"/>
      <w:r w:rsidR="00EB3947">
        <w:rPr>
          <w:rFonts w:eastAsia="Batang"/>
        </w:rPr>
        <w:t xml:space="preserve"> using </w:t>
      </w:r>
      <w:proofErr w:type="spellStart"/>
      <w:r w:rsidR="00EB3947">
        <w:rPr>
          <w:rFonts w:eastAsia="Batang"/>
        </w:rPr>
        <w:t>OpenCOR’s</w:t>
      </w:r>
      <w:proofErr w:type="spellEnd"/>
      <w:r w:rsidR="00EB3947">
        <w:rPr>
          <w:rFonts w:eastAsia="Batang"/>
        </w:rPr>
        <w:t xml:space="preserve"> result.</w:t>
      </w:r>
      <w:r>
        <w:rPr>
          <w:rFonts w:eastAsia="Batang"/>
        </w:rPr>
        <w:t xml:space="preserve"> </w:t>
      </w:r>
    </w:p>
    <w:p w14:paraId="5C16741B" w14:textId="77777777" w:rsidR="0039487C" w:rsidRDefault="0039487C" w:rsidP="00E27672">
      <w:pPr>
        <w:tabs>
          <w:tab w:val="left" w:pos="187"/>
          <w:tab w:val="left" w:pos="288"/>
          <w:tab w:val="left" w:pos="317"/>
        </w:tabs>
        <w:jc w:val="both"/>
        <w:rPr>
          <w:rFonts w:eastAsia="Batang"/>
        </w:rPr>
      </w:pPr>
    </w:p>
    <w:p w14:paraId="6EE25669" w14:textId="5D6B6429" w:rsidR="00A60674" w:rsidRDefault="00495219" w:rsidP="004D5D2C">
      <w:pPr>
        <w:tabs>
          <w:tab w:val="left" w:pos="187"/>
          <w:tab w:val="left" w:pos="288"/>
          <w:tab w:val="left" w:pos="317"/>
        </w:tabs>
        <w:jc w:val="both"/>
        <w:rPr>
          <w:rFonts w:eastAsia="Batang"/>
        </w:rPr>
      </w:pPr>
      <w:r>
        <w:rPr>
          <w:rFonts w:eastAsia="Batang"/>
        </w:rPr>
        <w:tab/>
        <w:t xml:space="preserve">This research involves three different cell models. O’Hara-Rudy 2011, 2017 and Tomek. </w:t>
      </w:r>
      <w:r w:rsidR="003419B3">
        <w:rPr>
          <w:rFonts w:eastAsia="Batang"/>
        </w:rPr>
        <w:t xml:space="preserve">After installing </w:t>
      </w:r>
      <w:proofErr w:type="spellStart"/>
      <w:r w:rsidR="003419B3">
        <w:rPr>
          <w:rFonts w:eastAsia="Batang"/>
        </w:rPr>
        <w:t>OpenCOR</w:t>
      </w:r>
      <w:proofErr w:type="spellEnd"/>
      <w:r w:rsidR="003419B3">
        <w:rPr>
          <w:rFonts w:eastAsia="Batang"/>
        </w:rPr>
        <w:t>, open the application and search for these three cell models</w:t>
      </w:r>
      <w:r w:rsidR="0039487C">
        <w:rPr>
          <w:rFonts w:eastAsia="Batang"/>
        </w:rPr>
        <w:t xml:space="preserve"> in the search bar on top left corner (PMR)</w:t>
      </w:r>
      <w:r w:rsidR="003419B3">
        <w:rPr>
          <w:rFonts w:eastAsia="Batang"/>
        </w:rPr>
        <w:t xml:space="preserve">. </w:t>
      </w:r>
      <w:r w:rsidR="0039487C">
        <w:rPr>
          <w:rFonts w:eastAsia="Batang"/>
        </w:rPr>
        <w:t xml:space="preserve">Select </w:t>
      </w:r>
      <w:r w:rsidR="00544AE6">
        <w:rPr>
          <w:rFonts w:eastAsia="Batang"/>
        </w:rPr>
        <w:t xml:space="preserve">file </w:t>
      </w:r>
      <w:proofErr w:type="gramStart"/>
      <w:r w:rsidR="00544AE6">
        <w:rPr>
          <w:rFonts w:eastAsia="Batang"/>
        </w:rPr>
        <w:t>with .</w:t>
      </w:r>
      <w:proofErr w:type="spellStart"/>
      <w:r w:rsidR="00544AE6">
        <w:rPr>
          <w:rFonts w:eastAsia="Batang"/>
        </w:rPr>
        <w:t>cellml</w:t>
      </w:r>
      <w:proofErr w:type="spellEnd"/>
      <w:proofErr w:type="gramEnd"/>
      <w:r w:rsidR="00544AE6">
        <w:rPr>
          <w:rFonts w:eastAsia="Batang"/>
        </w:rPr>
        <w:t xml:space="preserve"> extension.</w:t>
      </w:r>
      <w:r w:rsidR="008F2418">
        <w:rPr>
          <w:rFonts w:eastAsia="Batang"/>
        </w:rPr>
        <w:t xml:space="preserve"> Select tools, and export the CellML file to C code.</w:t>
      </w:r>
      <w:r w:rsidR="00A60674">
        <w:rPr>
          <w:rFonts w:eastAsia="Batang"/>
        </w:rPr>
        <w:t xml:space="preserve"> Figure </w:t>
      </w:r>
      <w:r w:rsidR="00A148AF">
        <w:rPr>
          <w:rFonts w:eastAsia="Batang"/>
        </w:rPr>
        <w:t>2.1</w:t>
      </w:r>
      <w:r w:rsidR="00A60674">
        <w:rPr>
          <w:rFonts w:eastAsia="Batang"/>
        </w:rPr>
        <w:t xml:space="preserve"> shows the </w:t>
      </w:r>
      <w:proofErr w:type="spellStart"/>
      <w:r w:rsidR="00A60674">
        <w:rPr>
          <w:rFonts w:eastAsia="Batang"/>
        </w:rPr>
        <w:t>OpenCOR</w:t>
      </w:r>
      <w:proofErr w:type="spellEnd"/>
      <w:r w:rsidR="00A60674">
        <w:rPr>
          <w:rFonts w:eastAsia="Batang"/>
        </w:rPr>
        <w:t xml:space="preserve"> GUI on MacOS.</w:t>
      </w:r>
    </w:p>
    <w:p w14:paraId="0AC8A41E" w14:textId="4E4CB7FD" w:rsidR="00A60674" w:rsidRDefault="00A60674" w:rsidP="00E27672">
      <w:pPr>
        <w:tabs>
          <w:tab w:val="left" w:pos="187"/>
          <w:tab w:val="left" w:pos="288"/>
          <w:tab w:val="left" w:pos="317"/>
        </w:tabs>
        <w:jc w:val="both"/>
        <w:rPr>
          <w:rFonts w:eastAsia="Batang"/>
        </w:rPr>
      </w:pPr>
    </w:p>
    <w:p w14:paraId="703B3B60" w14:textId="74343C18" w:rsidR="00A60674" w:rsidRDefault="00A60674" w:rsidP="00E27672">
      <w:pPr>
        <w:tabs>
          <w:tab w:val="left" w:pos="187"/>
          <w:tab w:val="left" w:pos="288"/>
          <w:tab w:val="left" w:pos="317"/>
        </w:tabs>
        <w:jc w:val="both"/>
        <w:rPr>
          <w:rFonts w:eastAsia="Batang"/>
        </w:rPr>
      </w:pPr>
      <w:r>
        <w:rPr>
          <w:rFonts w:eastAsia="Batang"/>
          <w:noProof/>
        </w:rPr>
        <w:lastRenderedPageBreak/>
        <w:drawing>
          <wp:inline distT="0" distB="0" distL="0" distR="0" wp14:anchorId="12F257BD" wp14:editId="4711A65F">
            <wp:extent cx="5047615" cy="28390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47615" cy="2839085"/>
                    </a:xfrm>
                    <a:prstGeom prst="rect">
                      <a:avLst/>
                    </a:prstGeom>
                  </pic:spPr>
                </pic:pic>
              </a:graphicData>
            </a:graphic>
          </wp:inline>
        </w:drawing>
      </w:r>
    </w:p>
    <w:p w14:paraId="5463FB94" w14:textId="4EA91595" w:rsidR="00161549" w:rsidRPr="004D5D2C" w:rsidRDefault="004D5D2C" w:rsidP="004D5D2C">
      <w:pPr>
        <w:pStyle w:val="Caption"/>
        <w:rPr>
          <w:lang w:val="en-US"/>
        </w:rPr>
      </w:pPr>
      <w:bookmarkStart w:id="16" w:name="_Toc182814237"/>
      <w:r w:rsidRPr="006F361F">
        <w:t xml:space="preserve">[Figure </w:t>
      </w:r>
      <w:r>
        <w:t>2.</w:t>
      </w:r>
      <w:r w:rsidRPr="006F361F">
        <w:fldChar w:fldCharType="begin"/>
      </w:r>
      <w:r w:rsidRPr="006F361F">
        <w:instrText xml:space="preserve"> SEQ [Figure_3. \* ARABIC </w:instrText>
      </w:r>
      <w:r w:rsidRPr="006F361F">
        <w:fldChar w:fldCharType="separate"/>
      </w:r>
      <w:r w:rsidR="007670D1">
        <w:rPr>
          <w:noProof/>
        </w:rPr>
        <w:t>1</w:t>
      </w:r>
      <w:r w:rsidRPr="006F361F">
        <w:rPr>
          <w:noProof/>
        </w:rPr>
        <w:fldChar w:fldCharType="end"/>
      </w:r>
      <w:r w:rsidRPr="006F361F">
        <w:t xml:space="preserve">] </w:t>
      </w:r>
      <w:proofErr w:type="spellStart"/>
      <w:r>
        <w:t>OpenCOR</w:t>
      </w:r>
      <w:proofErr w:type="spellEnd"/>
      <w:r>
        <w:t xml:space="preserve"> interface when selecting Tomek model and converting it to C codes on MacOS.</w:t>
      </w:r>
      <w:bookmarkEnd w:id="16"/>
    </w:p>
    <w:p w14:paraId="0475C0D3" w14:textId="1AB73914" w:rsidR="00A60674" w:rsidRDefault="0059514B" w:rsidP="004A41CC">
      <w:pPr>
        <w:tabs>
          <w:tab w:val="left" w:pos="187"/>
          <w:tab w:val="left" w:pos="288"/>
          <w:tab w:val="left" w:pos="317"/>
        </w:tabs>
        <w:jc w:val="both"/>
        <w:rPr>
          <w:rFonts w:eastAsia="Batang"/>
        </w:rPr>
      </w:pPr>
      <w:r>
        <w:rPr>
          <w:rFonts w:eastAsia="Batang"/>
        </w:rPr>
        <w:t>Having the C code of the cell model is important because CUDA programming uses</w:t>
      </w:r>
      <w:r w:rsidR="00F70173">
        <w:rPr>
          <w:rFonts w:eastAsia="Batang"/>
        </w:rPr>
        <w:t xml:space="preserve"> .cu format, that is similar to C</w:t>
      </w:r>
      <w:r w:rsidR="002478A8">
        <w:rPr>
          <w:rFonts w:eastAsia="Batang"/>
        </w:rPr>
        <w:t xml:space="preserve">. </w:t>
      </w:r>
      <w:r w:rsidR="004A41CC" w:rsidRPr="004A41CC">
        <w:rPr>
          <w:rFonts w:eastAsia="Batang"/>
        </w:rPr>
        <w:t>CUDA is built upon C/C++, extending it for GPU programming. Both use C syntax as their base language</w:t>
      </w:r>
      <w:r w:rsidR="00582D77">
        <w:rPr>
          <w:rFonts w:eastAsia="Batang"/>
        </w:rPr>
        <w:t>, m</w:t>
      </w:r>
      <w:r w:rsidR="00582D77" w:rsidRPr="00582D77">
        <w:rPr>
          <w:rFonts w:eastAsia="Batang"/>
        </w:rPr>
        <w:t>any fundamental syntax elements like loops, conditionals,</w:t>
      </w:r>
      <w:r w:rsidR="00415721">
        <w:rPr>
          <w:rFonts w:eastAsia="Batang"/>
        </w:rPr>
        <w:t xml:space="preserve"> functions,</w:t>
      </w:r>
      <w:r w:rsidR="00582D77" w:rsidRPr="00582D77">
        <w:rPr>
          <w:rFonts w:eastAsia="Batang"/>
        </w:rPr>
        <w:t xml:space="preserve"> and function definitions are similar in both CUDA and C</w:t>
      </w:r>
      <w:r w:rsidR="00D86EB3">
        <w:rPr>
          <w:rFonts w:eastAsia="Batang"/>
        </w:rPr>
        <w:t>.</w:t>
      </w:r>
      <w:r w:rsidR="00415721">
        <w:rPr>
          <w:rFonts w:eastAsia="Batang"/>
        </w:rPr>
        <w:t xml:space="preserve"> </w:t>
      </w:r>
      <w:r w:rsidR="00415721" w:rsidRPr="00415721">
        <w:rPr>
          <w:rFonts w:eastAsia="Batang"/>
        </w:rPr>
        <w:t>CUDA programs include host code that runs on the CPU, which is essentially standard C/C++ code</w:t>
      </w:r>
      <w:r w:rsidR="00415721">
        <w:rPr>
          <w:rFonts w:eastAsia="Batang"/>
        </w:rPr>
        <w:t xml:space="preserve">. </w:t>
      </w:r>
      <w:r w:rsidR="00D86EB3">
        <w:rPr>
          <w:rFonts w:eastAsia="Batang"/>
        </w:rPr>
        <w:t xml:space="preserve"> </w:t>
      </w:r>
      <w:r w:rsidR="00415721" w:rsidRPr="00415721">
        <w:rPr>
          <w:rFonts w:eastAsia="Batang"/>
        </w:rPr>
        <w:t>For programmers familiar with C/C++, CUDA maintains a relatively low learning curve by building upon familiar concepts</w:t>
      </w:r>
      <w:r w:rsidR="00161549">
        <w:rPr>
          <w:rFonts w:eastAsia="Batang"/>
        </w:rPr>
        <w:t>, only adding memory allocation and parallel processing paradigms.</w:t>
      </w:r>
    </w:p>
    <w:p w14:paraId="021585B7" w14:textId="77777777" w:rsidR="00161549" w:rsidRPr="006F361F" w:rsidRDefault="00161549" w:rsidP="004A41CC">
      <w:pPr>
        <w:tabs>
          <w:tab w:val="left" w:pos="187"/>
          <w:tab w:val="left" w:pos="288"/>
          <w:tab w:val="left" w:pos="317"/>
        </w:tabs>
        <w:jc w:val="both"/>
        <w:rPr>
          <w:rFonts w:eastAsia="Batang"/>
        </w:rPr>
      </w:pPr>
    </w:p>
    <w:p w14:paraId="33DC7704" w14:textId="5759AB06" w:rsidR="00BA1780" w:rsidRPr="008E315B" w:rsidRDefault="008E315B" w:rsidP="008E315B">
      <w:pPr>
        <w:pStyle w:val="Heading2"/>
      </w:pPr>
      <w:bookmarkStart w:id="17" w:name="_Toc182812283"/>
      <w:r>
        <w:t xml:space="preserve">GPU Memory Adjustment and </w:t>
      </w:r>
      <w:proofErr w:type="spellStart"/>
      <w:r>
        <w:t>Offseting</w:t>
      </w:r>
      <w:bookmarkEnd w:id="17"/>
      <w:proofErr w:type="spellEnd"/>
    </w:p>
    <w:p w14:paraId="1D4ADC38" w14:textId="77777777" w:rsidR="005E79AE" w:rsidRPr="00216C51" w:rsidRDefault="0041153A" w:rsidP="005E79AE">
      <w:pPr>
        <w:tabs>
          <w:tab w:val="left" w:pos="187"/>
          <w:tab w:val="left" w:pos="288"/>
          <w:tab w:val="left" w:pos="317"/>
          <w:tab w:val="left" w:pos="2430"/>
        </w:tabs>
        <w:jc w:val="both"/>
        <w:rPr>
          <w:rFonts w:eastAsia="Batang"/>
          <w:color w:val="000000" w:themeColor="text1"/>
        </w:rPr>
      </w:pPr>
      <w:r>
        <w:rPr>
          <w:rFonts w:eastAsia="Batang"/>
        </w:rPr>
        <w:tab/>
      </w:r>
      <w:r w:rsidR="005E79AE" w:rsidRPr="00216C51">
        <w:rPr>
          <w:rFonts w:eastAsia="Batang"/>
          <w:color w:val="000000" w:themeColor="text1"/>
        </w:rPr>
        <w:t>Efficient memory management is critical in GPU programming, as the performance of a CUDA-based application heavily depends on how data is transferred between the host (CPU) and device (GPU), as well as how it is organized within the GPU's memory. The GPU has several memory types, including global, shared, constant, and local memory, each with unique characteristics and access speeds. Proper adjustment and offsetting of these memory types can significantly enhance computational efficiency.</w:t>
      </w:r>
    </w:p>
    <w:p w14:paraId="44B7A13D" w14:textId="77777777" w:rsidR="005E79AE" w:rsidRPr="00216C51" w:rsidRDefault="005E79AE" w:rsidP="005E79AE">
      <w:pPr>
        <w:tabs>
          <w:tab w:val="left" w:pos="187"/>
          <w:tab w:val="left" w:pos="288"/>
          <w:tab w:val="left" w:pos="317"/>
          <w:tab w:val="left" w:pos="2430"/>
        </w:tabs>
        <w:jc w:val="both"/>
        <w:rPr>
          <w:rFonts w:eastAsia="Batang"/>
          <w:color w:val="000000" w:themeColor="text1"/>
        </w:rPr>
      </w:pPr>
    </w:p>
    <w:p w14:paraId="772EB89B" w14:textId="79287B5E" w:rsidR="002633CD" w:rsidRDefault="005E79AE" w:rsidP="005E79AE">
      <w:pPr>
        <w:tabs>
          <w:tab w:val="left" w:pos="187"/>
          <w:tab w:val="left" w:pos="288"/>
          <w:tab w:val="left" w:pos="317"/>
          <w:tab w:val="left" w:pos="2430"/>
        </w:tabs>
        <w:jc w:val="both"/>
        <w:rPr>
          <w:rFonts w:eastAsia="Batang"/>
        </w:rPr>
      </w:pPr>
      <w:r w:rsidRPr="00216C51">
        <w:rPr>
          <w:rFonts w:eastAsia="Batang"/>
          <w:color w:val="000000" w:themeColor="text1"/>
        </w:rPr>
        <w:t xml:space="preserve">Offsetting refers to managing data indexing to optimize memory access patterns. For example, ensuring that thread indices correspond to contiguous memory addresses can reduce memory bank conflicts and improve overall performance. Proper offset calculation is also crucial when dividing large datasets across multiple </w:t>
      </w:r>
      <w:r w:rsidRPr="00216C51">
        <w:rPr>
          <w:rFonts w:eastAsia="Batang"/>
          <w:color w:val="000000" w:themeColor="text1"/>
        </w:rPr>
        <w:lastRenderedPageBreak/>
        <w:t>threads and blocks, ensuring each thread processes its designated segment efficiently</w:t>
      </w:r>
      <w:r w:rsidR="003511B0" w:rsidRPr="00216C51">
        <w:rPr>
          <w:rFonts w:eastAsia="Batang"/>
          <w:color w:val="000000" w:themeColor="text1"/>
        </w:rPr>
        <w:t xml:space="preserve"> and correctly</w:t>
      </w:r>
      <w:r w:rsidRPr="00216C51">
        <w:rPr>
          <w:rFonts w:eastAsia="Batang"/>
          <w:color w:val="000000" w:themeColor="text1"/>
        </w:rPr>
        <w:t>.</w:t>
      </w:r>
      <w:r w:rsidRPr="00B6076C">
        <w:rPr>
          <w:rFonts w:eastAsia="Batang"/>
          <w:color w:val="00B050"/>
        </w:rPr>
        <w:t xml:space="preserve"> </w:t>
      </w:r>
      <w:r w:rsidR="00466C49">
        <w:rPr>
          <w:rFonts w:eastAsia="Batang"/>
        </w:rPr>
        <w:t xml:space="preserve">In this research, </w:t>
      </w:r>
      <w:proofErr w:type="spellStart"/>
      <w:r w:rsidR="00466C49">
        <w:rPr>
          <w:rFonts w:eastAsia="Batang"/>
        </w:rPr>
        <w:t>o</w:t>
      </w:r>
      <w:r w:rsidR="003511B0">
        <w:rPr>
          <w:rFonts w:eastAsia="Batang"/>
        </w:rPr>
        <w:t>ffseting</w:t>
      </w:r>
      <w:proofErr w:type="spellEnd"/>
      <w:r w:rsidR="003511B0">
        <w:rPr>
          <w:rFonts w:eastAsia="Batang"/>
        </w:rPr>
        <w:t xml:space="preserve"> implemented to simplify any multi-</w:t>
      </w:r>
      <w:proofErr w:type="spellStart"/>
      <w:r w:rsidR="003511B0">
        <w:rPr>
          <w:rFonts w:eastAsia="Batang"/>
        </w:rPr>
        <w:t>dimentional</w:t>
      </w:r>
      <w:proofErr w:type="spellEnd"/>
      <w:r w:rsidR="003511B0">
        <w:rPr>
          <w:rFonts w:eastAsia="Batang"/>
        </w:rPr>
        <w:t xml:space="preserve"> input. </w:t>
      </w:r>
      <w:r w:rsidR="00BF6E58">
        <w:rPr>
          <w:rFonts w:eastAsia="Batang"/>
        </w:rPr>
        <w:t xml:space="preserve">In order to enhance the efficiency of drug cardiotoxicity </w:t>
      </w:r>
      <w:r w:rsidR="00F96445">
        <w:rPr>
          <w:rFonts w:eastAsia="Batang"/>
        </w:rPr>
        <w:t>prediction, utilising multi-sample simulation is crucial.</w:t>
      </w:r>
      <w:r w:rsidR="00D747F6">
        <w:rPr>
          <w:rFonts w:eastAsia="Batang"/>
        </w:rPr>
        <w:t xml:space="preserve"> </w:t>
      </w:r>
      <w:r w:rsidR="00466C49">
        <w:rPr>
          <w:rFonts w:eastAsia="Batang"/>
        </w:rPr>
        <w:t xml:space="preserve">Cell model code from </w:t>
      </w:r>
      <w:proofErr w:type="spellStart"/>
      <w:r w:rsidR="00466C49">
        <w:rPr>
          <w:rFonts w:eastAsia="Batang"/>
        </w:rPr>
        <w:t>OpenCOR</w:t>
      </w:r>
      <w:proofErr w:type="spellEnd"/>
      <w:r w:rsidR="00466C49">
        <w:rPr>
          <w:rFonts w:eastAsia="Batang"/>
        </w:rPr>
        <w:t xml:space="preserve"> is only designed</w:t>
      </w:r>
      <w:r w:rsidR="00B83BD6">
        <w:rPr>
          <w:rFonts w:eastAsia="Batang"/>
        </w:rPr>
        <w:t xml:space="preserve"> for single sample simulation, then conversion should be </w:t>
      </w:r>
      <w:r w:rsidR="00E36F74">
        <w:rPr>
          <w:rFonts w:eastAsia="Batang"/>
        </w:rPr>
        <w:t>applied</w:t>
      </w:r>
      <w:r w:rsidR="00B83BD6">
        <w:rPr>
          <w:rFonts w:eastAsia="Batang"/>
        </w:rPr>
        <w:t>.</w:t>
      </w:r>
      <w:r w:rsidR="0085055F">
        <w:rPr>
          <w:rFonts w:eastAsia="Batang"/>
        </w:rPr>
        <w:t xml:space="preserve"> </w:t>
      </w:r>
      <w:r w:rsidR="00D07E9E">
        <w:rPr>
          <w:rFonts w:eastAsia="Batang"/>
        </w:rPr>
        <w:t xml:space="preserve">On the other side, simplicity from the </w:t>
      </w:r>
      <w:proofErr w:type="spellStart"/>
      <w:r w:rsidR="00D07E9E">
        <w:rPr>
          <w:rFonts w:eastAsia="Batang"/>
        </w:rPr>
        <w:t>OpenCOR</w:t>
      </w:r>
      <w:proofErr w:type="spellEnd"/>
      <w:r w:rsidR="00D07E9E">
        <w:rPr>
          <w:rFonts w:eastAsia="Batang"/>
        </w:rPr>
        <w:t xml:space="preserve"> should be maintained.</w:t>
      </w:r>
      <w:r w:rsidR="00C74D4C">
        <w:rPr>
          <w:rFonts w:eastAsia="Batang"/>
        </w:rPr>
        <w:t xml:space="preserve"> </w:t>
      </w:r>
      <w:proofErr w:type="gramStart"/>
      <w:r w:rsidR="00C74D4C">
        <w:rPr>
          <w:rFonts w:eastAsia="Batang"/>
        </w:rPr>
        <w:t>Also</w:t>
      </w:r>
      <w:proofErr w:type="gramEnd"/>
      <w:r w:rsidR="00C74D4C">
        <w:rPr>
          <w:rFonts w:eastAsia="Batang"/>
        </w:rPr>
        <w:t xml:space="preserve"> in the previous iteration of drug toxicity </w:t>
      </w:r>
      <w:r w:rsidR="00C74D4C" w:rsidRPr="00600402">
        <w:rPr>
          <w:rFonts w:eastAsia="Batang"/>
          <w:i/>
          <w:iCs/>
        </w:rPr>
        <w:t>in-silico</w:t>
      </w:r>
      <w:r w:rsidR="00C74D4C">
        <w:rPr>
          <w:rFonts w:eastAsia="Batang"/>
        </w:rPr>
        <w:t xml:space="preserve"> simulation based on CPU, it uses struct to temporarily store simulation results. </w:t>
      </w:r>
      <w:r w:rsidR="00D07E9E">
        <w:rPr>
          <w:rFonts w:eastAsia="Batang"/>
        </w:rPr>
        <w:t xml:space="preserve"> </w:t>
      </w:r>
      <w:r w:rsidR="00C74D4C" w:rsidRPr="00C74D4C">
        <w:rPr>
          <w:rFonts w:eastAsia="Batang"/>
        </w:rPr>
        <w:t>In CUDA programming, there is no native multidimensional vector type like in higher-level programming languages</w:t>
      </w:r>
      <w:r w:rsidR="002633CD">
        <w:rPr>
          <w:rFonts w:eastAsia="Batang"/>
        </w:rPr>
        <w:t xml:space="preserve">. This research simplified all multi </w:t>
      </w:r>
      <w:proofErr w:type="spellStart"/>
      <w:r w:rsidR="002633CD">
        <w:rPr>
          <w:rFonts w:eastAsia="Batang"/>
        </w:rPr>
        <w:t>dimentional</w:t>
      </w:r>
      <w:proofErr w:type="spellEnd"/>
      <w:r w:rsidR="002633CD">
        <w:rPr>
          <w:rFonts w:eastAsia="Batang"/>
        </w:rPr>
        <w:t xml:space="preserve"> vector used in the previous iteration into 1 </w:t>
      </w:r>
      <w:proofErr w:type="spellStart"/>
      <w:r w:rsidR="002633CD">
        <w:rPr>
          <w:rFonts w:eastAsia="Batang"/>
        </w:rPr>
        <w:t>dimentional</w:t>
      </w:r>
      <w:proofErr w:type="spellEnd"/>
      <w:r w:rsidR="002633CD">
        <w:rPr>
          <w:rFonts w:eastAsia="Batang"/>
        </w:rPr>
        <w:t xml:space="preserve"> (1D) array. </w:t>
      </w:r>
      <w:r w:rsidR="001E58E4">
        <w:rPr>
          <w:rFonts w:eastAsia="Batang"/>
        </w:rPr>
        <w:t>O</w:t>
      </w:r>
      <w:r w:rsidR="002633CD">
        <w:rPr>
          <w:rFonts w:eastAsia="Batang"/>
        </w:rPr>
        <w:t>ffsetting is mainly used for pointing the correct data in a flattened 1D array.</w:t>
      </w:r>
      <w:r w:rsidR="00C74D4C" w:rsidRPr="00C74D4C">
        <w:rPr>
          <w:rFonts w:eastAsia="Batang"/>
        </w:rPr>
        <w:t xml:space="preserve"> </w:t>
      </w:r>
    </w:p>
    <w:p w14:paraId="309D06A6" w14:textId="77777777" w:rsidR="002633CD" w:rsidRDefault="002633CD" w:rsidP="005E79AE">
      <w:pPr>
        <w:tabs>
          <w:tab w:val="left" w:pos="187"/>
          <w:tab w:val="left" w:pos="288"/>
          <w:tab w:val="left" w:pos="317"/>
          <w:tab w:val="left" w:pos="2430"/>
        </w:tabs>
        <w:jc w:val="both"/>
        <w:rPr>
          <w:rFonts w:eastAsia="Batang"/>
        </w:rPr>
      </w:pPr>
    </w:p>
    <w:p w14:paraId="4D2669FE" w14:textId="2AC10B3E" w:rsidR="00600402" w:rsidRDefault="002633CD" w:rsidP="005E79AE">
      <w:pPr>
        <w:tabs>
          <w:tab w:val="left" w:pos="187"/>
          <w:tab w:val="left" w:pos="288"/>
          <w:tab w:val="left" w:pos="317"/>
          <w:tab w:val="left" w:pos="2430"/>
        </w:tabs>
        <w:jc w:val="both"/>
        <w:rPr>
          <w:rFonts w:eastAsia="Batang"/>
        </w:rPr>
      </w:pPr>
      <w:r w:rsidRPr="002633CD">
        <w:rPr>
          <w:rFonts w:eastAsia="Batang"/>
        </w:rPr>
        <w:t>Since CUDA natively operates on linear memory, storing data in a flattened 1D format aligns well with the GPU's memory architecture, allowing for optimal performance</w:t>
      </w:r>
      <w:r w:rsidR="001E58E4">
        <w:rPr>
          <w:rFonts w:eastAsia="Batang"/>
        </w:rPr>
        <w:t xml:space="preserve"> while maintaining simplicity</w:t>
      </w:r>
      <w:r w:rsidRPr="002633CD">
        <w:rPr>
          <w:rFonts w:eastAsia="Batang"/>
        </w:rPr>
        <w:t>. In this method, a multidimensional array is represented as a single contiguous block of memory, and elements are accessed using calculated indices. For example, a 2D array with dimensions (rows, col</w:t>
      </w:r>
      <w:r w:rsidR="00B57B11">
        <w:rPr>
          <w:rFonts w:eastAsia="Batang"/>
        </w:rPr>
        <w:t>umns</w:t>
      </w:r>
      <w:r w:rsidRPr="002633CD">
        <w:rPr>
          <w:rFonts w:eastAsia="Batang"/>
        </w:rPr>
        <w:t xml:space="preserve">) can be indexed as index = </w:t>
      </w:r>
      <w:r w:rsidR="00DB4FC8">
        <w:rPr>
          <w:rFonts w:eastAsia="Batang"/>
        </w:rPr>
        <w:t>(</w:t>
      </w:r>
      <w:r w:rsidR="00174E0B">
        <w:rPr>
          <w:rFonts w:eastAsia="Batang"/>
        </w:rPr>
        <w:t xml:space="preserve">current </w:t>
      </w:r>
      <w:r w:rsidRPr="002633CD">
        <w:rPr>
          <w:rFonts w:eastAsia="Batang"/>
        </w:rPr>
        <w:t xml:space="preserve">row * </w:t>
      </w:r>
      <w:r w:rsidR="00174E0B">
        <w:rPr>
          <w:rFonts w:eastAsia="Batang"/>
        </w:rPr>
        <w:t>row size</w:t>
      </w:r>
      <w:r w:rsidR="00DB4FC8">
        <w:rPr>
          <w:rFonts w:eastAsia="Batang"/>
        </w:rPr>
        <w:t>)</w:t>
      </w:r>
      <w:r w:rsidRPr="002633CD">
        <w:rPr>
          <w:rFonts w:eastAsia="Batang"/>
        </w:rPr>
        <w:t xml:space="preserve"> + col</w:t>
      </w:r>
      <w:r w:rsidR="00174E0B">
        <w:rPr>
          <w:rFonts w:eastAsia="Batang"/>
        </w:rPr>
        <w:t>umns</w:t>
      </w:r>
      <w:r w:rsidR="001E58E4">
        <w:rPr>
          <w:rFonts w:eastAsia="Batang"/>
        </w:rPr>
        <w:t xml:space="preserve">. </w:t>
      </w:r>
      <w:r w:rsidRPr="002633CD">
        <w:rPr>
          <w:rFonts w:eastAsia="Batang"/>
        </w:rPr>
        <w:t>This linearization simplifies memory allocation and transfer between the host and device, ensuring compatibility with CUDA's memory management functions.</w:t>
      </w:r>
      <w:r w:rsidR="00600402">
        <w:rPr>
          <w:rFonts w:eastAsia="Batang"/>
        </w:rPr>
        <w:t xml:space="preserve"> Figure 2.2 explains graphically the flattening process and how multi-</w:t>
      </w:r>
      <w:proofErr w:type="spellStart"/>
      <w:r w:rsidR="00600402">
        <w:rPr>
          <w:rFonts w:eastAsia="Batang"/>
        </w:rPr>
        <w:t>dimentional</w:t>
      </w:r>
      <w:proofErr w:type="spellEnd"/>
      <w:r w:rsidR="00600402">
        <w:rPr>
          <w:rFonts w:eastAsia="Batang"/>
        </w:rPr>
        <w:t xml:space="preserve"> vector data differentiate samples (called as sample id) in the previous iteration of drug toxicity </w:t>
      </w:r>
      <w:r w:rsidR="00600402" w:rsidRPr="00600402">
        <w:rPr>
          <w:rFonts w:eastAsia="Batang"/>
          <w:i/>
          <w:iCs/>
        </w:rPr>
        <w:t>in-silico</w:t>
      </w:r>
      <w:r w:rsidR="00600402">
        <w:rPr>
          <w:rFonts w:eastAsia="Batang"/>
        </w:rPr>
        <w:t xml:space="preserve"> simulation. </w:t>
      </w:r>
    </w:p>
    <w:p w14:paraId="5197B618" w14:textId="443193A1" w:rsidR="00600402" w:rsidRDefault="00600402" w:rsidP="005E79AE">
      <w:pPr>
        <w:tabs>
          <w:tab w:val="left" w:pos="187"/>
          <w:tab w:val="left" w:pos="288"/>
          <w:tab w:val="left" w:pos="317"/>
          <w:tab w:val="left" w:pos="2430"/>
        </w:tabs>
        <w:jc w:val="both"/>
        <w:rPr>
          <w:rFonts w:eastAsia="Batang"/>
        </w:rPr>
      </w:pPr>
      <w:r>
        <w:rPr>
          <w:noProof/>
        </w:rPr>
        <w:drawing>
          <wp:inline distT="0" distB="0" distL="0" distR="0" wp14:anchorId="3CF96A52" wp14:editId="6FBD86C7">
            <wp:extent cx="4959118" cy="167885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3" cstate="print">
                      <a:biLevel thresh="25000"/>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58480" cy="1712497"/>
                    </a:xfrm>
                    <a:prstGeom prst="rect">
                      <a:avLst/>
                    </a:prstGeom>
                  </pic:spPr>
                </pic:pic>
              </a:graphicData>
            </a:graphic>
          </wp:inline>
        </w:drawing>
      </w:r>
    </w:p>
    <w:p w14:paraId="4A2A73A9" w14:textId="56E34F7A" w:rsidR="00915427" w:rsidRPr="004D5D2C" w:rsidRDefault="00915427" w:rsidP="00915427">
      <w:pPr>
        <w:pStyle w:val="Caption"/>
        <w:rPr>
          <w:lang w:val="en-US"/>
        </w:rPr>
      </w:pPr>
      <w:r w:rsidRPr="006F361F">
        <w:t xml:space="preserve">[Figure </w:t>
      </w:r>
      <w:r>
        <w:t>2.</w:t>
      </w:r>
      <w:r w:rsidRPr="006F361F">
        <w:fldChar w:fldCharType="begin"/>
      </w:r>
      <w:r w:rsidRPr="006F361F">
        <w:instrText xml:space="preserve"> SEQ [Figure_3. \* ARABIC </w:instrText>
      </w:r>
      <w:r w:rsidRPr="006F361F">
        <w:fldChar w:fldCharType="separate"/>
      </w:r>
      <w:r w:rsidR="007670D1">
        <w:rPr>
          <w:noProof/>
        </w:rPr>
        <w:t>2</w:t>
      </w:r>
      <w:r w:rsidRPr="006F361F">
        <w:rPr>
          <w:noProof/>
        </w:rPr>
        <w:fldChar w:fldCharType="end"/>
      </w:r>
      <w:r w:rsidRPr="006F361F">
        <w:t xml:space="preserve">] </w:t>
      </w:r>
      <w:r w:rsidRPr="00915427">
        <w:t xml:space="preserve">Main difference in </w:t>
      </w:r>
      <w:r>
        <w:t>values</w:t>
      </w:r>
      <w:r w:rsidRPr="00915427">
        <w:t xml:space="preserve"> storing paradigm after CUDA-parallelisation</w:t>
      </w:r>
      <w:r w:rsidR="00B76226">
        <w:t>, assuming column size is 13</w:t>
      </w:r>
      <w:r>
        <w:t>.</w:t>
      </w:r>
    </w:p>
    <w:p w14:paraId="468E3740" w14:textId="5B0467D0" w:rsidR="00174E0B" w:rsidRDefault="00B7676E" w:rsidP="005E79AE">
      <w:pPr>
        <w:tabs>
          <w:tab w:val="left" w:pos="187"/>
          <w:tab w:val="left" w:pos="288"/>
          <w:tab w:val="left" w:pos="317"/>
          <w:tab w:val="left" w:pos="2430"/>
        </w:tabs>
        <w:jc w:val="both"/>
        <w:rPr>
          <w:rFonts w:eastAsia="Batang"/>
        </w:rPr>
      </w:pPr>
      <w:r>
        <w:rPr>
          <w:rFonts w:eastAsia="Batang"/>
        </w:rPr>
        <w:t xml:space="preserve">The previous iteration of the code uses </w:t>
      </w:r>
      <w:r w:rsidR="00174F23">
        <w:rPr>
          <w:rFonts w:eastAsia="Batang"/>
        </w:rPr>
        <w:t>row</w:t>
      </w:r>
      <w:r>
        <w:rPr>
          <w:rFonts w:eastAsia="Batang"/>
        </w:rPr>
        <w:t xml:space="preserve"> to</w:t>
      </w:r>
      <w:r w:rsidR="00174F23">
        <w:rPr>
          <w:rFonts w:eastAsia="Batang"/>
        </w:rPr>
        <w:t xml:space="preserve"> indicates different samples. Each sample will have their own identification</w:t>
      </w:r>
      <w:r>
        <w:rPr>
          <w:rFonts w:eastAsia="Batang"/>
        </w:rPr>
        <w:t xml:space="preserve"> number</w:t>
      </w:r>
      <w:r w:rsidR="00174F23">
        <w:rPr>
          <w:rFonts w:eastAsia="Batang"/>
        </w:rPr>
        <w:t xml:space="preserve"> </w:t>
      </w:r>
      <w:r>
        <w:rPr>
          <w:rFonts w:eastAsia="Batang"/>
        </w:rPr>
        <w:t>called</w:t>
      </w:r>
      <w:r w:rsidR="00174F23">
        <w:rPr>
          <w:rFonts w:eastAsia="Batang"/>
        </w:rPr>
        <w:t xml:space="preserve"> the </w:t>
      </w:r>
      <w:proofErr w:type="spellStart"/>
      <w:r w:rsidR="00174F23">
        <w:rPr>
          <w:rFonts w:eastAsia="Batang"/>
        </w:rPr>
        <w:t>sample_id</w:t>
      </w:r>
      <w:proofErr w:type="spellEnd"/>
      <w:r>
        <w:rPr>
          <w:rFonts w:eastAsia="Batang"/>
        </w:rPr>
        <w:t xml:space="preserve">, so each row correlates to one </w:t>
      </w:r>
      <w:proofErr w:type="spellStart"/>
      <w:r>
        <w:rPr>
          <w:rFonts w:eastAsia="Batang"/>
        </w:rPr>
        <w:t>sample_id</w:t>
      </w:r>
      <w:proofErr w:type="spellEnd"/>
      <w:r w:rsidR="00174F23">
        <w:rPr>
          <w:rFonts w:eastAsia="Batang"/>
        </w:rPr>
        <w:t xml:space="preserve">. </w:t>
      </w:r>
      <w:r>
        <w:rPr>
          <w:rFonts w:eastAsia="Batang"/>
        </w:rPr>
        <w:t xml:space="preserve">In the GPU version, instead of using rows to differentiate samples, it will utilise fact that each arrays </w:t>
      </w:r>
      <w:proofErr w:type="gramStart"/>
      <w:r>
        <w:rPr>
          <w:rFonts w:eastAsia="Batang"/>
        </w:rPr>
        <w:t>has</w:t>
      </w:r>
      <w:proofErr w:type="gramEnd"/>
      <w:r>
        <w:rPr>
          <w:rFonts w:eastAsia="Batang"/>
        </w:rPr>
        <w:t xml:space="preserve"> same number of columns. </w:t>
      </w:r>
      <w:r w:rsidR="00B76226">
        <w:rPr>
          <w:rFonts w:eastAsia="Batang"/>
        </w:rPr>
        <w:t xml:space="preserve">For example, array STATES has 43 columns, then </w:t>
      </w:r>
      <w:proofErr w:type="gramStart"/>
      <w:r w:rsidR="00B76226">
        <w:rPr>
          <w:rFonts w:eastAsia="Batang"/>
        </w:rPr>
        <w:t>STATES[</w:t>
      </w:r>
      <w:proofErr w:type="gramEnd"/>
      <w:r w:rsidR="00B76226">
        <w:rPr>
          <w:rFonts w:eastAsia="Batang"/>
        </w:rPr>
        <w:t xml:space="preserve">0] up to </w:t>
      </w:r>
      <w:r w:rsidR="00B76226">
        <w:rPr>
          <w:rFonts w:eastAsia="Batang"/>
        </w:rPr>
        <w:lastRenderedPageBreak/>
        <w:t xml:space="preserve">STATES[42] is reserved for </w:t>
      </w:r>
      <w:proofErr w:type="spellStart"/>
      <w:r w:rsidR="00B76226">
        <w:rPr>
          <w:rFonts w:eastAsia="Batang"/>
        </w:rPr>
        <w:t>sample_id</w:t>
      </w:r>
      <w:proofErr w:type="spellEnd"/>
      <w:r w:rsidR="00B76226">
        <w:rPr>
          <w:rFonts w:eastAsia="Batang"/>
        </w:rPr>
        <w:t xml:space="preserve"> = 0,  STATES[43] up to STATES[84] is reserved for </w:t>
      </w:r>
      <w:proofErr w:type="spellStart"/>
      <w:r w:rsidR="00B76226">
        <w:rPr>
          <w:rFonts w:eastAsia="Batang"/>
        </w:rPr>
        <w:t>sample_id</w:t>
      </w:r>
      <w:proofErr w:type="spellEnd"/>
      <w:r w:rsidR="00B76226">
        <w:rPr>
          <w:rFonts w:eastAsia="Batang"/>
        </w:rPr>
        <w:t xml:space="preserve"> = 1, and so on. </w:t>
      </w:r>
      <w:r w:rsidR="00A56E9F">
        <w:rPr>
          <w:rFonts w:eastAsia="Batang"/>
        </w:rPr>
        <w:t xml:space="preserve">Adapting with this approach, the current index can be determined by knowing row </w:t>
      </w:r>
      <w:proofErr w:type="spellStart"/>
      <w:r w:rsidR="00A56E9F">
        <w:rPr>
          <w:rFonts w:eastAsia="Batang"/>
        </w:rPr>
        <w:t>dimention</w:t>
      </w:r>
      <w:proofErr w:type="spellEnd"/>
      <w:r w:rsidR="00A56E9F">
        <w:rPr>
          <w:rFonts w:eastAsia="Batang"/>
        </w:rPr>
        <w:t xml:space="preserve">, </w:t>
      </w:r>
      <w:proofErr w:type="spellStart"/>
      <w:r w:rsidR="00A56E9F">
        <w:rPr>
          <w:rFonts w:eastAsia="Batang"/>
        </w:rPr>
        <w:t>sample_id</w:t>
      </w:r>
      <w:proofErr w:type="spellEnd"/>
      <w:r w:rsidR="00A56E9F">
        <w:rPr>
          <w:rFonts w:eastAsia="Batang"/>
        </w:rPr>
        <w:t xml:space="preserve"> and </w:t>
      </w:r>
      <w:r w:rsidR="009346C0">
        <w:rPr>
          <w:rFonts w:eastAsia="Batang"/>
        </w:rPr>
        <w:t xml:space="preserve">the number of </w:t>
      </w:r>
      <w:r w:rsidR="00A56E9F">
        <w:rPr>
          <w:rFonts w:eastAsia="Batang"/>
        </w:rPr>
        <w:t xml:space="preserve">specific </w:t>
      </w:r>
      <w:proofErr w:type="gramStart"/>
      <w:r w:rsidR="00A56E9F">
        <w:rPr>
          <w:rFonts w:eastAsia="Batang"/>
        </w:rPr>
        <w:t>column</w:t>
      </w:r>
      <w:proofErr w:type="gramEnd"/>
      <w:r w:rsidR="00A56E9F">
        <w:rPr>
          <w:rFonts w:eastAsia="Batang"/>
        </w:rPr>
        <w:t xml:space="preserve"> we want to select.</w:t>
      </w:r>
    </w:p>
    <w:p w14:paraId="1F66E9F7" w14:textId="77777777" w:rsidR="00915427" w:rsidRDefault="00915427" w:rsidP="005E79AE">
      <w:pPr>
        <w:tabs>
          <w:tab w:val="left" w:pos="187"/>
          <w:tab w:val="left" w:pos="288"/>
          <w:tab w:val="left" w:pos="317"/>
          <w:tab w:val="left" w:pos="2430"/>
        </w:tabs>
        <w:jc w:val="both"/>
        <w:rPr>
          <w:rFonts w:eastAsia="Batang"/>
        </w:rPr>
      </w:pPr>
    </w:p>
    <w:p w14:paraId="73FCC13B" w14:textId="197E5A9D" w:rsidR="00DA4322" w:rsidRDefault="001B6B44" w:rsidP="005E79AE">
      <w:pPr>
        <w:tabs>
          <w:tab w:val="left" w:pos="187"/>
          <w:tab w:val="left" w:pos="288"/>
          <w:tab w:val="left" w:pos="317"/>
          <w:tab w:val="left" w:pos="2430"/>
        </w:tabs>
        <w:jc w:val="both"/>
        <w:rPr>
          <w:rFonts w:eastAsia="Batang"/>
        </w:rPr>
      </w:pPr>
      <w:r>
        <w:rPr>
          <w:rFonts w:eastAsia="Batang"/>
        </w:rPr>
        <w:t xml:space="preserve">In the code from </w:t>
      </w:r>
      <w:proofErr w:type="spellStart"/>
      <w:r>
        <w:rPr>
          <w:rFonts w:eastAsia="Batang"/>
        </w:rPr>
        <w:t>OpenCOR</w:t>
      </w:r>
      <w:proofErr w:type="spellEnd"/>
      <w:r>
        <w:rPr>
          <w:rFonts w:eastAsia="Batang"/>
        </w:rPr>
        <w:t xml:space="preserve">, most of the </w:t>
      </w:r>
      <w:proofErr w:type="gramStart"/>
      <w:r>
        <w:rPr>
          <w:rFonts w:eastAsia="Batang"/>
        </w:rPr>
        <w:t>constants</w:t>
      </w:r>
      <w:proofErr w:type="gramEnd"/>
      <w:r>
        <w:rPr>
          <w:rFonts w:eastAsia="Batang"/>
        </w:rPr>
        <w:t xml:space="preserve"> declarations, states calculations, rates calculations and algebraic formulations will be delivered in this form: </w:t>
      </w:r>
    </w:p>
    <w:p w14:paraId="692DACA5"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CONSTANTS</w:t>
      </w:r>
      <w:r w:rsidRPr="00DA4322">
        <w:rPr>
          <w:rFonts w:ascii="Menlo" w:hAnsi="Menlo" w:cs="Menlo"/>
          <w:color w:val="D4D4D4"/>
          <w:sz w:val="18"/>
          <w:szCs w:val="18"/>
        </w:rPr>
        <w:t>[</w:t>
      </w:r>
      <w:proofErr w:type="gramEnd"/>
      <w:r w:rsidRPr="00DA4322">
        <w:rPr>
          <w:rFonts w:ascii="Menlo" w:hAnsi="Menlo" w:cs="Menlo"/>
          <w:color w:val="B5CEA8"/>
          <w:sz w:val="18"/>
          <w:szCs w:val="18"/>
        </w:rPr>
        <w:t>5</w:t>
      </w:r>
      <w:r w:rsidRPr="00DA4322">
        <w:rPr>
          <w:rFonts w:ascii="Menlo" w:hAnsi="Menlo" w:cs="Menlo"/>
          <w:color w:val="D4D4D4"/>
          <w:sz w:val="18"/>
          <w:szCs w:val="18"/>
        </w:rPr>
        <w:t xml:space="preserve">] = </w:t>
      </w:r>
      <w:r w:rsidRPr="00DA4322">
        <w:rPr>
          <w:rFonts w:ascii="Menlo" w:hAnsi="Menlo" w:cs="Menlo"/>
          <w:color w:val="B5CEA8"/>
          <w:sz w:val="18"/>
          <w:szCs w:val="18"/>
        </w:rPr>
        <w:t>8314</w:t>
      </w:r>
      <w:r w:rsidRPr="00DA4322">
        <w:rPr>
          <w:rFonts w:ascii="Menlo" w:hAnsi="Menlo" w:cs="Menlo"/>
          <w:color w:val="D4D4D4"/>
          <w:sz w:val="18"/>
          <w:szCs w:val="18"/>
        </w:rPr>
        <w:t>;</w:t>
      </w:r>
    </w:p>
    <w:p w14:paraId="2583CCBF" w14:textId="44A317AB" w:rsidR="001B6B44" w:rsidRDefault="00DA4322" w:rsidP="00DA4322">
      <w:pPr>
        <w:tabs>
          <w:tab w:val="left" w:pos="187"/>
          <w:tab w:val="left" w:pos="288"/>
          <w:tab w:val="left" w:pos="317"/>
          <w:tab w:val="left" w:pos="2430"/>
        </w:tabs>
        <w:rPr>
          <w:rFonts w:eastAsia="Batang"/>
        </w:rPr>
      </w:pPr>
      <w:r>
        <w:rPr>
          <w:rFonts w:eastAsia="Batang"/>
        </w:rPr>
        <w:t>Or, for algebraic formulation</w:t>
      </w:r>
    </w:p>
    <w:p w14:paraId="62993B44" w14:textId="77777777" w:rsidR="00DA4322" w:rsidRPr="00DA4322" w:rsidRDefault="00DA4322" w:rsidP="00DA4322">
      <w:pPr>
        <w:shd w:val="clear" w:color="auto" w:fill="1E1E1E"/>
        <w:spacing w:line="270" w:lineRule="atLeast"/>
        <w:rPr>
          <w:rFonts w:ascii="Menlo" w:hAnsi="Menlo" w:cs="Menlo"/>
          <w:color w:val="D4D4D4"/>
          <w:sz w:val="18"/>
          <w:szCs w:val="18"/>
        </w:rPr>
      </w:pPr>
      <w:proofErr w:type="gramStart"/>
      <w:r w:rsidRPr="00DA4322">
        <w:rPr>
          <w:rFonts w:ascii="Menlo" w:hAnsi="Menlo" w:cs="Menlo"/>
          <w:color w:val="9CDCFE"/>
          <w:sz w:val="18"/>
          <w:szCs w:val="18"/>
        </w:rPr>
        <w:t>ALGEBRAIC</w:t>
      </w:r>
      <w:r w:rsidRPr="00DA4322">
        <w:rPr>
          <w:rFonts w:ascii="Menlo" w:hAnsi="Menlo" w:cs="Menlo"/>
          <w:color w:val="D4D4D4"/>
          <w:sz w:val="18"/>
          <w:szCs w:val="18"/>
        </w:rPr>
        <w:t>[</w:t>
      </w:r>
      <w:proofErr w:type="gramEnd"/>
      <w:r w:rsidRPr="00DA4322">
        <w:rPr>
          <w:rFonts w:ascii="Menlo" w:hAnsi="Menlo" w:cs="Menlo"/>
          <w:color w:val="B5CEA8"/>
          <w:sz w:val="18"/>
          <w:szCs w:val="18"/>
        </w:rPr>
        <w:t>3</w:t>
      </w:r>
      <w:r w:rsidRPr="00DA4322">
        <w:rPr>
          <w:rFonts w:ascii="Menlo" w:hAnsi="Menlo" w:cs="Menlo"/>
          <w:color w:val="D4D4D4"/>
          <w:sz w:val="18"/>
          <w:szCs w:val="18"/>
        </w:rPr>
        <w:t xml:space="preserve">] = </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B5CEA8"/>
          <w:sz w:val="18"/>
          <w:szCs w:val="18"/>
        </w:rPr>
        <w:t>1.00000</w:t>
      </w:r>
      <w:r w:rsidRPr="00DA4322">
        <w:rPr>
          <w:rFonts w:ascii="Menlo" w:hAnsi="Menlo" w:cs="Menlo"/>
          <w:color w:val="D4D4D4"/>
          <w:sz w:val="18"/>
          <w:szCs w:val="18"/>
        </w:rPr>
        <w:t>+</w:t>
      </w:r>
      <w:r w:rsidRPr="00DA4322">
        <w:rPr>
          <w:rFonts w:ascii="Menlo" w:hAnsi="Menlo" w:cs="Menlo"/>
          <w:color w:val="DCDCAA"/>
          <w:sz w:val="18"/>
          <w:szCs w:val="18"/>
        </w:rPr>
        <w:t>exp</w:t>
      </w:r>
      <w:r w:rsidRPr="00DA4322">
        <w:rPr>
          <w:rFonts w:ascii="Menlo" w:hAnsi="Menlo" w:cs="Menlo"/>
          <w:color w:val="D4D4D4"/>
          <w:sz w:val="18"/>
          <w:szCs w:val="18"/>
        </w:rPr>
        <w:t>((</w:t>
      </w:r>
      <w:r w:rsidRPr="00DA4322">
        <w:rPr>
          <w:rFonts w:ascii="Menlo" w:hAnsi="Menlo" w:cs="Menlo"/>
          <w:color w:val="9CDCFE"/>
          <w:sz w:val="18"/>
          <w:szCs w:val="18"/>
        </w:rPr>
        <w:t>STATES</w:t>
      </w:r>
      <w:r w:rsidRPr="00DA4322">
        <w:rPr>
          <w:rFonts w:ascii="Menlo" w:hAnsi="Menlo" w:cs="Menlo"/>
          <w:color w:val="D4D4D4"/>
          <w:sz w:val="18"/>
          <w:szCs w:val="18"/>
        </w:rPr>
        <w:t>[</w:t>
      </w:r>
      <w:r w:rsidRPr="00DA4322">
        <w:rPr>
          <w:rFonts w:ascii="Menlo" w:hAnsi="Menlo" w:cs="Menlo"/>
          <w:color w:val="B5CEA8"/>
          <w:sz w:val="18"/>
          <w:szCs w:val="18"/>
        </w:rPr>
        <w:t>0</w:t>
      </w:r>
      <w:r w:rsidRPr="00DA4322">
        <w:rPr>
          <w:rFonts w:ascii="Menlo" w:hAnsi="Menlo" w:cs="Menlo"/>
          <w:color w:val="D4D4D4"/>
          <w:sz w:val="18"/>
          <w:szCs w:val="18"/>
        </w:rPr>
        <w:t>]+</w:t>
      </w:r>
      <w:r w:rsidRPr="00DA4322">
        <w:rPr>
          <w:rFonts w:ascii="Menlo" w:hAnsi="Menlo" w:cs="Menlo"/>
          <w:color w:val="B5CEA8"/>
          <w:sz w:val="18"/>
          <w:szCs w:val="18"/>
        </w:rPr>
        <w:t>87.6100</w:t>
      </w:r>
      <w:r w:rsidRPr="00DA4322">
        <w:rPr>
          <w:rFonts w:ascii="Menlo" w:hAnsi="Menlo" w:cs="Menlo"/>
          <w:color w:val="D4D4D4"/>
          <w:sz w:val="18"/>
          <w:szCs w:val="18"/>
        </w:rPr>
        <w:t>)/</w:t>
      </w:r>
      <w:r w:rsidRPr="00DA4322">
        <w:rPr>
          <w:rFonts w:ascii="Menlo" w:hAnsi="Menlo" w:cs="Menlo"/>
          <w:color w:val="B5CEA8"/>
          <w:sz w:val="18"/>
          <w:szCs w:val="18"/>
        </w:rPr>
        <w:t>7.48800</w:t>
      </w:r>
      <w:r w:rsidRPr="00DA4322">
        <w:rPr>
          <w:rFonts w:ascii="Menlo" w:hAnsi="Menlo" w:cs="Menlo"/>
          <w:color w:val="D4D4D4"/>
          <w:sz w:val="18"/>
          <w:szCs w:val="18"/>
        </w:rPr>
        <w:t>));</w:t>
      </w:r>
    </w:p>
    <w:p w14:paraId="023638F9" w14:textId="77777777" w:rsidR="00A148AF" w:rsidRDefault="00A148AF" w:rsidP="00A707B6">
      <w:pPr>
        <w:tabs>
          <w:tab w:val="left" w:pos="187"/>
          <w:tab w:val="left" w:pos="288"/>
          <w:tab w:val="left" w:pos="317"/>
          <w:tab w:val="left" w:pos="2430"/>
        </w:tabs>
        <w:jc w:val="both"/>
        <w:rPr>
          <w:rFonts w:eastAsia="Batang"/>
        </w:rPr>
      </w:pPr>
    </w:p>
    <w:p w14:paraId="790ECB10" w14:textId="7BEE5B6C" w:rsidR="007C4C06" w:rsidRPr="007C4C06" w:rsidRDefault="00DA4322" w:rsidP="00A707B6">
      <w:pPr>
        <w:tabs>
          <w:tab w:val="left" w:pos="187"/>
          <w:tab w:val="left" w:pos="288"/>
          <w:tab w:val="left" w:pos="317"/>
          <w:tab w:val="left" w:pos="2430"/>
        </w:tabs>
        <w:jc w:val="both"/>
        <w:rPr>
          <w:rFonts w:eastAsia="Batang"/>
        </w:rPr>
      </w:pPr>
      <w:r>
        <w:rPr>
          <w:rFonts w:eastAsia="Batang"/>
        </w:rPr>
        <w:t xml:space="preserve">At the top of the code from </w:t>
      </w:r>
      <w:proofErr w:type="spellStart"/>
      <w:r>
        <w:rPr>
          <w:rFonts w:eastAsia="Batang"/>
        </w:rPr>
        <w:t>OpenCOR</w:t>
      </w:r>
      <w:proofErr w:type="spellEnd"/>
      <w:r>
        <w:rPr>
          <w:rFonts w:eastAsia="Batang"/>
        </w:rPr>
        <w:t>, we can see how many CONSTANTS, STATES (</w:t>
      </w:r>
      <w:r w:rsidR="007C4C06">
        <w:rPr>
          <w:rFonts w:eastAsia="Batang"/>
        </w:rPr>
        <w:t>similar to number of RATES)</w:t>
      </w:r>
      <w:r>
        <w:rPr>
          <w:rFonts w:eastAsia="Batang"/>
        </w:rPr>
        <w:t>, and ALGEBRAIC are there in the code. It looks like:</w:t>
      </w:r>
    </w:p>
    <w:p w14:paraId="479117D4"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223 entries in the algebraic variable array.</w:t>
      </w:r>
    </w:p>
    <w:p w14:paraId="244BF2F7" w14:textId="77777777"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43 entries in each of the rate and state variable arrays.</w:t>
      </w:r>
    </w:p>
    <w:p w14:paraId="7D095AE1" w14:textId="20E23D53" w:rsidR="007C4C06" w:rsidRPr="007C4C06" w:rsidRDefault="007C4C06" w:rsidP="007C4C06">
      <w:pPr>
        <w:shd w:val="clear" w:color="auto" w:fill="1E1E1E"/>
        <w:spacing w:line="270" w:lineRule="atLeast"/>
        <w:rPr>
          <w:rFonts w:ascii="Menlo" w:hAnsi="Menlo" w:cs="Menlo"/>
          <w:color w:val="D4D4D4"/>
          <w:sz w:val="16"/>
          <w:szCs w:val="16"/>
        </w:rPr>
      </w:pPr>
      <w:r w:rsidRPr="007C4C06">
        <w:rPr>
          <w:rFonts w:ascii="Menlo" w:hAnsi="Menlo" w:cs="Menlo"/>
          <w:color w:val="6A9955"/>
          <w:sz w:val="16"/>
          <w:szCs w:val="16"/>
        </w:rPr>
        <w:t xml:space="preserve">   There are a total of 163 entries in the constant variable array.</w:t>
      </w:r>
    </w:p>
    <w:p w14:paraId="572E5F02" w14:textId="7CA80127" w:rsidR="007C4C06" w:rsidRDefault="007C4C06" w:rsidP="00DA4322">
      <w:pPr>
        <w:tabs>
          <w:tab w:val="left" w:pos="187"/>
          <w:tab w:val="left" w:pos="288"/>
          <w:tab w:val="left" w:pos="317"/>
          <w:tab w:val="left" w:pos="2430"/>
        </w:tabs>
        <w:jc w:val="both"/>
        <w:rPr>
          <w:rFonts w:eastAsia="Batang"/>
        </w:rPr>
      </w:pPr>
      <w:r>
        <w:rPr>
          <w:rFonts w:eastAsia="Batang"/>
        </w:rPr>
        <w:t xml:space="preserve">These are going to be the </w:t>
      </w:r>
      <w:r w:rsidR="00DB4FC8">
        <w:rPr>
          <w:rFonts w:eastAsia="Batang"/>
        </w:rPr>
        <w:t xml:space="preserve">row size, while number of </w:t>
      </w:r>
      <w:proofErr w:type="gramStart"/>
      <w:r w:rsidR="00DB4FC8">
        <w:rPr>
          <w:rFonts w:eastAsia="Batang"/>
        </w:rPr>
        <w:t>sample</w:t>
      </w:r>
      <w:proofErr w:type="gramEnd"/>
      <w:r w:rsidR="00DB4FC8">
        <w:rPr>
          <w:rFonts w:eastAsia="Batang"/>
        </w:rPr>
        <w:t xml:space="preserve"> will be the current row. Number of </w:t>
      </w:r>
      <w:proofErr w:type="gramStart"/>
      <w:r w:rsidR="00DB4FC8">
        <w:rPr>
          <w:rFonts w:eastAsia="Batang"/>
        </w:rPr>
        <w:t>sample</w:t>
      </w:r>
      <w:proofErr w:type="gramEnd"/>
      <w:r w:rsidR="00DB4FC8">
        <w:rPr>
          <w:rFonts w:eastAsia="Batang"/>
        </w:rPr>
        <w:t xml:space="preserve"> will be declared later in this chapter, we will name it ‘</w:t>
      </w:r>
      <w:proofErr w:type="spellStart"/>
      <w:r w:rsidR="00DB4FC8">
        <w:rPr>
          <w:rFonts w:eastAsia="Batang"/>
        </w:rPr>
        <w:t>sample_id</w:t>
      </w:r>
      <w:proofErr w:type="spellEnd"/>
      <w:r w:rsidR="00DB4FC8">
        <w:rPr>
          <w:rFonts w:eastAsia="Batang"/>
        </w:rPr>
        <w:t>’.</w:t>
      </w:r>
    </w:p>
    <w:p w14:paraId="4BE7B1F4" w14:textId="12A2BD8D" w:rsidR="00DB4FC8" w:rsidRDefault="00DB4FC8" w:rsidP="00DA4322">
      <w:pPr>
        <w:tabs>
          <w:tab w:val="left" w:pos="187"/>
          <w:tab w:val="left" w:pos="288"/>
          <w:tab w:val="left" w:pos="317"/>
          <w:tab w:val="left" w:pos="2430"/>
        </w:tabs>
        <w:jc w:val="both"/>
        <w:rPr>
          <w:rFonts w:eastAsia="Batang"/>
        </w:rPr>
      </w:pPr>
    </w:p>
    <w:p w14:paraId="7A623313" w14:textId="729562BC" w:rsidR="00DB4FC8" w:rsidRDefault="00DB4FC8" w:rsidP="00DA4322">
      <w:pPr>
        <w:tabs>
          <w:tab w:val="left" w:pos="187"/>
          <w:tab w:val="left" w:pos="288"/>
          <w:tab w:val="left" w:pos="317"/>
          <w:tab w:val="left" w:pos="2430"/>
        </w:tabs>
        <w:jc w:val="both"/>
        <w:rPr>
          <w:rFonts w:eastAsia="Batang"/>
        </w:rPr>
      </w:pPr>
      <w:r>
        <w:rPr>
          <w:rFonts w:eastAsia="Batang"/>
        </w:rPr>
        <w:t>Apply offsetting in every CONSTANTS, STATES (similar to RATES), and ALGEBRAIC</w:t>
      </w:r>
      <w:r w:rsidR="00A707B6">
        <w:rPr>
          <w:rFonts w:eastAsia="Batang"/>
        </w:rPr>
        <w:t xml:space="preserve"> array</w:t>
      </w:r>
      <w:r>
        <w:rPr>
          <w:rFonts w:eastAsia="Batang"/>
        </w:rPr>
        <w:t xml:space="preserve"> occur in the code by applying this</w:t>
      </w:r>
      <w:r w:rsidR="00A707B6">
        <w:rPr>
          <w:rFonts w:eastAsia="Batang"/>
        </w:rPr>
        <w:t xml:space="preserve"> to every array index</w:t>
      </w:r>
      <w:r>
        <w:rPr>
          <w:rFonts w:eastAsia="Batang"/>
        </w:rPr>
        <w:t>:</w:t>
      </w:r>
    </w:p>
    <w:p w14:paraId="633575EF" w14:textId="77777777" w:rsidR="00DB4FC8" w:rsidRDefault="00DB4FC8" w:rsidP="00DA4322">
      <w:pPr>
        <w:tabs>
          <w:tab w:val="left" w:pos="187"/>
          <w:tab w:val="left" w:pos="288"/>
          <w:tab w:val="left" w:pos="317"/>
          <w:tab w:val="left" w:pos="2430"/>
        </w:tabs>
        <w:jc w:val="both"/>
        <w:rPr>
          <w:rFonts w:eastAsia="Batang"/>
        </w:rPr>
      </w:pPr>
    </w:p>
    <w:p w14:paraId="6A48E5E7" w14:textId="5B01B3D3" w:rsidR="00DB4FC8" w:rsidRDefault="00DB4FC8" w:rsidP="00DA4322">
      <w:pPr>
        <w:tabs>
          <w:tab w:val="left" w:pos="187"/>
          <w:tab w:val="left" w:pos="288"/>
          <w:tab w:val="left" w:pos="317"/>
          <w:tab w:val="left" w:pos="2430"/>
        </w:tabs>
        <w:jc w:val="both"/>
        <w:rPr>
          <w:rFonts w:eastAsia="Batang"/>
        </w:rPr>
      </w:pPr>
      <w:proofErr w:type="spellStart"/>
      <w:r>
        <w:rPr>
          <w:rFonts w:eastAsia="Batang"/>
        </w:rPr>
        <w:t>new_</w:t>
      </w:r>
      <w:r w:rsidRPr="002633CD">
        <w:rPr>
          <w:rFonts w:eastAsia="Batang"/>
        </w:rPr>
        <w:t>index</w:t>
      </w:r>
      <w:proofErr w:type="spellEnd"/>
      <w:r w:rsidRPr="002633CD">
        <w:rPr>
          <w:rFonts w:eastAsia="Batang"/>
        </w:rPr>
        <w:t xml:space="preserve"> = </w:t>
      </w:r>
      <w:r>
        <w:rPr>
          <w:rFonts w:eastAsia="Batang"/>
        </w:rPr>
        <w:t>(</w:t>
      </w:r>
      <w:proofErr w:type="spellStart"/>
      <w:r w:rsidR="00A707B6">
        <w:rPr>
          <w:rFonts w:eastAsia="Batang"/>
        </w:rPr>
        <w:t>sample_id</w:t>
      </w:r>
      <w:proofErr w:type="spellEnd"/>
      <w:r w:rsidRPr="002633CD">
        <w:rPr>
          <w:rFonts w:eastAsia="Batang"/>
        </w:rPr>
        <w:t xml:space="preserve"> * </w:t>
      </w:r>
      <w:r>
        <w:rPr>
          <w:rFonts w:eastAsia="Batang"/>
        </w:rPr>
        <w:t>row size)</w:t>
      </w:r>
      <w:r w:rsidRPr="002633CD">
        <w:rPr>
          <w:rFonts w:eastAsia="Batang"/>
        </w:rPr>
        <w:t xml:space="preserve"> + col</w:t>
      </w:r>
      <w:r>
        <w:rPr>
          <w:rFonts w:eastAsia="Batang"/>
        </w:rPr>
        <w:t>umns.</w:t>
      </w:r>
    </w:p>
    <w:p w14:paraId="084E90E2" w14:textId="6B5C9B10" w:rsidR="00DB4FC8" w:rsidRDefault="00DB4FC8" w:rsidP="00DA4322">
      <w:pPr>
        <w:tabs>
          <w:tab w:val="left" w:pos="187"/>
          <w:tab w:val="left" w:pos="288"/>
          <w:tab w:val="left" w:pos="317"/>
          <w:tab w:val="left" w:pos="2430"/>
        </w:tabs>
        <w:jc w:val="both"/>
        <w:rPr>
          <w:rFonts w:eastAsia="Batang"/>
        </w:rPr>
      </w:pPr>
      <w:r>
        <w:rPr>
          <w:rFonts w:eastAsia="Batang"/>
        </w:rPr>
        <w:t xml:space="preserve"> </w:t>
      </w:r>
    </w:p>
    <w:p w14:paraId="5AB5A6DA" w14:textId="1C1676AC" w:rsidR="00A707B6" w:rsidRDefault="00A707B6" w:rsidP="00DA4322">
      <w:pPr>
        <w:tabs>
          <w:tab w:val="left" w:pos="187"/>
          <w:tab w:val="left" w:pos="288"/>
          <w:tab w:val="left" w:pos="317"/>
          <w:tab w:val="left" w:pos="2430"/>
        </w:tabs>
        <w:jc w:val="both"/>
        <w:rPr>
          <w:rFonts w:eastAsia="Batang"/>
        </w:rPr>
      </w:pPr>
      <w:r>
        <w:rPr>
          <w:rFonts w:eastAsia="Batang"/>
        </w:rPr>
        <w:t>Hence, all of the declarations and calculations in the code should look like:</w:t>
      </w:r>
    </w:p>
    <w:p w14:paraId="4ED01BE7" w14:textId="77777777" w:rsidR="00A707B6" w:rsidRDefault="00A707B6" w:rsidP="00A707B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CONSTANTS</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163</w:t>
      </w:r>
      <w:r>
        <w:rPr>
          <w:rFonts w:ascii="Menlo" w:hAnsi="Menlo" w:cs="Menlo"/>
          <w:color w:val="D4D4D4"/>
          <w:sz w:val="18"/>
          <w:szCs w:val="18"/>
        </w:rPr>
        <w:t xml:space="preserve">) + </w:t>
      </w:r>
      <w:r>
        <w:rPr>
          <w:rFonts w:ascii="Menlo" w:hAnsi="Menlo" w:cs="Menlo"/>
          <w:color w:val="B5CEA8"/>
          <w:sz w:val="18"/>
          <w:szCs w:val="18"/>
        </w:rPr>
        <w:t>5</w:t>
      </w:r>
      <w:r>
        <w:rPr>
          <w:rFonts w:ascii="Menlo" w:hAnsi="Menlo" w:cs="Menlo"/>
          <w:color w:val="D4D4D4"/>
          <w:sz w:val="18"/>
          <w:szCs w:val="18"/>
        </w:rPr>
        <w:t xml:space="preserve">] = </w:t>
      </w:r>
      <w:r>
        <w:rPr>
          <w:rFonts w:ascii="Menlo" w:hAnsi="Menlo" w:cs="Menlo"/>
          <w:color w:val="B5CEA8"/>
          <w:sz w:val="18"/>
          <w:szCs w:val="18"/>
        </w:rPr>
        <w:t>8314</w:t>
      </w:r>
      <w:r>
        <w:rPr>
          <w:rFonts w:ascii="Menlo" w:hAnsi="Menlo" w:cs="Menlo"/>
          <w:color w:val="D4D4D4"/>
          <w:sz w:val="18"/>
          <w:szCs w:val="18"/>
        </w:rPr>
        <w:t>;</w:t>
      </w:r>
    </w:p>
    <w:p w14:paraId="15D4B851" w14:textId="77777777" w:rsidR="00A707B6" w:rsidRDefault="00A707B6" w:rsidP="00A707B6">
      <w:pPr>
        <w:tabs>
          <w:tab w:val="left" w:pos="187"/>
          <w:tab w:val="left" w:pos="288"/>
          <w:tab w:val="left" w:pos="317"/>
          <w:tab w:val="left" w:pos="2430"/>
        </w:tabs>
        <w:rPr>
          <w:rFonts w:eastAsia="Batang"/>
        </w:rPr>
      </w:pPr>
      <w:r>
        <w:rPr>
          <w:rFonts w:eastAsia="Batang"/>
        </w:rPr>
        <w:t>Or, for algebraic formulation</w:t>
      </w:r>
    </w:p>
    <w:p w14:paraId="24D373C3" w14:textId="7B81EBF3" w:rsidR="00A707B6" w:rsidRPr="00F14316" w:rsidRDefault="00A707B6" w:rsidP="00F14316">
      <w:pPr>
        <w:shd w:val="clear" w:color="auto" w:fill="1E1E1E"/>
        <w:spacing w:line="270" w:lineRule="atLeast"/>
        <w:rPr>
          <w:rFonts w:ascii="Menlo" w:hAnsi="Menlo" w:cs="Menlo"/>
          <w:color w:val="D4D4D4"/>
          <w:sz w:val="18"/>
          <w:szCs w:val="18"/>
        </w:rPr>
      </w:pPr>
      <w:proofErr w:type="gramStart"/>
      <w:r>
        <w:rPr>
          <w:rFonts w:ascii="Menlo" w:hAnsi="Menlo" w:cs="Menlo"/>
          <w:color w:val="9CDCFE"/>
          <w:sz w:val="18"/>
          <w:szCs w:val="18"/>
        </w:rPr>
        <w:t>ALGEBRAIC</w:t>
      </w:r>
      <w:r>
        <w:rPr>
          <w:rFonts w:ascii="Menlo" w:hAnsi="Menlo" w:cs="Menlo"/>
          <w:color w:val="D4D4D4"/>
          <w:sz w:val="18"/>
          <w:szCs w:val="18"/>
        </w:rPr>
        <w:t>[</w:t>
      </w:r>
      <w:proofErr w:type="gramEnd"/>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223</w:t>
      </w:r>
      <w:r>
        <w:rPr>
          <w:rFonts w:ascii="Menlo" w:hAnsi="Menlo" w:cs="Menlo"/>
          <w:color w:val="D4D4D4"/>
          <w:sz w:val="18"/>
          <w:szCs w:val="18"/>
        </w:rPr>
        <w:t xml:space="preserve">) + </w:t>
      </w:r>
      <w:r>
        <w:rPr>
          <w:rFonts w:ascii="Menlo" w:hAnsi="Menlo" w:cs="Menlo"/>
          <w:color w:val="B5CEA8"/>
          <w:sz w:val="18"/>
          <w:szCs w:val="18"/>
        </w:rPr>
        <w:t>3</w:t>
      </w:r>
      <w:r>
        <w:rPr>
          <w:rFonts w:ascii="Menlo" w:hAnsi="Menlo" w:cs="Menlo"/>
          <w:color w:val="D4D4D4"/>
          <w:sz w:val="18"/>
          <w:szCs w:val="18"/>
        </w:rPr>
        <w:t xml:space="preserve">] = </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B5CEA8"/>
          <w:sz w:val="18"/>
          <w:szCs w:val="18"/>
        </w:rPr>
        <w:t>1.00000</w:t>
      </w:r>
      <w:r>
        <w:rPr>
          <w:rFonts w:ascii="Menlo" w:hAnsi="Menlo" w:cs="Menlo"/>
          <w:color w:val="D4D4D4"/>
          <w:sz w:val="18"/>
          <w:szCs w:val="18"/>
        </w:rPr>
        <w:t>+</w:t>
      </w:r>
      <w:r>
        <w:rPr>
          <w:rFonts w:ascii="Menlo" w:hAnsi="Menlo" w:cs="Menlo"/>
          <w:color w:val="DCDCAA"/>
          <w:sz w:val="18"/>
          <w:szCs w:val="18"/>
        </w:rPr>
        <w:t>exp</w:t>
      </w:r>
      <w:r>
        <w:rPr>
          <w:rFonts w:ascii="Menlo" w:hAnsi="Menlo" w:cs="Menlo"/>
          <w:color w:val="D4D4D4"/>
          <w:sz w:val="18"/>
          <w:szCs w:val="18"/>
        </w:rPr>
        <w:t>((</w:t>
      </w:r>
      <w:r>
        <w:rPr>
          <w:rFonts w:ascii="Menlo" w:hAnsi="Menlo" w:cs="Menlo"/>
          <w:color w:val="9CDCFE"/>
          <w:sz w:val="18"/>
          <w:szCs w:val="18"/>
        </w:rPr>
        <w:t>STATES</w:t>
      </w:r>
      <w:r>
        <w:rPr>
          <w:rFonts w:ascii="Menlo" w:hAnsi="Menlo" w:cs="Menlo"/>
          <w:color w:val="D4D4D4"/>
          <w:sz w:val="18"/>
          <w:szCs w:val="18"/>
        </w:rPr>
        <w:t>[(</w:t>
      </w:r>
      <w:proofErr w:type="spellStart"/>
      <w:r>
        <w:rPr>
          <w:rFonts w:ascii="Menlo" w:hAnsi="Menlo" w:cs="Menlo"/>
          <w:color w:val="D4D4D4"/>
          <w:sz w:val="18"/>
          <w:szCs w:val="18"/>
        </w:rPr>
        <w:t>sample_id</w:t>
      </w:r>
      <w:proofErr w:type="spellEnd"/>
      <w:r>
        <w:rPr>
          <w:rFonts w:ascii="Menlo" w:hAnsi="Menlo" w:cs="Menlo"/>
          <w:color w:val="D4D4D4"/>
          <w:sz w:val="18"/>
          <w:szCs w:val="18"/>
        </w:rPr>
        <w:t xml:space="preserve"> * </w:t>
      </w:r>
      <w:r>
        <w:rPr>
          <w:rFonts w:ascii="Menlo" w:hAnsi="Menlo" w:cs="Menlo"/>
          <w:color w:val="B5CEA8"/>
          <w:sz w:val="18"/>
          <w:szCs w:val="18"/>
        </w:rPr>
        <w:t>43</w:t>
      </w:r>
      <w:r>
        <w:rPr>
          <w:rFonts w:ascii="Menlo" w:hAnsi="Menlo" w:cs="Menlo"/>
          <w:color w:val="D4D4D4"/>
          <w:sz w:val="18"/>
          <w:szCs w:val="18"/>
        </w:rPr>
        <w:t xml:space="preserve">) + </w:t>
      </w:r>
      <w:r>
        <w:rPr>
          <w:rFonts w:ascii="Menlo" w:hAnsi="Menlo" w:cs="Menlo"/>
          <w:color w:val="B5CEA8"/>
          <w:sz w:val="18"/>
          <w:szCs w:val="18"/>
        </w:rPr>
        <w:t>0</w:t>
      </w:r>
      <w:r>
        <w:rPr>
          <w:rFonts w:ascii="Menlo" w:hAnsi="Menlo" w:cs="Menlo"/>
          <w:color w:val="D4D4D4"/>
          <w:sz w:val="18"/>
          <w:szCs w:val="18"/>
        </w:rPr>
        <w:t>]+</w:t>
      </w:r>
      <w:r>
        <w:rPr>
          <w:rFonts w:ascii="Menlo" w:hAnsi="Menlo" w:cs="Menlo"/>
          <w:color w:val="B5CEA8"/>
          <w:sz w:val="18"/>
          <w:szCs w:val="18"/>
        </w:rPr>
        <w:t>87.6100</w:t>
      </w:r>
      <w:r>
        <w:rPr>
          <w:rFonts w:ascii="Menlo" w:hAnsi="Menlo" w:cs="Menlo"/>
          <w:color w:val="D4D4D4"/>
          <w:sz w:val="18"/>
          <w:szCs w:val="18"/>
        </w:rPr>
        <w:t>)/</w:t>
      </w:r>
      <w:r>
        <w:rPr>
          <w:rFonts w:ascii="Menlo" w:hAnsi="Menlo" w:cs="Menlo"/>
          <w:color w:val="B5CEA8"/>
          <w:sz w:val="18"/>
          <w:szCs w:val="18"/>
        </w:rPr>
        <w:t>7.48800</w:t>
      </w:r>
      <w:r>
        <w:rPr>
          <w:rFonts w:ascii="Menlo" w:hAnsi="Menlo" w:cs="Menlo"/>
          <w:color w:val="D4D4D4"/>
          <w:sz w:val="18"/>
          <w:szCs w:val="18"/>
        </w:rPr>
        <w:t>));</w:t>
      </w:r>
    </w:p>
    <w:p w14:paraId="1335EBCF" w14:textId="71E82FEC" w:rsidR="00A707B6" w:rsidRPr="00D747F6" w:rsidRDefault="00A707B6" w:rsidP="00DA4322">
      <w:pPr>
        <w:tabs>
          <w:tab w:val="left" w:pos="187"/>
          <w:tab w:val="left" w:pos="288"/>
          <w:tab w:val="left" w:pos="317"/>
          <w:tab w:val="left" w:pos="2430"/>
        </w:tabs>
        <w:jc w:val="both"/>
        <w:rPr>
          <w:rFonts w:eastAsia="Batang"/>
          <w:lang w:val="en-US"/>
        </w:rPr>
      </w:pPr>
      <w:r>
        <w:rPr>
          <w:rFonts w:eastAsia="Batang"/>
          <w:lang w:val="en-US"/>
        </w:rPr>
        <w:t xml:space="preserve">Notice that the calculation for new index of each </w:t>
      </w:r>
      <w:proofErr w:type="gramStart"/>
      <w:r>
        <w:rPr>
          <w:rFonts w:eastAsia="Batang"/>
          <w:lang w:val="en-US"/>
        </w:rPr>
        <w:t>arrays</w:t>
      </w:r>
      <w:proofErr w:type="gramEnd"/>
      <w:r>
        <w:rPr>
          <w:rFonts w:eastAsia="Batang"/>
          <w:lang w:val="en-US"/>
        </w:rPr>
        <w:t xml:space="preserve"> are calculated within the declaration of each elements</w:t>
      </w:r>
      <w:r w:rsidR="009346C0">
        <w:rPr>
          <w:rFonts w:eastAsia="Batang"/>
          <w:lang w:val="en-US"/>
        </w:rPr>
        <w:t xml:space="preserve">, and all arrays are </w:t>
      </w:r>
      <w:r w:rsidR="00A9265E">
        <w:rPr>
          <w:rFonts w:eastAsia="Batang"/>
          <w:lang w:val="en-US"/>
        </w:rPr>
        <w:t>treated the similar way</w:t>
      </w:r>
      <w:r>
        <w:rPr>
          <w:rFonts w:eastAsia="Batang"/>
          <w:lang w:val="en-US"/>
        </w:rPr>
        <w:t>.</w:t>
      </w:r>
    </w:p>
    <w:p w14:paraId="69B687B6" w14:textId="4BC659D0" w:rsidR="00033C54" w:rsidRPr="00033C54" w:rsidRDefault="00033C54" w:rsidP="005E79AE">
      <w:pPr>
        <w:tabs>
          <w:tab w:val="left" w:pos="187"/>
          <w:tab w:val="left" w:pos="288"/>
          <w:tab w:val="left" w:pos="317"/>
          <w:tab w:val="left" w:pos="2430"/>
        </w:tabs>
        <w:jc w:val="both"/>
        <w:rPr>
          <w:rFonts w:eastAsia="Batang"/>
          <w:lang w:val="en-US"/>
        </w:rPr>
      </w:pPr>
    </w:p>
    <w:p w14:paraId="2FE508BE" w14:textId="514D798F" w:rsidR="00DF02E4" w:rsidRPr="006F361F" w:rsidRDefault="008E315B" w:rsidP="00DF02E4">
      <w:pPr>
        <w:pStyle w:val="Heading2"/>
      </w:pPr>
      <w:bookmarkStart w:id="18" w:name="_Toc182812284"/>
      <w:r>
        <w:t>Solving Ordinary Differential Equations</w:t>
      </w:r>
      <w:bookmarkEnd w:id="18"/>
    </w:p>
    <w:p w14:paraId="76781C2D" w14:textId="77777777" w:rsidR="00827C66" w:rsidRPr="00827C66" w:rsidRDefault="00DF02E4" w:rsidP="00827C66">
      <w:pPr>
        <w:tabs>
          <w:tab w:val="left" w:pos="187"/>
          <w:tab w:val="left" w:pos="288"/>
          <w:tab w:val="left" w:pos="317"/>
          <w:tab w:val="left" w:pos="2430"/>
        </w:tabs>
        <w:jc w:val="both"/>
        <w:rPr>
          <w:rFonts w:eastAsia="Batang"/>
        </w:rPr>
      </w:pPr>
      <w:r w:rsidRPr="006F361F">
        <w:rPr>
          <w:rFonts w:eastAsia="Batang"/>
        </w:rPr>
        <w:tab/>
      </w:r>
      <w:r w:rsidRPr="006F361F">
        <w:rPr>
          <w:rFonts w:eastAsia="Batang"/>
        </w:rPr>
        <w:tab/>
      </w:r>
      <w:r w:rsidR="00827C66" w:rsidRPr="00827C66">
        <w:rPr>
          <w:rFonts w:eastAsia="Batang"/>
        </w:rPr>
        <w:t xml:space="preserve">The model relies on algebraic calculations and dynamic functions expressed in the form of ordinary differential equations (ODEs), which are essential for simulating the complex </w:t>
      </w:r>
      <w:proofErr w:type="spellStart"/>
      <w:r w:rsidR="00827C66" w:rsidRPr="00827C66">
        <w:rPr>
          <w:rFonts w:eastAsia="Batang"/>
        </w:rPr>
        <w:t>behaviors</w:t>
      </w:r>
      <w:proofErr w:type="spellEnd"/>
      <w:r w:rsidR="00827C66" w:rsidRPr="00827C66">
        <w:rPr>
          <w:rFonts w:eastAsia="Batang"/>
        </w:rPr>
        <w:t xml:space="preserve"> of biological systems. To efficiently solve these ODEs within a CUDA-based parallel processing framework, two distinct numerical methods were employed depending on the specific cell model: the Rush-Larsen method and a custom implementation of the forward Euler method. These methods were chosen to balance computational efficiency, numerical stability, and compatibility with the CUDA architecture.  </w:t>
      </w:r>
    </w:p>
    <w:p w14:paraId="78DDDABD" w14:textId="77777777" w:rsidR="00827C66" w:rsidRPr="00827C66" w:rsidRDefault="00827C66" w:rsidP="00827C66">
      <w:pPr>
        <w:tabs>
          <w:tab w:val="left" w:pos="187"/>
          <w:tab w:val="left" w:pos="288"/>
          <w:tab w:val="left" w:pos="317"/>
          <w:tab w:val="left" w:pos="2430"/>
        </w:tabs>
        <w:jc w:val="both"/>
        <w:rPr>
          <w:rFonts w:eastAsia="Batang"/>
        </w:rPr>
      </w:pPr>
    </w:p>
    <w:p w14:paraId="721D702E" w14:textId="440D7FC1" w:rsidR="00827C66" w:rsidRPr="00827C66" w:rsidRDefault="00827C66" w:rsidP="00827C66">
      <w:pPr>
        <w:tabs>
          <w:tab w:val="left" w:pos="187"/>
          <w:tab w:val="left" w:pos="288"/>
          <w:tab w:val="left" w:pos="317"/>
          <w:tab w:val="left" w:pos="2430"/>
        </w:tabs>
        <w:jc w:val="both"/>
        <w:rPr>
          <w:rFonts w:eastAsia="Batang"/>
        </w:rPr>
      </w:pPr>
      <w:r w:rsidRPr="00827C66">
        <w:rPr>
          <w:rFonts w:eastAsia="Batang"/>
        </w:rPr>
        <w:t xml:space="preserve">For the </w:t>
      </w:r>
      <w:proofErr w:type="spellStart"/>
      <w:r w:rsidRPr="00827C66">
        <w:rPr>
          <w:rFonts w:eastAsia="Batang"/>
        </w:rPr>
        <w:t>ORd</w:t>
      </w:r>
      <w:proofErr w:type="spellEnd"/>
      <w:r w:rsidRPr="00827C66">
        <w:rPr>
          <w:rFonts w:eastAsia="Batang"/>
        </w:rPr>
        <w:t xml:space="preserve"> 2011 model, the Rush-Larsen method was utilized due to its computational efficiency and </w:t>
      </w:r>
      <w:r w:rsidR="00A27F4A">
        <w:rPr>
          <w:rFonts w:eastAsia="Batang"/>
        </w:rPr>
        <w:t xml:space="preserve">computational </w:t>
      </w:r>
      <w:r w:rsidRPr="00827C66">
        <w:rPr>
          <w:rFonts w:eastAsia="Batang"/>
        </w:rPr>
        <w:t xml:space="preserve">stability in this context. This method effectively integrates stiff components of the equations, making it well-suited for the dynamic features of the </w:t>
      </w:r>
      <w:proofErr w:type="spellStart"/>
      <w:r w:rsidRPr="00827C66">
        <w:rPr>
          <w:rFonts w:eastAsia="Batang"/>
        </w:rPr>
        <w:t>ORd</w:t>
      </w:r>
      <w:proofErr w:type="spellEnd"/>
      <w:r w:rsidRPr="00827C66">
        <w:rPr>
          <w:rFonts w:eastAsia="Batang"/>
        </w:rPr>
        <w:t xml:space="preserve"> 2011 model. </w:t>
      </w:r>
      <w:r w:rsidR="00F61A08">
        <w:rPr>
          <w:rFonts w:eastAsia="Batang"/>
        </w:rPr>
        <w:t xml:space="preserve">This method </w:t>
      </w:r>
      <w:r w:rsidR="00F61A08" w:rsidRPr="00F61A08">
        <w:rPr>
          <w:rFonts w:eastAsia="Batang"/>
        </w:rPr>
        <w:t>was implemented with a dynamic time-stepping mechanism by adjusting the time step during each iteration</w:t>
      </w:r>
      <w:r w:rsidR="00735159">
        <w:rPr>
          <w:rFonts w:eastAsia="Batang"/>
        </w:rPr>
        <w:t>, while balancing acceptable numerical errors</w:t>
      </w:r>
      <w:r w:rsidR="002D6512">
        <w:rPr>
          <w:rFonts w:eastAsia="Batang"/>
        </w:rPr>
        <w:t>.</w:t>
      </w:r>
      <w:r w:rsidR="00F61A08">
        <w:rPr>
          <w:rFonts w:eastAsia="Batang"/>
        </w:rPr>
        <w:t xml:space="preserve"> </w:t>
      </w:r>
      <w:r w:rsidRPr="00827C66">
        <w:rPr>
          <w:rFonts w:eastAsia="Batang"/>
        </w:rPr>
        <w:t xml:space="preserve">Initially, we aimed to generalize the use of the Rush-Larsen method across all cell models. However, when applied to </w:t>
      </w:r>
      <w:proofErr w:type="spellStart"/>
      <w:r w:rsidRPr="00827C66">
        <w:rPr>
          <w:rFonts w:eastAsia="Batang"/>
        </w:rPr>
        <w:t>ORd</w:t>
      </w:r>
      <w:proofErr w:type="spellEnd"/>
      <w:r w:rsidRPr="00827C66">
        <w:rPr>
          <w:rFonts w:eastAsia="Batang"/>
        </w:rPr>
        <w:t xml:space="preserve"> 2017 and Tomek models, this approach exhibited instability, failing to provide reliable results. To address this limitation, a simple forward Euler method was implemented for these models. While the Euler method produced accurate and stable results, particularly for the </w:t>
      </w:r>
      <w:proofErr w:type="spellStart"/>
      <w:r w:rsidRPr="00827C66">
        <w:rPr>
          <w:rFonts w:eastAsia="Batang"/>
        </w:rPr>
        <w:t>ORd</w:t>
      </w:r>
      <w:proofErr w:type="spellEnd"/>
      <w:r w:rsidRPr="00827C66">
        <w:rPr>
          <w:rFonts w:eastAsia="Batang"/>
        </w:rPr>
        <w:t xml:space="preserve"> 2017 and Tomek models, it proved to be computationally intensive, significantly increasing the runtime.</w:t>
      </w:r>
    </w:p>
    <w:p w14:paraId="6E6587B9" w14:textId="77777777" w:rsidR="00827C66" w:rsidRPr="00827C66" w:rsidRDefault="00827C66" w:rsidP="00827C66">
      <w:pPr>
        <w:tabs>
          <w:tab w:val="left" w:pos="187"/>
          <w:tab w:val="left" w:pos="288"/>
          <w:tab w:val="left" w:pos="317"/>
          <w:tab w:val="left" w:pos="2430"/>
        </w:tabs>
        <w:jc w:val="both"/>
        <w:rPr>
          <w:rFonts w:eastAsia="Batang"/>
        </w:rPr>
      </w:pPr>
    </w:p>
    <w:p w14:paraId="33018E14" w14:textId="0626045C" w:rsidR="00F05AF3" w:rsidRPr="00F14316" w:rsidRDefault="00827C66" w:rsidP="00F14316">
      <w:pPr>
        <w:tabs>
          <w:tab w:val="left" w:pos="187"/>
          <w:tab w:val="left" w:pos="288"/>
          <w:tab w:val="left" w:pos="317"/>
          <w:tab w:val="left" w:pos="2430"/>
        </w:tabs>
        <w:jc w:val="both"/>
        <w:rPr>
          <w:rFonts w:eastAsia="Batang"/>
        </w:rPr>
      </w:pPr>
      <w:r w:rsidRPr="00827C66">
        <w:rPr>
          <w:rFonts w:eastAsia="Batang"/>
        </w:rPr>
        <w:t xml:space="preserve">To optimize the parallelization process, we focused on simplifying the </w:t>
      </w:r>
      <w:r w:rsidR="00735159">
        <w:rPr>
          <w:rFonts w:eastAsia="Batang"/>
        </w:rPr>
        <w:t>algorithm</w:t>
      </w:r>
      <w:r w:rsidRPr="00827C66">
        <w:rPr>
          <w:rFonts w:eastAsia="Batang"/>
        </w:rPr>
        <w:t xml:space="preserve"> by enabling parallel threads to process multiple samples rather than multiple equations simultaneously. The</w:t>
      </w:r>
      <w:r w:rsidR="00FB75D5">
        <w:rPr>
          <w:rFonts w:eastAsia="Batang"/>
        </w:rPr>
        <w:t xml:space="preserve"> Forward</w:t>
      </w:r>
      <w:r w:rsidRPr="00827C66">
        <w:rPr>
          <w:rFonts w:eastAsia="Batang"/>
        </w:rPr>
        <w:t xml:space="preserve"> Euler solver </w:t>
      </w:r>
      <w:r w:rsidR="001158ED">
        <w:rPr>
          <w:rFonts w:eastAsia="Batang"/>
        </w:rPr>
        <w:t>also can be upgraded</w:t>
      </w:r>
      <w:r w:rsidRPr="00827C66">
        <w:rPr>
          <w:rFonts w:eastAsia="Batang"/>
        </w:rPr>
        <w:t xml:space="preserve"> with a dynamic time-stepping mechanism</w:t>
      </w:r>
      <w:r w:rsidR="001158ED">
        <w:rPr>
          <w:rFonts w:eastAsia="Batang"/>
        </w:rPr>
        <w:t xml:space="preserve">, </w:t>
      </w:r>
      <w:r w:rsidRPr="00827C66">
        <w:rPr>
          <w:rFonts w:eastAsia="Batang"/>
        </w:rPr>
        <w:t xml:space="preserve">by adjusting the time step during each iteration. Despite the trade-off between computational speed and stability, this combination of methods ensures that the CUDA-based framework effectively supports the diverse requirements of different cell models while maintaining accuracy and </w:t>
      </w:r>
      <w:r w:rsidR="00735159" w:rsidRPr="00F61A08">
        <w:rPr>
          <w:rFonts w:eastAsia="Batang"/>
        </w:rPr>
        <w:t>to reduce numerical errors</w:t>
      </w:r>
      <w:r w:rsidRPr="00827C66">
        <w:rPr>
          <w:rFonts w:eastAsia="Batang"/>
        </w:rPr>
        <w:t>.</w:t>
      </w:r>
      <w:r w:rsidR="00F14316">
        <w:rPr>
          <w:rFonts w:eastAsia="Batang"/>
        </w:rPr>
        <w:t xml:space="preserve"> </w:t>
      </w:r>
      <w:r w:rsidR="00FB75D5">
        <w:rPr>
          <w:rFonts w:eastAsia="Batang"/>
        </w:rPr>
        <w:t xml:space="preserve">This research implements the ODE solver inside the </w:t>
      </w:r>
      <w:proofErr w:type="spellStart"/>
      <w:r w:rsidR="00FB75D5">
        <w:rPr>
          <w:rFonts w:eastAsia="Batang"/>
        </w:rPr>
        <w:t>cellmodel</w:t>
      </w:r>
      <w:proofErr w:type="spellEnd"/>
      <w:r w:rsidR="00FB75D5">
        <w:rPr>
          <w:rFonts w:eastAsia="Batang"/>
        </w:rPr>
        <w:t xml:space="preserve"> code as a function. </w:t>
      </w:r>
      <w:r w:rsidR="00B77177">
        <w:rPr>
          <w:rFonts w:eastAsia="Batang"/>
        </w:rPr>
        <w:t xml:space="preserve">Forward Euler is a simple method to solve ODE in particular time. </w:t>
      </w:r>
      <w:r w:rsidR="00F05AF3" w:rsidRPr="00F05AF3">
        <w:rPr>
          <w:rFonts w:eastAsia="Batang"/>
        </w:rPr>
        <w:t>The forward Euler method calculates the next value of a variable by taking its current value</w:t>
      </w:r>
      <w:r w:rsidR="00F05AF3">
        <w:rPr>
          <w:rFonts w:eastAsia="Batang"/>
        </w:rPr>
        <w:t xml:space="preserve"> (STATES array)</w:t>
      </w:r>
      <w:r w:rsidR="00F05AF3" w:rsidRPr="00F05AF3">
        <w:rPr>
          <w:rFonts w:eastAsia="Batang"/>
        </w:rPr>
        <w:t xml:space="preserve"> and adding the product of the rate</w:t>
      </w:r>
      <w:r w:rsidR="00F05AF3">
        <w:rPr>
          <w:rFonts w:eastAsia="Batang"/>
        </w:rPr>
        <w:t xml:space="preserve"> (RATES array)</w:t>
      </w:r>
      <w:r w:rsidR="00F05AF3" w:rsidRPr="00F05AF3">
        <w:rPr>
          <w:rFonts w:eastAsia="Batang"/>
        </w:rPr>
        <w:t xml:space="preserve"> of change and the time step (</w:t>
      </w:r>
      <w:r w:rsidR="00F05AF3" w:rsidRPr="00F05AF3">
        <w:rPr>
          <w:rFonts w:eastAsia="Batang"/>
          <w:i/>
          <w:iCs/>
        </w:rPr>
        <w:t>dt</w:t>
      </w:r>
      <w:r w:rsidR="00F05AF3" w:rsidRPr="00F05AF3">
        <w:rPr>
          <w:rFonts w:eastAsia="Batang"/>
        </w:rPr>
        <w:t>).</w:t>
      </w:r>
      <w:r w:rsidR="00F05AF3">
        <w:rPr>
          <w:rFonts w:eastAsia="Batang"/>
        </w:rPr>
        <w:t xml:space="preserve"> </w:t>
      </w:r>
      <w:r w:rsidR="00F05AF3" w:rsidRPr="00F05AF3">
        <w:rPr>
          <w:rFonts w:eastAsia="Batang"/>
        </w:rPr>
        <w:t>This straightforward approach makes the method computationally simple and easy to implement</w:t>
      </w:r>
      <w:r w:rsidR="00F05AF3">
        <w:rPr>
          <w:rFonts w:eastAsia="Batang"/>
        </w:rPr>
        <w:t xml:space="preserve">. </w:t>
      </w:r>
      <w:r w:rsidR="00F05AF3">
        <w:t xml:space="preserve">Mathematically, it is expressed as: </w:t>
      </w:r>
    </w:p>
    <w:p w14:paraId="6CC3FFBD" w14:textId="77777777" w:rsidR="00F05AF3" w:rsidRDefault="00F05AF3" w:rsidP="00F05AF3">
      <w:pPr>
        <w:jc w:val="both"/>
      </w:pPr>
    </w:p>
    <w:p w14:paraId="73948746" w14:textId="376DB84E" w:rsidR="00F05AF3" w:rsidRPr="00F05AF3" w:rsidRDefault="00F05AF3" w:rsidP="00F05AF3">
      <w:pPr>
        <w:jc w:val="center"/>
        <w:rPr>
          <w:i/>
          <w:iCs/>
        </w:rPr>
      </w:pPr>
      <w:r w:rsidRPr="00F05AF3">
        <w:rPr>
          <w:rStyle w:val="katex-mathml"/>
          <w:rFonts w:eastAsiaTheme="majorEastAsia"/>
          <w:i/>
          <w:iCs/>
        </w:rPr>
        <w:t>x</w:t>
      </w:r>
      <w:r w:rsidRPr="00F05AF3">
        <w:rPr>
          <w:rStyle w:val="katex-mathml"/>
          <w:rFonts w:eastAsiaTheme="majorEastAsia"/>
          <w:i/>
          <w:iCs/>
          <w:vertAlign w:val="subscript"/>
        </w:rPr>
        <w:t>n+1</w:t>
      </w:r>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r w:rsidRPr="00F05AF3">
        <w:rPr>
          <w:rStyle w:val="katex-mathml"/>
          <w:rFonts w:eastAsiaTheme="majorEastAsia"/>
          <w:i/>
          <w:iCs/>
        </w:rPr>
        <w:t>+rate</w:t>
      </w:r>
      <w:proofErr w:type="spellEnd"/>
      <w:r w:rsidRPr="00F05AF3">
        <w:rPr>
          <w:rStyle w:val="katex-mathml"/>
          <w:rFonts w:eastAsiaTheme="majorEastAsia"/>
          <w:i/>
          <w:iCs/>
        </w:rPr>
        <w:t>(</w:t>
      </w:r>
      <w:proofErr w:type="spellStart"/>
      <w:r w:rsidRPr="00F05AF3">
        <w:rPr>
          <w:rStyle w:val="katex-mathml"/>
          <w:rFonts w:eastAsiaTheme="majorEastAsia"/>
          <w:i/>
          <w:iCs/>
        </w:rPr>
        <w:t>x</w:t>
      </w:r>
      <w:r w:rsidRPr="00F05AF3">
        <w:rPr>
          <w:rStyle w:val="katex-mathml"/>
          <w:rFonts w:eastAsiaTheme="majorEastAsia"/>
          <w:i/>
          <w:iCs/>
          <w:vertAlign w:val="subscript"/>
        </w:rPr>
        <w:t>n</w:t>
      </w:r>
      <w:proofErr w:type="spellEnd"/>
      <w:r w:rsidRPr="00F05AF3">
        <w:rPr>
          <w:rStyle w:val="katex-mathml"/>
          <w:rFonts w:eastAsiaTheme="majorEastAsia"/>
          <w:i/>
          <w:iCs/>
        </w:rPr>
        <w:t>)</w:t>
      </w:r>
      <w:r w:rsidRPr="00F05AF3">
        <w:rPr>
          <w:rStyle w:val="katex-mathml"/>
          <w:rFonts w:ascii="Cambria Math" w:eastAsiaTheme="majorEastAsia" w:hAnsi="Cambria Math" w:cs="Cambria Math"/>
          <w:i/>
          <w:iCs/>
        </w:rPr>
        <w:t>⋅</w:t>
      </w:r>
      <w:proofErr w:type="spellStart"/>
      <w:r w:rsidRPr="00F05AF3">
        <w:rPr>
          <w:rStyle w:val="katex-mathml"/>
          <w:rFonts w:eastAsiaTheme="majorEastAsia"/>
          <w:i/>
          <w:iCs/>
        </w:rPr>
        <w:t>Δt</w:t>
      </w:r>
      <w:proofErr w:type="spellEnd"/>
    </w:p>
    <w:p w14:paraId="0D7C3816" w14:textId="77777777" w:rsidR="00F05AF3" w:rsidRDefault="00F05AF3" w:rsidP="00F05AF3">
      <w:pPr>
        <w:jc w:val="both"/>
      </w:pPr>
    </w:p>
    <w:p w14:paraId="3255AE97" w14:textId="5C6BF807" w:rsidR="00F05AF3" w:rsidRDefault="00F05AF3" w:rsidP="00F05AF3">
      <w:pPr>
        <w:jc w:val="both"/>
      </w:pPr>
      <w:r>
        <w:t xml:space="preserve">where </w:t>
      </w:r>
      <w:r w:rsidR="005324E2" w:rsidRPr="00F05AF3">
        <w:rPr>
          <w:rStyle w:val="katex-mathml"/>
          <w:rFonts w:eastAsiaTheme="majorEastAsia"/>
          <w:i/>
          <w:iCs/>
        </w:rPr>
        <w:t>x</w:t>
      </w:r>
      <w:r w:rsidR="005324E2" w:rsidRPr="00F05AF3">
        <w:rPr>
          <w:rStyle w:val="katex-mathml"/>
          <w:rFonts w:eastAsiaTheme="majorEastAsia"/>
          <w:i/>
          <w:iCs/>
          <w:vertAlign w:val="subscript"/>
        </w:rPr>
        <w:t>n+1</w:t>
      </w:r>
      <w:r>
        <w:rPr>
          <w:rStyle w:val="vlist-s"/>
        </w:rPr>
        <w:t>​</w:t>
      </w:r>
      <w:r>
        <w:t xml:space="preserve"> is the current value, </w:t>
      </w:r>
      <w:r w:rsidR="005324E2" w:rsidRPr="00F05AF3">
        <w:rPr>
          <w:rStyle w:val="katex-mathml"/>
          <w:rFonts w:eastAsiaTheme="majorEastAsia"/>
          <w:i/>
          <w:iCs/>
        </w:rPr>
        <w:t>rate(</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rsidR="005324E2" w:rsidRPr="00F05AF3">
        <w:rPr>
          <w:rStyle w:val="katex-mathml"/>
          <w:rFonts w:eastAsiaTheme="majorEastAsia"/>
          <w:i/>
          <w:iCs/>
        </w:rPr>
        <w:t>)</w:t>
      </w:r>
      <w:r>
        <w:t xml:space="preserve"> represents the rate of change at </w:t>
      </w:r>
      <w:proofErr w:type="spellStart"/>
      <w:r w:rsidR="005324E2" w:rsidRPr="00F05AF3">
        <w:rPr>
          <w:rStyle w:val="katex-mathml"/>
          <w:rFonts w:eastAsiaTheme="majorEastAsia"/>
          <w:i/>
          <w:iCs/>
        </w:rPr>
        <w:t>x</w:t>
      </w:r>
      <w:r w:rsidR="005324E2" w:rsidRPr="00F05AF3">
        <w:rPr>
          <w:rStyle w:val="katex-mathml"/>
          <w:rFonts w:eastAsiaTheme="majorEastAsia"/>
          <w:i/>
          <w:iCs/>
          <w:vertAlign w:val="subscript"/>
        </w:rPr>
        <w:t>n</w:t>
      </w:r>
      <w:proofErr w:type="spellEnd"/>
      <w:r>
        <w:t xml:space="preserve">, and </w:t>
      </w:r>
      <w:proofErr w:type="spellStart"/>
      <w:r w:rsidR="005324E2" w:rsidRPr="00F05AF3">
        <w:rPr>
          <w:rStyle w:val="katex-mathml"/>
          <w:rFonts w:eastAsiaTheme="majorEastAsia"/>
          <w:i/>
          <w:iCs/>
        </w:rPr>
        <w:t>Δt</w:t>
      </w:r>
      <w:proofErr w:type="spellEnd"/>
      <w:r w:rsidR="005324E2">
        <w:t xml:space="preserve"> </w:t>
      </w:r>
      <w:r>
        <w:t>is the time step.</w:t>
      </w:r>
      <w:r w:rsidR="005324E2">
        <w:t xml:space="preserve"> </w:t>
      </w:r>
      <w:r w:rsidR="00471D46">
        <w:t xml:space="preserve">In the </w:t>
      </w:r>
      <w:r w:rsidR="00962AFE">
        <w:t xml:space="preserve">converted </w:t>
      </w:r>
      <w:r w:rsidR="00471D46">
        <w:t>code we are working now, add a function</w:t>
      </w:r>
      <w:r w:rsidR="00362EC0">
        <w:t xml:space="preserve"> to implement this calculation. This can be achieved by </w:t>
      </w:r>
      <w:r w:rsidR="00F23FEC">
        <w:t>implementing for loop such as:</w:t>
      </w:r>
    </w:p>
    <w:p w14:paraId="4593F2C9" w14:textId="57D5DF7D" w:rsidR="00F23FEC" w:rsidRDefault="00F23FEC" w:rsidP="00F05AF3">
      <w:pPr>
        <w:jc w:val="both"/>
      </w:pPr>
    </w:p>
    <w:p w14:paraId="670E55CE" w14:textId="665E51A6"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569CD6"/>
          <w:sz w:val="16"/>
          <w:szCs w:val="16"/>
        </w:rPr>
        <w:t>void</w:t>
      </w:r>
      <w:r w:rsidRPr="00F23FEC">
        <w:rPr>
          <w:rFonts w:ascii="Menlo" w:hAnsi="Menlo" w:cs="Menlo"/>
          <w:color w:val="D4D4D4"/>
          <w:sz w:val="16"/>
          <w:szCs w:val="16"/>
        </w:rPr>
        <w:t xml:space="preserve"> </w:t>
      </w:r>
      <w:proofErr w:type="spellStart"/>
      <w:proofErr w:type="gramStart"/>
      <w:r w:rsidRPr="00F23FEC">
        <w:rPr>
          <w:rFonts w:ascii="Menlo" w:hAnsi="Menlo" w:cs="Menlo"/>
          <w:color w:val="DCDCAA"/>
          <w:sz w:val="16"/>
          <w:szCs w:val="16"/>
        </w:rPr>
        <w:t>solveEuler</w:t>
      </w:r>
      <w:proofErr w:type="spellEnd"/>
      <w:r w:rsidRPr="00F23FEC">
        <w:rPr>
          <w:rFonts w:ascii="Menlo" w:hAnsi="Menlo" w:cs="Menlo"/>
          <w:color w:val="D4D4D4"/>
          <w:sz w:val="16"/>
          <w:szCs w:val="16"/>
        </w:rPr>
        <w:t xml:space="preserve">( </w:t>
      </w:r>
      <w:r w:rsidRPr="00F23FEC">
        <w:rPr>
          <w:rFonts w:ascii="Menlo" w:hAnsi="Menlo" w:cs="Menlo"/>
          <w:color w:val="569CD6"/>
          <w:sz w:val="16"/>
          <w:szCs w:val="16"/>
        </w:rPr>
        <w:t>double</w:t>
      </w:r>
      <w:proofErr w:type="gramEnd"/>
      <w:r w:rsidRPr="00F23FEC">
        <w:rPr>
          <w:rFonts w:ascii="Menlo" w:hAnsi="Menlo" w:cs="Menlo"/>
          <w:color w:val="D4D4D4"/>
          <w:sz w:val="16"/>
          <w:szCs w:val="16"/>
        </w:rPr>
        <w:t xml:space="preserve"> *STATES, </w:t>
      </w:r>
      <w:r w:rsidRPr="00F23FEC">
        <w:rPr>
          <w:rFonts w:ascii="Menlo" w:hAnsi="Menlo" w:cs="Menlo"/>
          <w:color w:val="569CD6"/>
          <w:sz w:val="16"/>
          <w:szCs w:val="16"/>
        </w:rPr>
        <w:t>double</w:t>
      </w:r>
      <w:r w:rsidRPr="00F23FEC">
        <w:rPr>
          <w:rFonts w:ascii="Menlo" w:hAnsi="Menlo" w:cs="Menlo"/>
          <w:color w:val="D4D4D4"/>
          <w:sz w:val="16"/>
          <w:szCs w:val="16"/>
        </w:rPr>
        <w:t xml:space="preserve"> *RATES, </w:t>
      </w:r>
      <w:r w:rsidRPr="00F23FEC">
        <w:rPr>
          <w:rFonts w:ascii="Menlo" w:hAnsi="Menlo" w:cs="Menlo"/>
          <w:color w:val="569CD6"/>
          <w:sz w:val="16"/>
          <w:szCs w:val="16"/>
        </w:rPr>
        <w:t>double</w:t>
      </w:r>
      <w:r w:rsidRPr="00F23FEC">
        <w:rPr>
          <w:rFonts w:ascii="Menlo" w:hAnsi="Menlo" w:cs="Menlo"/>
          <w:color w:val="D4D4D4"/>
          <w:sz w:val="16"/>
          <w:szCs w:val="16"/>
        </w:rPr>
        <w:t xml:space="preserve"> dt, </w:t>
      </w:r>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w:t>
      </w:r>
    </w:p>
    <w:p w14:paraId="2BFE9AF3"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618B3152" w14:textId="071F619B"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C586C0"/>
          <w:sz w:val="16"/>
          <w:szCs w:val="16"/>
        </w:rPr>
        <w:t>for</w:t>
      </w:r>
      <w:r w:rsidRPr="00F23FEC">
        <w:rPr>
          <w:rFonts w:ascii="Menlo" w:hAnsi="Menlo" w:cs="Menlo"/>
          <w:color w:val="D4D4D4"/>
          <w:sz w:val="16"/>
          <w:szCs w:val="16"/>
        </w:rPr>
        <w:t>(</w:t>
      </w:r>
      <w:proofErr w:type="gramEnd"/>
      <w:r w:rsidRPr="00F23FEC">
        <w:rPr>
          <w:rFonts w:ascii="Menlo" w:hAnsi="Menlo" w:cs="Menlo"/>
          <w:color w:val="569CD6"/>
          <w:sz w:val="16"/>
          <w:szCs w:val="16"/>
        </w:rPr>
        <w:t>int</w:t>
      </w:r>
      <w:r w:rsidRPr="00F23FEC">
        <w:rPr>
          <w:rFonts w:ascii="Menlo" w:hAnsi="Menlo" w:cs="Menlo"/>
          <w:color w:val="D4D4D4"/>
          <w:sz w:val="16"/>
          <w:szCs w:val="16"/>
        </w:rPr>
        <w:t xml:space="preserve">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w:t>
      </w:r>
      <w:r w:rsidRPr="00F23FEC">
        <w:rPr>
          <w:rFonts w:ascii="Menlo" w:hAnsi="Menlo" w:cs="Menlo"/>
          <w:color w:val="B5CEA8"/>
          <w:sz w:val="16"/>
          <w:szCs w:val="16"/>
        </w:rPr>
        <w:t>0</w:t>
      </w:r>
      <w:r w:rsidRPr="00F23FEC">
        <w:rPr>
          <w:rFonts w:ascii="Menlo" w:hAnsi="Menlo" w:cs="Menlo"/>
          <w:color w:val="D4D4D4"/>
          <w:sz w:val="16"/>
          <w:szCs w:val="16"/>
        </w:rPr>
        <w:t>;i&lt;</w:t>
      </w:r>
      <w:r w:rsidRPr="00F23FEC">
        <w:rPr>
          <w:rFonts w:ascii="Menlo" w:hAnsi="Menlo" w:cs="Menlo"/>
          <w:color w:val="B5CEA8"/>
          <w:sz w:val="16"/>
          <w:szCs w:val="16"/>
        </w:rPr>
        <w:t>43</w:t>
      </w:r>
      <w:r w:rsidRPr="00F23FEC">
        <w:rPr>
          <w:rFonts w:ascii="Menlo" w:hAnsi="Menlo" w:cs="Menlo"/>
          <w:color w:val="D4D4D4"/>
          <w:sz w:val="16"/>
          <w:szCs w:val="16"/>
        </w:rPr>
        <w:t>;i++){</w:t>
      </w:r>
    </w:p>
    <w:p w14:paraId="33EFF6D9" w14:textId="26C08D55"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roofErr w:type="gramStart"/>
      <w:r w:rsidRPr="00F23FEC">
        <w:rPr>
          <w:rFonts w:ascii="Menlo" w:hAnsi="Menlo" w:cs="Menlo"/>
          <w:color w:val="9CDCFE"/>
          <w:sz w:val="16"/>
          <w:szCs w:val="16"/>
        </w:rPr>
        <w:t>STATES</w:t>
      </w:r>
      <w:r w:rsidRPr="00F23FEC">
        <w:rPr>
          <w:rFonts w:ascii="Menlo" w:hAnsi="Menlo" w:cs="Menlo"/>
          <w:color w:val="D4D4D4"/>
          <w:sz w:val="16"/>
          <w:szCs w:val="16"/>
        </w:rPr>
        <w:t>[</w:t>
      </w:r>
      <w:proofErr w:type="gramEnd"/>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STATES</w:t>
      </w:r>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xml:space="preserve">] + </w:t>
      </w:r>
      <w:r w:rsidRPr="00F23FEC">
        <w:rPr>
          <w:rFonts w:ascii="Menlo" w:hAnsi="Menlo" w:cs="Menlo"/>
          <w:color w:val="9CDCFE"/>
          <w:sz w:val="16"/>
          <w:szCs w:val="16"/>
        </w:rPr>
        <w:t>RATES</w:t>
      </w:r>
      <w:r w:rsidRPr="00F23FEC">
        <w:rPr>
          <w:rFonts w:ascii="Menlo" w:hAnsi="Menlo" w:cs="Menlo"/>
          <w:color w:val="D4D4D4"/>
          <w:sz w:val="16"/>
          <w:szCs w:val="16"/>
        </w:rPr>
        <w:t>[(</w:t>
      </w:r>
      <w:r w:rsidRPr="00F23FEC">
        <w:rPr>
          <w:rFonts w:ascii="Menlo" w:hAnsi="Menlo" w:cs="Menlo"/>
          <w:color w:val="B5CEA8"/>
          <w:sz w:val="16"/>
          <w:szCs w:val="16"/>
        </w:rPr>
        <w:t>43</w:t>
      </w:r>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sample_id</w:t>
      </w:r>
      <w:proofErr w:type="spellEnd"/>
      <w:r w:rsidRPr="00F23FEC">
        <w:rPr>
          <w:rFonts w:ascii="Menlo" w:hAnsi="Menlo" w:cs="Menlo"/>
          <w:color w:val="D4D4D4"/>
          <w:sz w:val="16"/>
          <w:szCs w:val="16"/>
        </w:rPr>
        <w:t xml:space="preserve">) + </w:t>
      </w:r>
      <w:proofErr w:type="spellStart"/>
      <w:r w:rsidRPr="00F23FEC">
        <w:rPr>
          <w:rFonts w:ascii="Menlo" w:hAnsi="Menlo" w:cs="Menlo"/>
          <w:color w:val="D4D4D4"/>
          <w:sz w:val="16"/>
          <w:szCs w:val="16"/>
        </w:rPr>
        <w:t>i</w:t>
      </w:r>
      <w:proofErr w:type="spellEnd"/>
      <w:r w:rsidRPr="00F23FEC">
        <w:rPr>
          <w:rFonts w:ascii="Menlo" w:hAnsi="Menlo" w:cs="Menlo"/>
          <w:color w:val="D4D4D4"/>
          <w:sz w:val="16"/>
          <w:szCs w:val="16"/>
        </w:rPr>
        <w:t>] * dt;</w:t>
      </w:r>
    </w:p>
    <w:p w14:paraId="17DDB76E"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 xml:space="preserve">    }</w:t>
      </w:r>
    </w:p>
    <w:p w14:paraId="2FD2AD36" w14:textId="77777777" w:rsidR="00F23FEC" w:rsidRPr="00F23FEC" w:rsidRDefault="00F23FEC" w:rsidP="00F23FEC">
      <w:pPr>
        <w:shd w:val="clear" w:color="auto" w:fill="1E1E1E"/>
        <w:spacing w:line="270" w:lineRule="atLeast"/>
        <w:rPr>
          <w:rFonts w:ascii="Menlo" w:hAnsi="Menlo" w:cs="Menlo"/>
          <w:color w:val="D4D4D4"/>
          <w:sz w:val="16"/>
          <w:szCs w:val="16"/>
        </w:rPr>
      </w:pPr>
      <w:r w:rsidRPr="00F23FEC">
        <w:rPr>
          <w:rFonts w:ascii="Menlo" w:hAnsi="Menlo" w:cs="Menlo"/>
          <w:color w:val="D4D4D4"/>
          <w:sz w:val="16"/>
          <w:szCs w:val="16"/>
        </w:rPr>
        <w:t>}</w:t>
      </w:r>
    </w:p>
    <w:p w14:paraId="42EB94E1" w14:textId="77777777" w:rsidR="00F23FEC" w:rsidRPr="00F05AF3" w:rsidRDefault="00F23FEC" w:rsidP="00F05AF3">
      <w:pPr>
        <w:jc w:val="both"/>
        <w:rPr>
          <w:rFonts w:eastAsia="Batang"/>
        </w:rPr>
      </w:pPr>
    </w:p>
    <w:p w14:paraId="6ED84575" w14:textId="11C13CF6" w:rsidR="00E80B2A" w:rsidRDefault="007B05AF" w:rsidP="00E80B2A">
      <w:pPr>
        <w:tabs>
          <w:tab w:val="left" w:pos="187"/>
          <w:tab w:val="left" w:pos="288"/>
          <w:tab w:val="left" w:pos="317"/>
          <w:tab w:val="left" w:pos="2430"/>
        </w:tabs>
        <w:jc w:val="both"/>
        <w:rPr>
          <w:rFonts w:eastAsia="Batang"/>
        </w:rPr>
      </w:pPr>
      <w:r w:rsidRPr="007B05AF">
        <w:rPr>
          <w:rFonts w:eastAsia="Batang"/>
        </w:rPr>
        <w:lastRenderedPageBreak/>
        <w:t>The function uses a for loop to iterate over the 43 state variables associated with a single sample</w:t>
      </w:r>
      <w:r>
        <w:rPr>
          <w:rFonts w:eastAsia="Batang"/>
        </w:rPr>
        <w:t xml:space="preserve"> in Tomek cell model</w:t>
      </w:r>
      <w:r w:rsidRPr="007B05AF">
        <w:rPr>
          <w:rFonts w:eastAsia="Batang"/>
        </w:rPr>
        <w:t>. For each state variable, it calculates the new value using the forward Euler method formula</w:t>
      </w:r>
      <w:r w:rsidR="007854CE">
        <w:rPr>
          <w:rFonts w:eastAsia="Batang"/>
        </w:rPr>
        <w:t xml:space="preserve">. </w:t>
      </w:r>
      <w:r w:rsidR="007854CE" w:rsidRPr="007854CE">
        <w:rPr>
          <w:rFonts w:eastAsia="Batang"/>
        </w:rPr>
        <w:t xml:space="preserve">The formula is applied to the corresponding state variable and rate of the selected sample, determined by the </w:t>
      </w:r>
      <w:proofErr w:type="spellStart"/>
      <w:r w:rsidR="007854CE" w:rsidRPr="007854CE">
        <w:rPr>
          <w:rFonts w:eastAsia="Batang"/>
        </w:rPr>
        <w:t>sample_id</w:t>
      </w:r>
      <w:proofErr w:type="spellEnd"/>
      <w:r w:rsidR="007854CE" w:rsidRPr="007854CE">
        <w:rPr>
          <w:rFonts w:eastAsia="Batang"/>
        </w:rPr>
        <w:t xml:space="preserve">. By multiplying </w:t>
      </w:r>
      <w:proofErr w:type="spellStart"/>
      <w:r w:rsidR="007854CE" w:rsidRPr="007854CE">
        <w:rPr>
          <w:rFonts w:eastAsia="Batang"/>
        </w:rPr>
        <w:t>sample_id</w:t>
      </w:r>
      <w:proofErr w:type="spellEnd"/>
      <w:r w:rsidR="007854CE" w:rsidRPr="007854CE">
        <w:rPr>
          <w:rFonts w:eastAsia="Batang"/>
        </w:rPr>
        <w:t xml:space="preserve"> by 43 (the number of state variables per sample</w:t>
      </w:r>
      <w:r w:rsidR="00615E38">
        <w:rPr>
          <w:rFonts w:eastAsia="Batang"/>
        </w:rPr>
        <w:t xml:space="preserve"> in Tomek cell model</w:t>
      </w:r>
      <w:r w:rsidR="007854CE" w:rsidRPr="007854CE">
        <w:rPr>
          <w:rFonts w:eastAsia="Batang"/>
        </w:rPr>
        <w:t>), the function accesses the correct block of memory in the flattened 1D array for both STATES and RATES. This ensures that updates are sample-specific and do not interfere with other samples.</w:t>
      </w:r>
    </w:p>
    <w:p w14:paraId="3EEDB1FE" w14:textId="77777777" w:rsidR="007B05AF" w:rsidRPr="006F361F" w:rsidRDefault="007B05AF" w:rsidP="00E80B2A">
      <w:pPr>
        <w:tabs>
          <w:tab w:val="left" w:pos="187"/>
          <w:tab w:val="left" w:pos="288"/>
          <w:tab w:val="left" w:pos="317"/>
          <w:tab w:val="left" w:pos="2430"/>
        </w:tabs>
        <w:jc w:val="both"/>
        <w:rPr>
          <w:rFonts w:eastAsia="Batang"/>
        </w:rPr>
      </w:pPr>
    </w:p>
    <w:p w14:paraId="4AB8A285" w14:textId="5CDA6D78" w:rsidR="008E315B" w:rsidRDefault="00B047AA" w:rsidP="008E315B">
      <w:pPr>
        <w:pStyle w:val="Heading2"/>
      </w:pPr>
      <w:r>
        <w:t>Simulation Protocol</w:t>
      </w:r>
      <w:r w:rsidR="00A86E0A">
        <w:t xml:space="preserve"> and Code Organisation</w:t>
      </w:r>
    </w:p>
    <w:p w14:paraId="5709606A" w14:textId="0973D713" w:rsidR="00115CC5" w:rsidRDefault="00927EF0" w:rsidP="00927EF0">
      <w:pPr>
        <w:jc w:val="both"/>
      </w:pPr>
      <w:r>
        <w:t xml:space="preserve">The whole GPU simulation code repository consist of three main folders, bin, </w:t>
      </w:r>
      <w:proofErr w:type="spellStart"/>
      <w:r>
        <w:t>cellmodels</w:t>
      </w:r>
      <w:proofErr w:type="spellEnd"/>
      <w:r>
        <w:t xml:space="preserve">, and modules. Bin folder stands for ‘binary’, means we are going to compile our code and put the </w:t>
      </w:r>
      <w:proofErr w:type="spellStart"/>
      <w:r>
        <w:t>executeable</w:t>
      </w:r>
      <w:proofErr w:type="spellEnd"/>
      <w:r>
        <w:t xml:space="preserve"> in this folder. This folder also has a folder for storing input data (named ‘drugs’ by default) and a folder named ‘result’ to collect all output from the simulation. This folder also contains a text file known as the input deck. Input deck holds simulation parameters we can change, without re-compiling the code. </w:t>
      </w:r>
      <w:r w:rsidR="004D2EB7">
        <w:t xml:space="preserve">As some </w:t>
      </w:r>
      <w:proofErr w:type="gramStart"/>
      <w:r w:rsidR="004D2EB7">
        <w:t>part</w:t>
      </w:r>
      <w:proofErr w:type="gramEnd"/>
      <w:r w:rsidR="004D2EB7">
        <w:t xml:space="preserve"> of the output are hard-coded, we cannot rename or delete the ‘result’ folder, as it will result a segmentation fault or a crash at the end of the simulation.</w:t>
      </w:r>
      <w:r w:rsidR="00115CC5">
        <w:t xml:space="preserve"> </w:t>
      </w:r>
    </w:p>
    <w:p w14:paraId="199240CF" w14:textId="77777777" w:rsidR="00115CC5" w:rsidRDefault="00115CC5" w:rsidP="00927EF0">
      <w:pPr>
        <w:jc w:val="both"/>
      </w:pPr>
    </w:p>
    <w:p w14:paraId="5FE11FDD" w14:textId="5C015412" w:rsidR="004C0BD8" w:rsidRDefault="004D2EB7" w:rsidP="004C0BD8">
      <w:pPr>
        <w:jc w:val="both"/>
      </w:pPr>
      <w:r>
        <w:t xml:space="preserve">The second folder is the </w:t>
      </w:r>
      <w:proofErr w:type="spellStart"/>
      <w:r>
        <w:t>cellmodels</w:t>
      </w:r>
      <w:proofErr w:type="spellEnd"/>
      <w:r>
        <w:t xml:space="preserve"> folder. This folder holds codes of cell models like Tomek, </w:t>
      </w:r>
      <w:proofErr w:type="spellStart"/>
      <w:r>
        <w:t>ORd</w:t>
      </w:r>
      <w:proofErr w:type="spellEnd"/>
      <w:r>
        <w:t xml:space="preserve"> 2011, </w:t>
      </w:r>
      <w:proofErr w:type="spellStart"/>
      <w:r>
        <w:t>ORd</w:t>
      </w:r>
      <w:proofErr w:type="spellEnd"/>
      <w:r>
        <w:t xml:space="preserve"> 2017, or others. </w:t>
      </w:r>
      <w:r w:rsidR="007C15F8">
        <w:t>Each cell model also requires a header file, so it can be run from another cod</w:t>
      </w:r>
      <w:r w:rsidR="006345DC">
        <w:t xml:space="preserve">e. </w:t>
      </w:r>
      <w:r w:rsidR="00D90E8F">
        <w:t xml:space="preserve">This folder also contains </w:t>
      </w:r>
      <w:proofErr w:type="spellStart"/>
      <w:r w:rsidR="00D90E8F">
        <w:t>cellmodel</w:t>
      </w:r>
      <w:proofErr w:type="spellEnd"/>
      <w:r w:rsidR="00D90E8F">
        <w:t xml:space="preserve"> header (cellmodel.hpp) which contains common functions and variables used in each of the cell models. Some of commonalities in these cell models are: 1) they have arrays of different sizes that need to be accounted for the offsetting, </w:t>
      </w:r>
      <w:r w:rsidR="00115CC5">
        <w:t xml:space="preserve">2) </w:t>
      </w:r>
      <w:r w:rsidR="00D90E8F">
        <w:t>initialisation function (</w:t>
      </w:r>
      <w:proofErr w:type="spellStart"/>
      <w:proofErr w:type="gramStart"/>
      <w:r w:rsidR="00D90E8F">
        <w:t>initConsts</w:t>
      </w:r>
      <w:proofErr w:type="spellEnd"/>
      <w:r w:rsidR="00D90E8F">
        <w:t>(</w:t>
      </w:r>
      <w:proofErr w:type="gramEnd"/>
      <w:r w:rsidR="00D90E8F">
        <w:t xml:space="preserve">) function), </w:t>
      </w:r>
      <w:r w:rsidR="00115CC5">
        <w:t xml:space="preserve">3) </w:t>
      </w:r>
      <w:r w:rsidR="00D90E8F">
        <w:t xml:space="preserve">ODE solver, and </w:t>
      </w:r>
      <w:r w:rsidR="00115CC5">
        <w:t xml:space="preserve">4) </w:t>
      </w:r>
      <w:r w:rsidR="00D90E8F">
        <w:t>sometimes a dynamic time step function.</w:t>
      </w:r>
      <w:r w:rsidR="004C5C1A">
        <w:t xml:space="preserve"> As an addition to make identifying each gate, parameters, or variables in the cell model easier, we introduce enumeration </w:t>
      </w:r>
      <w:r w:rsidR="0050713B">
        <w:t xml:space="preserve">as a </w:t>
      </w:r>
      <w:r w:rsidR="004C5C1A">
        <w:t>header</w:t>
      </w:r>
      <w:r w:rsidR="0050713B">
        <w:t xml:space="preserve"> file</w:t>
      </w:r>
      <w:r w:rsidR="004C5C1A">
        <w:t xml:space="preserve">. This header located inside the </w:t>
      </w:r>
      <w:proofErr w:type="spellStart"/>
      <w:r w:rsidR="004C5C1A">
        <w:t>enums</w:t>
      </w:r>
      <w:proofErr w:type="spellEnd"/>
      <w:r w:rsidR="004C5C1A">
        <w:t xml:space="preserve"> folder, in </w:t>
      </w:r>
      <w:proofErr w:type="spellStart"/>
      <w:r w:rsidR="004C5C1A">
        <w:t>cellmodels</w:t>
      </w:r>
      <w:proofErr w:type="spellEnd"/>
      <w:r w:rsidR="004C5C1A">
        <w:t xml:space="preserve"> folder. This header simply create enumerator for each </w:t>
      </w:r>
      <w:r w:rsidR="006F3D9C">
        <w:t>index in each array.</w:t>
      </w:r>
      <w:r w:rsidR="0050713B">
        <w:t xml:space="preserve"> For example, in Tomek cell model, </w:t>
      </w:r>
      <w:proofErr w:type="gramStart"/>
      <w:r w:rsidR="0050713B">
        <w:t>CONSTANTS[</w:t>
      </w:r>
      <w:proofErr w:type="gramEnd"/>
      <w:r w:rsidR="0050713B">
        <w:t xml:space="preserve">1] is </w:t>
      </w:r>
      <w:proofErr w:type="spellStart"/>
      <w:r w:rsidR="0050713B">
        <w:t>NaO</w:t>
      </w:r>
      <w:proofErr w:type="spellEnd"/>
      <w:r w:rsidR="0050713B">
        <w:t xml:space="preserve"> (millimolar) in component extracellular. This header will enable </w:t>
      </w:r>
      <w:proofErr w:type="gramStart"/>
      <w:r w:rsidR="0050713B">
        <w:t>CONSTANTS[</w:t>
      </w:r>
      <w:proofErr w:type="gramEnd"/>
      <w:r w:rsidR="0050713B">
        <w:t>1] aliased with CONSTANTS[</w:t>
      </w:r>
      <w:proofErr w:type="spellStart"/>
      <w:r w:rsidR="0050713B">
        <w:t>nao</w:t>
      </w:r>
      <w:proofErr w:type="spellEnd"/>
      <w:r w:rsidR="0050713B">
        <w:t xml:space="preserve">] for easier tracing. </w:t>
      </w:r>
      <w:r w:rsidR="004C0BD8">
        <w:t>Detail of all codes mentioned in this research will be attached in the Appendix.</w:t>
      </w:r>
    </w:p>
    <w:p w14:paraId="03D0FFE6" w14:textId="03F5CF3C" w:rsidR="00115CC5" w:rsidRDefault="00115CC5" w:rsidP="00927EF0">
      <w:pPr>
        <w:jc w:val="both"/>
      </w:pPr>
    </w:p>
    <w:p w14:paraId="1C6C3DDC" w14:textId="77777777" w:rsidR="00845A12" w:rsidRDefault="00115CC5" w:rsidP="00845A12">
      <w:pPr>
        <w:jc w:val="both"/>
      </w:pPr>
      <w:r>
        <w:t xml:space="preserve">Next, in the modules folder, there are a lot of </w:t>
      </w:r>
      <w:r w:rsidR="001A0E8D">
        <w:t xml:space="preserve">utility codes stored in this folder. First, is the </w:t>
      </w:r>
      <w:proofErr w:type="spellStart"/>
      <w:r w:rsidR="001A0E8D">
        <w:t>cipa_t</w:t>
      </w:r>
      <w:proofErr w:type="spellEnd"/>
      <w:r w:rsidR="001A0E8D">
        <w:t xml:space="preserve"> header, that define custom struct datatype that will store simulation biomarkers result. Then, there is global function script and header. Global function is used to read input deck, input flags, and some common variables. </w:t>
      </w:r>
      <w:r w:rsidR="00814AC4">
        <w:t xml:space="preserve">After that, there is global type script and header to declare custom data type to store drug data (IC50 and Hill fitting result). Next, we have script and header of parameters, named </w:t>
      </w:r>
      <w:r w:rsidR="00814AC4">
        <w:lastRenderedPageBreak/>
        <w:t>param.cpp and param.hpp. The parameters script acts as declarator to default simulation parameter, including the default input file directory. We provided a default input file to act as ‘failsafe’, to ensure simulation still runs for checking even if user did not provide any input.</w:t>
      </w:r>
      <w:r w:rsidR="004C0BD8">
        <w:t xml:space="preserve"> The last one</w:t>
      </w:r>
      <w:r w:rsidR="00845A12">
        <w:t xml:space="preserve"> </w:t>
      </w:r>
      <w:r w:rsidR="004C0BD8">
        <w:t xml:space="preserve">but the most important, is the </w:t>
      </w:r>
      <w:r w:rsidR="00845A12">
        <w:t xml:space="preserve">gpu.cu and </w:t>
      </w:r>
      <w:proofErr w:type="spellStart"/>
      <w:r w:rsidR="00845A12">
        <w:t>gpu.cuh</w:t>
      </w:r>
      <w:proofErr w:type="spellEnd"/>
      <w:r w:rsidR="00845A12">
        <w:t xml:space="preserve">. </w:t>
      </w:r>
    </w:p>
    <w:p w14:paraId="0210FC97" w14:textId="77777777" w:rsidR="00845A12" w:rsidRDefault="00845A12" w:rsidP="00845A12">
      <w:pPr>
        <w:jc w:val="both"/>
      </w:pPr>
    </w:p>
    <w:p w14:paraId="2816E730" w14:textId="00364D35" w:rsidR="00115CC5" w:rsidRDefault="00505DB4" w:rsidP="00505DB4">
      <w:pPr>
        <w:jc w:val="both"/>
      </w:pPr>
      <w:r>
        <w:t>The file `gpu.cu` is central to all parallel processing in this research. It is specifically designed to handle computational tasks leveraging GPU acceleration, ensuring efficient parallel execution. Within `gpu.cu`, a key function named ‘</w:t>
      </w:r>
      <w:proofErr w:type="spellStart"/>
      <w:r>
        <w:t>kernel_DrugSimulation</w:t>
      </w:r>
      <w:proofErr w:type="spellEnd"/>
      <w:r>
        <w:t xml:space="preserve">’ manages the parallelisation process. This function is responsible for batching operations, determining the data to be processed, and managing memory sharing among threads. This primary function orchestrates the parallelisation by distributing tasks across thousands of GPU threads. Then, each thread runs the same function, the simulation function concurrently but processes a distinct portion of the data. The key function then calls the simulation function helper functions are called within this function, and these are effectively “multiplied” across the threads, each executing independently. This design ensures the workload is evenly distributed and processed simultaneously, fully utilising the computational power of the GPU. By encapsulating the core parallel processing logic within </w:t>
      </w:r>
      <w:r w:rsidR="00F14316">
        <w:t>‘</w:t>
      </w:r>
      <w:r>
        <w:t>gpu.cu</w:t>
      </w:r>
      <w:r w:rsidR="00F14316">
        <w:t>’</w:t>
      </w:r>
      <w:r>
        <w:t>, the research achieves a streamlined and modular structure, making it easier to maintain, optimise the GPU-specific operations, and simplicity for future modifications.</w:t>
      </w:r>
    </w:p>
    <w:p w14:paraId="74B266A4" w14:textId="7B189EC8" w:rsidR="00505DB4" w:rsidRDefault="00505DB4" w:rsidP="00505DB4">
      <w:pPr>
        <w:jc w:val="both"/>
      </w:pPr>
    </w:p>
    <w:p w14:paraId="7A904C93" w14:textId="480B2461" w:rsidR="00505DB4" w:rsidRDefault="00505DB4" w:rsidP="00505DB4">
      <w:pPr>
        <w:jc w:val="both"/>
      </w:pPr>
      <w:r>
        <w:t xml:space="preserve">The header for </w:t>
      </w:r>
      <w:r w:rsidR="00F14316">
        <w:t>the key GPU code, ‘</w:t>
      </w:r>
      <w:proofErr w:type="spellStart"/>
      <w:r w:rsidR="00F14316">
        <w:t>gpu.cuh</w:t>
      </w:r>
      <w:proofErr w:type="spellEnd"/>
      <w:r w:rsidR="00F14316">
        <w:t>’ help to declare three different functions, the key function, and two other simulation functions, named ‘</w:t>
      </w:r>
      <w:proofErr w:type="spellStart"/>
      <w:r w:rsidR="00F14316">
        <w:t>kernel_DoDrugSim</w:t>
      </w:r>
      <w:proofErr w:type="spellEnd"/>
      <w:r w:rsidR="00F14316">
        <w:t>’ and ‘</w:t>
      </w:r>
      <w:proofErr w:type="spellStart"/>
      <w:r w:rsidR="00F14316">
        <w:t>kernel_DoDrugSim_single</w:t>
      </w:r>
      <w:proofErr w:type="spellEnd"/>
      <w:r w:rsidR="00F14316">
        <w:t>’. Similar to their names, ‘</w:t>
      </w:r>
      <w:proofErr w:type="spellStart"/>
      <w:r w:rsidR="00F14316">
        <w:t>kernel_DoDrugSim</w:t>
      </w:r>
      <w:proofErr w:type="spellEnd"/>
      <w:r w:rsidR="00F14316">
        <w:t xml:space="preserve">’ was designed to being </w:t>
      </w:r>
      <w:proofErr w:type="spellStart"/>
      <w:r w:rsidR="00F14316">
        <w:t>runned</w:t>
      </w:r>
      <w:proofErr w:type="spellEnd"/>
      <w:r w:rsidR="00F14316">
        <w:t xml:space="preserve"> multiple times, and ‘</w:t>
      </w:r>
      <w:proofErr w:type="spellStart"/>
      <w:r w:rsidR="00F14316">
        <w:t>kernel_DoDrugSim_single</w:t>
      </w:r>
      <w:proofErr w:type="spellEnd"/>
      <w:r w:rsidR="00F14316">
        <w:t>’ was designed to run only for one or two times</w:t>
      </w:r>
      <w:r w:rsidR="00340BA4">
        <w:t xml:space="preserve"> to collect necessary simulation result. </w:t>
      </w:r>
      <w:r w:rsidR="002C05E6">
        <w:t>The ‘</w:t>
      </w:r>
      <w:proofErr w:type="spellStart"/>
      <w:r w:rsidR="002C05E6">
        <w:t>kernel_DoDrugSim</w:t>
      </w:r>
      <w:proofErr w:type="spellEnd"/>
      <w:r w:rsidR="002C05E6">
        <w:t>’ will run for thousands of paces first, amplifying the drug effect in the simulation, then ‘</w:t>
      </w:r>
      <w:proofErr w:type="spellStart"/>
      <w:r w:rsidR="002C05E6">
        <w:t>kernel_DoDrugSim_single</w:t>
      </w:r>
      <w:proofErr w:type="spellEnd"/>
      <w:r w:rsidR="002C05E6">
        <w:t>’ will run only once or twice (depending on the cell model) to capture and calculate important simulation results in the form of time series data and features called biomarkers. This research split the drug effect amplification and data capture process due to memory limitation. The method in ‘</w:t>
      </w:r>
      <w:proofErr w:type="spellStart"/>
      <w:r w:rsidR="002C05E6">
        <w:t>kernel_DoDrugSim_single</w:t>
      </w:r>
      <w:proofErr w:type="spellEnd"/>
      <w:r w:rsidR="002C05E6">
        <w:t xml:space="preserve">’ will take up to 60% more memory to save all necessary information. </w:t>
      </w:r>
      <w:r w:rsidR="004571C3">
        <w:t>Because</w:t>
      </w:r>
      <w:r w:rsidR="002C05E6">
        <w:t xml:space="preserve"> ‘</w:t>
      </w:r>
      <w:proofErr w:type="spellStart"/>
      <w:r w:rsidR="002C05E6">
        <w:t>kernel_DoDrugSim</w:t>
      </w:r>
      <w:proofErr w:type="spellEnd"/>
      <w:r w:rsidR="002C05E6">
        <w:t>’ can save some memory usage, we can use the remain</w:t>
      </w:r>
      <w:r w:rsidR="004571C3">
        <w:t xml:space="preserve"> memory space to put more samples, trading off some feature calculation away. The output from ‘</w:t>
      </w:r>
      <w:proofErr w:type="spellStart"/>
      <w:r w:rsidR="004571C3">
        <w:t>kernel_DoDrugSim</w:t>
      </w:r>
      <w:proofErr w:type="spellEnd"/>
      <w:r w:rsidR="004571C3">
        <w:t>’ will be used as input for ‘</w:t>
      </w:r>
      <w:proofErr w:type="spellStart"/>
      <w:r w:rsidR="004571C3">
        <w:t>kernel_DoDrugSim_single</w:t>
      </w:r>
      <w:proofErr w:type="spellEnd"/>
      <w:r w:rsidR="004571C3">
        <w:t>’, measuring the amplified drug effect after thousands of paces.</w:t>
      </w:r>
    </w:p>
    <w:p w14:paraId="3B9B0330" w14:textId="44D616E3" w:rsidR="00505DB4" w:rsidRDefault="00505DB4" w:rsidP="00505DB4"/>
    <w:p w14:paraId="6438E31F" w14:textId="77777777" w:rsidR="00505DB4" w:rsidRPr="00A86E0A" w:rsidRDefault="00505DB4" w:rsidP="00505DB4"/>
    <w:p w14:paraId="40EBD078" w14:textId="1BB3BC91" w:rsidR="00A6636D" w:rsidRDefault="001166AA" w:rsidP="00A6636D">
      <w:pPr>
        <w:pStyle w:val="Heading2"/>
      </w:pPr>
      <w:r>
        <w:lastRenderedPageBreak/>
        <w:t>Output Format</w:t>
      </w:r>
    </w:p>
    <w:p w14:paraId="31A9582C" w14:textId="25BEA20E" w:rsidR="00A6636D" w:rsidRDefault="00A6636D" w:rsidP="00A70219">
      <w:pPr>
        <w:jc w:val="both"/>
      </w:pPr>
      <w:r>
        <w:t>The simulation produces two distinct types of output files</w:t>
      </w:r>
      <w:r w:rsidR="00490C12">
        <w:t xml:space="preserve">, </w:t>
      </w:r>
      <w:r>
        <w:t>a biomarker file and time-series data files</w:t>
      </w:r>
      <w:r w:rsidR="00490C12">
        <w:t xml:space="preserve">, </w:t>
      </w:r>
      <w:r>
        <w:t>along with one intermediate cache file. The cache file is generated as the output of the `</w:t>
      </w:r>
      <w:proofErr w:type="spellStart"/>
      <w:r>
        <w:t>kernel_DoDrugSim</w:t>
      </w:r>
      <w:proofErr w:type="spellEnd"/>
      <w:r>
        <w:t xml:space="preserve">` function, which represents the initial phase of the simulation. During this phase, the function runs the simulation for thousands of </w:t>
      </w:r>
      <w:r w:rsidR="00490C12">
        <w:t>cycles</w:t>
      </w:r>
      <w:r>
        <w:t xml:space="preserve"> (referred to as paces) to amplify the drug effects within the model. After this initial phase, the `</w:t>
      </w:r>
      <w:proofErr w:type="spellStart"/>
      <w:r>
        <w:t>kernel_DoDrugSim_single</w:t>
      </w:r>
      <w:proofErr w:type="spellEnd"/>
      <w:r>
        <w:t xml:space="preserve">` function is executed, which generates the biomarker file and the time-series data files. All output files are organised into a dedicated folder within the `result` directory for efficient storage and retrieval.  </w:t>
      </w:r>
    </w:p>
    <w:p w14:paraId="48A85BE3" w14:textId="77777777" w:rsidR="00A6636D" w:rsidRDefault="00A6636D" w:rsidP="00A70219">
      <w:pPr>
        <w:jc w:val="both"/>
      </w:pPr>
    </w:p>
    <w:p w14:paraId="7DD9ED60" w14:textId="495B4D92" w:rsidR="00A6636D" w:rsidRDefault="00A6636D" w:rsidP="00A70219">
      <w:pPr>
        <w:jc w:val="both"/>
      </w:pPr>
      <w:r>
        <w:t xml:space="preserve">The </w:t>
      </w:r>
      <w:r w:rsidR="00490C12">
        <w:t>biomarker file</w:t>
      </w:r>
      <w:r>
        <w:t xml:space="preserve"> provides a summary of key features extracted from the simulation for each sample. It includes data such as sample number, </w:t>
      </w:r>
      <w:proofErr w:type="spellStart"/>
      <w:r>
        <w:t>qNet</w:t>
      </w:r>
      <w:proofErr w:type="spellEnd"/>
      <w:r>
        <w:t xml:space="preserve">, </w:t>
      </w:r>
      <w:proofErr w:type="spellStart"/>
      <w:r>
        <w:t>qInward</w:t>
      </w:r>
      <w:proofErr w:type="spellEnd"/>
      <w:r>
        <w:t xml:space="preserve">, </w:t>
      </w:r>
      <w:proofErr w:type="spellStart"/>
      <w:r>
        <w:t>inal_auc</w:t>
      </w:r>
      <w:proofErr w:type="spellEnd"/>
      <w:r>
        <w:t xml:space="preserve">, </w:t>
      </w:r>
      <w:proofErr w:type="spellStart"/>
      <w:r>
        <w:t>ical_auc</w:t>
      </w:r>
      <w:proofErr w:type="spellEnd"/>
      <w:r>
        <w:t xml:space="preserve">, apd90, apd50, </w:t>
      </w:r>
      <w:proofErr w:type="spellStart"/>
      <w:r>
        <w:t>apd_tri</w:t>
      </w:r>
      <w:proofErr w:type="spellEnd"/>
      <w:r>
        <w:t xml:space="preserve">, cad90, cad50, </w:t>
      </w:r>
      <w:proofErr w:type="spellStart"/>
      <w:r>
        <w:t>cad_tri</w:t>
      </w:r>
      <w:proofErr w:type="spellEnd"/>
      <w:r>
        <w:t xml:space="preserve">, </w:t>
      </w:r>
      <w:proofErr w:type="spellStart"/>
      <w:r>
        <w:t>dvmdt_repol</w:t>
      </w:r>
      <w:proofErr w:type="spellEnd"/>
      <w:r>
        <w:t xml:space="preserve">, </w:t>
      </w:r>
      <w:proofErr w:type="spellStart"/>
      <w:r>
        <w:t>vm_peak</w:t>
      </w:r>
      <w:proofErr w:type="spellEnd"/>
      <w:r>
        <w:t xml:space="preserve">, </w:t>
      </w:r>
      <w:proofErr w:type="spellStart"/>
      <w:r>
        <w:t>vm_valley</w:t>
      </w:r>
      <w:proofErr w:type="spellEnd"/>
      <w:r>
        <w:t xml:space="preserve">, </w:t>
      </w:r>
      <w:proofErr w:type="spellStart"/>
      <w:r>
        <w:t>vm_dia</w:t>
      </w:r>
      <w:proofErr w:type="spellEnd"/>
      <w:r>
        <w:t xml:space="preserve">, </w:t>
      </w:r>
      <w:proofErr w:type="spellStart"/>
      <w:r>
        <w:t>ca_peak</w:t>
      </w:r>
      <w:proofErr w:type="spellEnd"/>
      <w:r>
        <w:t xml:space="preserve">, </w:t>
      </w:r>
      <w:proofErr w:type="spellStart"/>
      <w:r>
        <w:t>ca_valley</w:t>
      </w:r>
      <w:proofErr w:type="spellEnd"/>
      <w:r>
        <w:t xml:space="preserve">, and </w:t>
      </w:r>
      <w:proofErr w:type="spellStart"/>
      <w:r>
        <w:t>ca_dia</w:t>
      </w:r>
      <w:proofErr w:type="spellEnd"/>
      <w:r>
        <w:t xml:space="preserve">. These biomarkers represent crucial physiological parameters simulated under drug influence, and they are instrumental for downstream analyses, such as machine learning-based predictions.  </w:t>
      </w:r>
    </w:p>
    <w:p w14:paraId="2C747AE1" w14:textId="77777777" w:rsidR="00A6636D" w:rsidRDefault="00A6636D" w:rsidP="00A70219">
      <w:pPr>
        <w:jc w:val="both"/>
      </w:pPr>
    </w:p>
    <w:p w14:paraId="0B9ADF16" w14:textId="405786FA" w:rsidR="00A6636D" w:rsidRDefault="00A6636D" w:rsidP="00A70219">
      <w:pPr>
        <w:jc w:val="both"/>
      </w:pPr>
      <w:r>
        <w:t xml:space="preserve">The </w:t>
      </w:r>
      <w:r w:rsidR="00490C12">
        <w:t>time-series file</w:t>
      </w:r>
      <w:r>
        <w:t xml:space="preserve"> </w:t>
      </w:r>
      <w:proofErr w:type="gramStart"/>
      <w:r>
        <w:t>offer</w:t>
      </w:r>
      <w:proofErr w:type="gramEnd"/>
      <w:r>
        <w:t xml:space="preserve"> a detailed temporal view of each sample’s behaviour. Each sample has its own individual time-series file; thus, a simulation involving 2000 samples will result in 2000 time-series files. These files capture parameters such as time, action potential, voltage gradient over time, Cai, INa, INaL, ICaL, IKs, </w:t>
      </w:r>
      <w:proofErr w:type="spellStart"/>
      <w:r>
        <w:t>IKr</w:t>
      </w:r>
      <w:proofErr w:type="spellEnd"/>
      <w:r>
        <w:t xml:space="preserve">, IK1, and Ito. Using this detailed data, it is possible to plot the drug-induced cellular responses over a single cycle, facilitating visualisation and deeper analysis of dynamic behaviours.  </w:t>
      </w:r>
    </w:p>
    <w:p w14:paraId="4F6CFE32" w14:textId="77777777" w:rsidR="00A6636D" w:rsidRDefault="00A6636D" w:rsidP="00A6636D"/>
    <w:p w14:paraId="0F083ECA" w14:textId="77777777" w:rsidR="008E315B" w:rsidRPr="008E315B" w:rsidRDefault="008E315B" w:rsidP="008E315B"/>
    <w:p w14:paraId="5269A3A3" w14:textId="4D067325" w:rsidR="008E315B" w:rsidRDefault="003F1D3B" w:rsidP="008E315B">
      <w:pPr>
        <w:pStyle w:val="Heading2"/>
      </w:pPr>
      <w:bookmarkStart w:id="19" w:name="_Toc182812286"/>
      <w:r>
        <w:t>Compilation, Input Files, and Testing</w:t>
      </w:r>
      <w:bookmarkEnd w:id="19"/>
    </w:p>
    <w:p w14:paraId="0B7C3A12" w14:textId="77777777" w:rsidR="00C94946" w:rsidRPr="00C94946" w:rsidRDefault="00C94946" w:rsidP="00C94946"/>
    <w:p w14:paraId="3ED29DDE" w14:textId="54D6586B" w:rsidR="00C94946" w:rsidRPr="006F361F" w:rsidRDefault="00C94946" w:rsidP="00C94946">
      <w:pPr>
        <w:pStyle w:val="Heading3"/>
      </w:pPr>
      <w:r>
        <w:t xml:space="preserve">Compiling with </w:t>
      </w:r>
      <w:proofErr w:type="spellStart"/>
      <w:r>
        <w:t>makefile</w:t>
      </w:r>
      <w:proofErr w:type="spellEnd"/>
    </w:p>
    <w:p w14:paraId="696BD0C2" w14:textId="66F63172" w:rsidR="00A972CF" w:rsidRPr="00A972CF" w:rsidRDefault="00B22629" w:rsidP="00A972CF">
      <w:pPr>
        <w:tabs>
          <w:tab w:val="left" w:pos="187"/>
          <w:tab w:val="left" w:pos="288"/>
          <w:tab w:val="left" w:pos="317"/>
          <w:tab w:val="left" w:pos="2430"/>
        </w:tabs>
        <w:jc w:val="both"/>
        <w:rPr>
          <w:rFonts w:eastAsia="Batang"/>
        </w:rPr>
      </w:pPr>
      <w:r>
        <w:rPr>
          <w:rFonts w:eastAsia="Batang"/>
        </w:rPr>
        <w:t>This research’s code repository</w:t>
      </w:r>
      <w:r w:rsidRPr="00B22629">
        <w:rPr>
          <w:rFonts w:eastAsia="Batang"/>
        </w:rPr>
        <w:t xml:space="preserve"> provided </w:t>
      </w:r>
      <w:proofErr w:type="spellStart"/>
      <w:r w:rsidRPr="00B22629">
        <w:rPr>
          <w:rFonts w:eastAsia="Batang"/>
        </w:rPr>
        <w:t>Makefile</w:t>
      </w:r>
      <w:proofErr w:type="spellEnd"/>
      <w:r w:rsidRPr="00B22629">
        <w:rPr>
          <w:rFonts w:eastAsia="Batang"/>
        </w:rPr>
        <w:t xml:space="preserve"> </w:t>
      </w:r>
      <w:r>
        <w:rPr>
          <w:rFonts w:eastAsia="Batang"/>
        </w:rPr>
        <w:t xml:space="preserve">to </w:t>
      </w:r>
      <w:r w:rsidRPr="00B22629">
        <w:rPr>
          <w:rFonts w:eastAsia="Batang"/>
        </w:rPr>
        <w:t xml:space="preserve">outline a clear and structured approach to compiling </w:t>
      </w:r>
      <w:r>
        <w:rPr>
          <w:rFonts w:eastAsia="Batang"/>
        </w:rPr>
        <w:t>the</w:t>
      </w:r>
      <w:r w:rsidRPr="00B22629">
        <w:rPr>
          <w:rFonts w:eastAsia="Batang"/>
        </w:rPr>
        <w:t xml:space="preserve"> CUDA-based C++</w:t>
      </w:r>
      <w:r>
        <w:rPr>
          <w:rFonts w:eastAsia="Batang"/>
        </w:rPr>
        <w:t xml:space="preserve"> scripts and headers.</w:t>
      </w:r>
      <w:r w:rsidRPr="00B22629">
        <w:rPr>
          <w:rFonts w:eastAsia="Batang"/>
        </w:rPr>
        <w:t xml:space="preserve"> It incorporates key elements like specifying source files, dependencies, compilation flags, and cleaning commands.</w:t>
      </w:r>
      <w:r w:rsidR="00A972CF">
        <w:rPr>
          <w:rFonts w:eastAsia="Batang"/>
        </w:rPr>
        <w:t xml:space="preserve"> </w:t>
      </w:r>
      <w:r w:rsidR="00A972CF" w:rsidRPr="00A972CF">
        <w:rPr>
          <w:rFonts w:eastAsia="Batang"/>
        </w:rPr>
        <w:t xml:space="preserve">Key concepts, such as the use </w:t>
      </w:r>
      <w:proofErr w:type="gramStart"/>
      <w:r w:rsidR="00A972CF" w:rsidRPr="00A972CF">
        <w:rPr>
          <w:rFonts w:eastAsia="Batang"/>
        </w:rPr>
        <w:t>of :</w:t>
      </w:r>
      <w:proofErr w:type="gramEnd"/>
      <w:r w:rsidR="00A972CF" w:rsidRPr="00A972CF">
        <w:rPr>
          <w:rFonts w:eastAsia="Batang"/>
        </w:rPr>
        <w:t>= for immediate value assignment, are highlighted to ensure consistent behaviour during execution. Commentary further guides users on technical aspects</w:t>
      </w:r>
      <w:r w:rsidR="004D184D">
        <w:rPr>
          <w:rFonts w:eastAsia="Batang"/>
        </w:rPr>
        <w:t xml:space="preserve">. The </w:t>
      </w:r>
      <w:proofErr w:type="spellStart"/>
      <w:r w:rsidR="004D184D">
        <w:rPr>
          <w:rFonts w:eastAsia="Batang"/>
        </w:rPr>
        <w:t>Makefile</w:t>
      </w:r>
      <w:proofErr w:type="spellEnd"/>
      <w:r w:rsidR="004D184D">
        <w:rPr>
          <w:rFonts w:eastAsia="Batang"/>
        </w:rPr>
        <w:t xml:space="preserve"> for this research will be provided in the appendix.</w:t>
      </w:r>
    </w:p>
    <w:p w14:paraId="683485E7" w14:textId="77777777" w:rsidR="00A972CF" w:rsidRPr="00A972CF" w:rsidRDefault="00A972CF" w:rsidP="00A972CF">
      <w:pPr>
        <w:tabs>
          <w:tab w:val="left" w:pos="187"/>
          <w:tab w:val="left" w:pos="288"/>
          <w:tab w:val="left" w:pos="317"/>
          <w:tab w:val="left" w:pos="2430"/>
        </w:tabs>
        <w:jc w:val="both"/>
        <w:rPr>
          <w:rFonts w:eastAsia="Batang"/>
        </w:rPr>
      </w:pPr>
    </w:p>
    <w:p w14:paraId="4201F08B" w14:textId="77777777" w:rsidR="00A972CF" w:rsidRPr="00A972CF" w:rsidRDefault="00A972CF" w:rsidP="00A972CF">
      <w:pPr>
        <w:tabs>
          <w:tab w:val="left" w:pos="187"/>
          <w:tab w:val="left" w:pos="288"/>
          <w:tab w:val="left" w:pos="317"/>
          <w:tab w:val="left" w:pos="2430"/>
        </w:tabs>
        <w:jc w:val="both"/>
        <w:rPr>
          <w:rFonts w:eastAsia="Batang"/>
        </w:rPr>
      </w:pPr>
      <w:proofErr w:type="gramStart"/>
      <w:r w:rsidRPr="00A972CF">
        <w:rPr>
          <w:rFonts w:eastAsia="Batang"/>
        </w:rPr>
        <w:t>The .PHONY</w:t>
      </w:r>
      <w:proofErr w:type="gramEnd"/>
      <w:r w:rsidRPr="00A972CF">
        <w:rPr>
          <w:rFonts w:eastAsia="Batang"/>
        </w:rPr>
        <w:t xml:space="preserve"> directive specifies that all and clean are symbolic targets rather than actual files or directories. This ensures that </w:t>
      </w:r>
      <w:proofErr w:type="gramStart"/>
      <w:r w:rsidRPr="00A972CF">
        <w:rPr>
          <w:rFonts w:eastAsia="Batang"/>
        </w:rPr>
        <w:t>Make</w:t>
      </w:r>
      <w:proofErr w:type="gramEnd"/>
      <w:r w:rsidRPr="00A972CF">
        <w:rPr>
          <w:rFonts w:eastAsia="Batang"/>
        </w:rPr>
        <w:t xml:space="preserve"> does not mistake them for real </w:t>
      </w:r>
      <w:r w:rsidRPr="00A972CF">
        <w:rPr>
          <w:rFonts w:eastAsia="Batang"/>
        </w:rPr>
        <w:lastRenderedPageBreak/>
        <w:t>entities during execution. The PROGNAME variable is used to define the final executable's name (</w:t>
      </w:r>
      <w:proofErr w:type="spellStart"/>
      <w:r w:rsidRPr="00A972CF">
        <w:rPr>
          <w:rFonts w:eastAsia="Batang"/>
        </w:rPr>
        <w:t>drug_sim</w:t>
      </w:r>
      <w:proofErr w:type="spellEnd"/>
      <w:r w:rsidRPr="00A972CF">
        <w:rPr>
          <w:rFonts w:eastAsia="Batang"/>
        </w:rPr>
        <w:t xml:space="preserve">), making it easy to change the output program's name if needed. These simple, high-level definitions contribute to a more modular and maintainable </w:t>
      </w:r>
      <w:proofErr w:type="spellStart"/>
      <w:r w:rsidRPr="00A972CF">
        <w:rPr>
          <w:rFonts w:eastAsia="Batang"/>
        </w:rPr>
        <w:t>Makefile</w:t>
      </w:r>
      <w:proofErr w:type="spellEnd"/>
      <w:r w:rsidRPr="00A972CF">
        <w:rPr>
          <w:rFonts w:eastAsia="Batang"/>
        </w:rPr>
        <w:t>.</w:t>
      </w:r>
    </w:p>
    <w:p w14:paraId="5F75E77A" w14:textId="77777777" w:rsidR="00A972CF" w:rsidRPr="00A972CF" w:rsidRDefault="00A972CF" w:rsidP="00A972CF">
      <w:pPr>
        <w:tabs>
          <w:tab w:val="left" w:pos="187"/>
          <w:tab w:val="left" w:pos="288"/>
          <w:tab w:val="left" w:pos="317"/>
          <w:tab w:val="left" w:pos="2430"/>
        </w:tabs>
        <w:jc w:val="both"/>
        <w:rPr>
          <w:rFonts w:eastAsia="Batang"/>
        </w:rPr>
      </w:pPr>
    </w:p>
    <w:p w14:paraId="493E0B23" w14:textId="26877898" w:rsidR="00A972CF" w:rsidRPr="00A972CF" w:rsidRDefault="00A972CF" w:rsidP="00A972CF">
      <w:pPr>
        <w:tabs>
          <w:tab w:val="left" w:pos="187"/>
          <w:tab w:val="left" w:pos="288"/>
          <w:tab w:val="left" w:pos="317"/>
          <w:tab w:val="left" w:pos="2430"/>
        </w:tabs>
        <w:jc w:val="both"/>
        <w:rPr>
          <w:rFonts w:eastAsia="Batang"/>
        </w:rPr>
      </w:pPr>
      <w:r w:rsidRPr="00A972CF">
        <w:rPr>
          <w:rFonts w:eastAsia="Batang"/>
        </w:rPr>
        <w:t xml:space="preserve">The </w:t>
      </w:r>
      <w:proofErr w:type="spellStart"/>
      <w:r w:rsidRPr="00A972CF">
        <w:rPr>
          <w:rFonts w:eastAsia="Batang"/>
        </w:rPr>
        <w:t>Makefile</w:t>
      </w:r>
      <w:proofErr w:type="spellEnd"/>
      <w:r w:rsidRPr="00A972CF">
        <w:rPr>
          <w:rFonts w:eastAsia="Batang"/>
        </w:rPr>
        <w:t xml:space="preserve"> specifies </w:t>
      </w:r>
      <w:proofErr w:type="spellStart"/>
      <w:r w:rsidRPr="00A972CF">
        <w:rPr>
          <w:rFonts w:eastAsia="Batang"/>
        </w:rPr>
        <w:t>nvcc</w:t>
      </w:r>
      <w:proofErr w:type="spellEnd"/>
      <w:r w:rsidRPr="00A972CF">
        <w:rPr>
          <w:rFonts w:eastAsia="Batang"/>
        </w:rPr>
        <w:t xml:space="preserve">, NVIDIA’s CUDA compiler, as the compiler, ensuring compatibility with GPU-based computation. It also utilises </w:t>
      </w:r>
      <w:proofErr w:type="spellStart"/>
      <w:r w:rsidRPr="00A972CF">
        <w:rPr>
          <w:rFonts w:eastAsia="Batang"/>
        </w:rPr>
        <w:t>nvlink</w:t>
      </w:r>
      <w:proofErr w:type="spellEnd"/>
      <w:r w:rsidRPr="00A972CF">
        <w:rPr>
          <w:rFonts w:eastAsia="Batang"/>
        </w:rPr>
        <w:t xml:space="preserve"> for linking purposes. Key flags are defined for both compilation and linking. CPPFLAGS includes the path to CUDA header files, while CXXFLAGS incorporates options such as -Wall for warnings, -O2 for optimisation, and -</w:t>
      </w:r>
      <w:proofErr w:type="spellStart"/>
      <w:r w:rsidRPr="00A972CF">
        <w:rPr>
          <w:rFonts w:eastAsia="Batang"/>
        </w:rPr>
        <w:t>fpermissive</w:t>
      </w:r>
      <w:proofErr w:type="spellEnd"/>
      <w:r w:rsidRPr="00A972CF">
        <w:rPr>
          <w:rFonts w:eastAsia="Batang"/>
        </w:rPr>
        <w:t xml:space="preserve"> for handling relaxed syntax. The LDFLAGS variable defines linker flags, such as paths to CUDA libraries, GPU architecture specifications (-arch=sm_86), and relocatable device code support (-</w:t>
      </w:r>
      <w:proofErr w:type="spellStart"/>
      <w:r w:rsidRPr="00A972CF">
        <w:rPr>
          <w:rFonts w:eastAsia="Batang"/>
        </w:rPr>
        <w:t>rdc</w:t>
      </w:r>
      <w:proofErr w:type="spellEnd"/>
      <w:r w:rsidRPr="00A972CF">
        <w:rPr>
          <w:rFonts w:eastAsia="Batang"/>
        </w:rPr>
        <w:t>=true), ensuring optimal performance on the targeted GPU architecture.</w:t>
      </w:r>
    </w:p>
    <w:p w14:paraId="6C3E130E" w14:textId="77777777" w:rsidR="00A972CF" w:rsidRPr="00A972CF" w:rsidRDefault="00A972CF" w:rsidP="00A972CF">
      <w:pPr>
        <w:tabs>
          <w:tab w:val="left" w:pos="187"/>
          <w:tab w:val="left" w:pos="288"/>
          <w:tab w:val="left" w:pos="317"/>
          <w:tab w:val="left" w:pos="2430"/>
        </w:tabs>
        <w:jc w:val="both"/>
        <w:rPr>
          <w:rFonts w:eastAsia="Batang"/>
        </w:rPr>
      </w:pPr>
    </w:p>
    <w:p w14:paraId="246DFC05" w14:textId="77777777" w:rsidR="00A972CF" w:rsidRPr="00A972CF" w:rsidRDefault="00A972CF" w:rsidP="00A972CF">
      <w:pPr>
        <w:tabs>
          <w:tab w:val="left" w:pos="187"/>
          <w:tab w:val="left" w:pos="288"/>
          <w:tab w:val="left" w:pos="317"/>
          <w:tab w:val="left" w:pos="2430"/>
        </w:tabs>
        <w:jc w:val="both"/>
        <w:rPr>
          <w:rFonts w:eastAsia="Batang"/>
        </w:rPr>
      </w:pPr>
      <w:r w:rsidRPr="00A972CF">
        <w:rPr>
          <w:rFonts w:eastAsia="Batang"/>
        </w:rPr>
        <w:t xml:space="preserve">To manage source and header files, the </w:t>
      </w:r>
      <w:proofErr w:type="spellStart"/>
      <w:r w:rsidRPr="00A972CF">
        <w:rPr>
          <w:rFonts w:eastAsia="Batang"/>
        </w:rPr>
        <w:t>Makefile</w:t>
      </w:r>
      <w:proofErr w:type="spellEnd"/>
      <w:r w:rsidRPr="00A972CF">
        <w:rPr>
          <w:rFonts w:eastAsia="Batang"/>
        </w:rPr>
        <w:t xml:space="preserve"> uses wildcard functions to automatically detect files with relevant extensions (e.g., .</w:t>
      </w:r>
      <w:proofErr w:type="spellStart"/>
      <w:r w:rsidRPr="00A972CF">
        <w:rPr>
          <w:rFonts w:eastAsia="Batang"/>
        </w:rPr>
        <w:t>cpp</w:t>
      </w:r>
      <w:proofErr w:type="spellEnd"/>
      <w:r w:rsidRPr="00A972CF">
        <w:rPr>
          <w:rFonts w:eastAsia="Batang"/>
        </w:rPr>
        <w:t>, .cu, .c for source files and .</w:t>
      </w:r>
      <w:proofErr w:type="spellStart"/>
      <w:r w:rsidRPr="00A972CF">
        <w:rPr>
          <w:rFonts w:eastAsia="Batang"/>
        </w:rPr>
        <w:t>hpp</w:t>
      </w:r>
      <w:proofErr w:type="spellEnd"/>
      <w:r w:rsidRPr="00A972CF">
        <w:rPr>
          <w:rFonts w:eastAsia="Batang"/>
        </w:rPr>
        <w:t>, .h</w:t>
      </w:r>
      <w:proofErr w:type="gramStart"/>
      <w:r w:rsidRPr="00A972CF">
        <w:rPr>
          <w:rFonts w:eastAsia="Batang"/>
        </w:rPr>
        <w:t>, .</w:t>
      </w:r>
      <w:proofErr w:type="spellStart"/>
      <w:r w:rsidRPr="00A972CF">
        <w:rPr>
          <w:rFonts w:eastAsia="Batang"/>
        </w:rPr>
        <w:t>cuh</w:t>
      </w:r>
      <w:proofErr w:type="spellEnd"/>
      <w:proofErr w:type="gramEnd"/>
      <w:r w:rsidRPr="00A972CF">
        <w:rPr>
          <w:rFonts w:eastAsia="Batang"/>
        </w:rPr>
        <w:t xml:space="preserve"> for headers). This approach ensures that the build process dynamically adapts to new files added during development, eliminating the need for manual updates to the </w:t>
      </w:r>
      <w:proofErr w:type="spellStart"/>
      <w:r w:rsidRPr="00A972CF">
        <w:rPr>
          <w:rFonts w:eastAsia="Batang"/>
        </w:rPr>
        <w:t>Makefile</w:t>
      </w:r>
      <w:proofErr w:type="spellEnd"/>
      <w:r w:rsidRPr="00A972CF">
        <w:rPr>
          <w:rFonts w:eastAsia="Batang"/>
        </w:rPr>
        <w:t>. Object files are generated by substituting the .</w:t>
      </w:r>
      <w:proofErr w:type="spellStart"/>
      <w:r w:rsidRPr="00A972CF">
        <w:rPr>
          <w:rFonts w:eastAsia="Batang"/>
        </w:rPr>
        <w:t>cpp</w:t>
      </w:r>
      <w:proofErr w:type="spellEnd"/>
      <w:r w:rsidRPr="00A972CF">
        <w:rPr>
          <w:rFonts w:eastAsia="Batang"/>
        </w:rPr>
        <w:t xml:space="preserve"> extension </w:t>
      </w:r>
      <w:proofErr w:type="gramStart"/>
      <w:r w:rsidRPr="00A972CF">
        <w:rPr>
          <w:rFonts w:eastAsia="Batang"/>
        </w:rPr>
        <w:t>with .o</w:t>
      </w:r>
      <w:proofErr w:type="gramEnd"/>
      <w:r w:rsidRPr="00A972CF">
        <w:rPr>
          <w:rFonts w:eastAsia="Batang"/>
        </w:rPr>
        <w:t>, ensuring a seamless mapping from source to object files.</w:t>
      </w:r>
    </w:p>
    <w:p w14:paraId="2A6A1014" w14:textId="77777777" w:rsidR="00A972CF" w:rsidRPr="00A972CF" w:rsidRDefault="00A972CF" w:rsidP="00A972CF">
      <w:pPr>
        <w:tabs>
          <w:tab w:val="left" w:pos="187"/>
          <w:tab w:val="left" w:pos="288"/>
          <w:tab w:val="left" w:pos="317"/>
          <w:tab w:val="left" w:pos="2430"/>
        </w:tabs>
        <w:jc w:val="both"/>
        <w:rPr>
          <w:rFonts w:eastAsia="Batang"/>
        </w:rPr>
      </w:pPr>
    </w:p>
    <w:p w14:paraId="41F794F3" w14:textId="77777777" w:rsidR="00A972CF" w:rsidRPr="00A972CF" w:rsidRDefault="00A972CF" w:rsidP="00A972CF">
      <w:pPr>
        <w:tabs>
          <w:tab w:val="left" w:pos="187"/>
          <w:tab w:val="left" w:pos="288"/>
          <w:tab w:val="left" w:pos="317"/>
          <w:tab w:val="left" w:pos="2430"/>
        </w:tabs>
        <w:jc w:val="both"/>
        <w:rPr>
          <w:rFonts w:eastAsia="Batang"/>
        </w:rPr>
      </w:pPr>
      <w:r w:rsidRPr="00A972CF">
        <w:rPr>
          <w:rFonts w:eastAsia="Batang"/>
        </w:rPr>
        <w:t xml:space="preserve">The </w:t>
      </w:r>
      <w:proofErr w:type="gramStart"/>
      <w:r w:rsidRPr="00A972CF">
        <w:rPr>
          <w:rFonts w:eastAsia="Batang"/>
        </w:rPr>
        <w:t>all</w:t>
      </w:r>
      <w:proofErr w:type="gramEnd"/>
      <w:r w:rsidRPr="00A972CF">
        <w:rPr>
          <w:rFonts w:eastAsia="Batang"/>
        </w:rPr>
        <w:t xml:space="preserve"> target is set as the default goal, compiling the entire project by depending on the program name ($(PROGNAME)). The linking process combines all object files into the final executable using the specified compiler and linker flags. Explicit rules are defined for generating object files from source files, utilising CUDA-specific flags such as -x cu, -dc, and -arch=sm_86 to ensure compatibility with GPU-based parallel processing.</w:t>
      </w:r>
    </w:p>
    <w:p w14:paraId="521A0545" w14:textId="77777777" w:rsidR="00A972CF" w:rsidRPr="00A972CF" w:rsidRDefault="00A972CF" w:rsidP="00A972CF">
      <w:pPr>
        <w:tabs>
          <w:tab w:val="left" w:pos="187"/>
          <w:tab w:val="left" w:pos="288"/>
          <w:tab w:val="left" w:pos="317"/>
          <w:tab w:val="left" w:pos="2430"/>
        </w:tabs>
        <w:jc w:val="both"/>
        <w:rPr>
          <w:rFonts w:eastAsia="Batang"/>
        </w:rPr>
      </w:pPr>
    </w:p>
    <w:p w14:paraId="4B48FD7C" w14:textId="77777777" w:rsidR="00A972CF" w:rsidRPr="00A972CF" w:rsidRDefault="00A972CF" w:rsidP="00A972CF">
      <w:pPr>
        <w:tabs>
          <w:tab w:val="left" w:pos="187"/>
          <w:tab w:val="left" w:pos="288"/>
          <w:tab w:val="left" w:pos="317"/>
          <w:tab w:val="left" w:pos="2430"/>
        </w:tabs>
        <w:jc w:val="both"/>
        <w:rPr>
          <w:rFonts w:eastAsia="Batang"/>
        </w:rPr>
      </w:pPr>
      <w:r w:rsidRPr="00A972CF">
        <w:rPr>
          <w:rFonts w:eastAsia="Batang"/>
        </w:rPr>
        <w:t>A clean target is included to facilitate the removal of temporary files such as object files (</w:t>
      </w:r>
      <w:proofErr w:type="gramStart"/>
      <w:r w:rsidRPr="00A972CF">
        <w:rPr>
          <w:rFonts w:eastAsia="Batang"/>
        </w:rPr>
        <w:t>*.o</w:t>
      </w:r>
      <w:proofErr w:type="gramEnd"/>
      <w:r w:rsidRPr="00A972CF">
        <w:rPr>
          <w:rFonts w:eastAsia="Batang"/>
        </w:rPr>
        <w:t xml:space="preserve">) and the executable. This ensures a clean workspace for subsequent builds. The @ symbol suppresses the command echo, while the - symbol allows the process to continue even if errors occur, such as when files are missing. Additionally, the LIBS variable specifies external libraries like </w:t>
      </w:r>
      <w:proofErr w:type="spellStart"/>
      <w:r w:rsidRPr="00A972CF">
        <w:rPr>
          <w:rFonts w:eastAsia="Batang"/>
        </w:rPr>
        <w:t>OpenBLAS</w:t>
      </w:r>
      <w:proofErr w:type="spellEnd"/>
      <w:r w:rsidRPr="00A972CF">
        <w:rPr>
          <w:rFonts w:eastAsia="Batang"/>
        </w:rPr>
        <w:t xml:space="preserve"> and CUDA-specific libraries (-</w:t>
      </w:r>
      <w:proofErr w:type="spellStart"/>
      <w:r w:rsidRPr="00A972CF">
        <w:rPr>
          <w:rFonts w:eastAsia="Batang"/>
        </w:rPr>
        <w:t>lopenblas</w:t>
      </w:r>
      <w:proofErr w:type="spellEnd"/>
      <w:r w:rsidRPr="00A972CF">
        <w:rPr>
          <w:rFonts w:eastAsia="Batang"/>
        </w:rPr>
        <w:t>, -</w:t>
      </w:r>
      <w:proofErr w:type="spellStart"/>
      <w:r w:rsidRPr="00A972CF">
        <w:rPr>
          <w:rFonts w:eastAsia="Batang"/>
        </w:rPr>
        <w:t>lpthread</w:t>
      </w:r>
      <w:proofErr w:type="spellEnd"/>
      <w:r w:rsidRPr="00A972CF">
        <w:rPr>
          <w:rFonts w:eastAsia="Batang"/>
        </w:rPr>
        <w:t>, -</w:t>
      </w:r>
      <w:proofErr w:type="spellStart"/>
      <w:r w:rsidRPr="00A972CF">
        <w:rPr>
          <w:rFonts w:eastAsia="Batang"/>
        </w:rPr>
        <w:t>lcudart</w:t>
      </w:r>
      <w:proofErr w:type="spellEnd"/>
      <w:r w:rsidRPr="00A972CF">
        <w:rPr>
          <w:rFonts w:eastAsia="Batang"/>
        </w:rPr>
        <w:t>, -</w:t>
      </w:r>
      <w:proofErr w:type="spellStart"/>
      <w:r w:rsidRPr="00A972CF">
        <w:rPr>
          <w:rFonts w:eastAsia="Batang"/>
        </w:rPr>
        <w:t>lcublas</w:t>
      </w:r>
      <w:proofErr w:type="spellEnd"/>
      <w:r w:rsidRPr="00A972CF">
        <w:rPr>
          <w:rFonts w:eastAsia="Batang"/>
        </w:rPr>
        <w:t>) that are crucial for performing mathematical and parallel computations.</w:t>
      </w:r>
    </w:p>
    <w:p w14:paraId="4A315A95" w14:textId="77777777" w:rsidR="00A972CF" w:rsidRPr="00A972CF" w:rsidRDefault="00A972CF" w:rsidP="00A972CF">
      <w:pPr>
        <w:tabs>
          <w:tab w:val="left" w:pos="187"/>
          <w:tab w:val="left" w:pos="288"/>
          <w:tab w:val="left" w:pos="317"/>
          <w:tab w:val="left" w:pos="2430"/>
        </w:tabs>
        <w:jc w:val="both"/>
        <w:rPr>
          <w:rFonts w:eastAsia="Batang"/>
        </w:rPr>
      </w:pPr>
    </w:p>
    <w:p w14:paraId="5B4B6F10" w14:textId="1D3323D9" w:rsidR="00F94418" w:rsidRDefault="00A972CF" w:rsidP="00A972CF">
      <w:pPr>
        <w:tabs>
          <w:tab w:val="left" w:pos="187"/>
          <w:tab w:val="left" w:pos="288"/>
          <w:tab w:val="left" w:pos="317"/>
          <w:tab w:val="left" w:pos="2430"/>
        </w:tabs>
        <w:jc w:val="both"/>
        <w:rPr>
          <w:rFonts w:eastAsia="Batang"/>
        </w:rPr>
      </w:pPr>
      <w:r w:rsidRPr="00A972CF">
        <w:rPr>
          <w:rFonts w:eastAsia="Batang"/>
        </w:rPr>
        <w:t xml:space="preserve">Overall, this </w:t>
      </w:r>
      <w:proofErr w:type="spellStart"/>
      <w:r w:rsidRPr="00A972CF">
        <w:rPr>
          <w:rFonts w:eastAsia="Batang"/>
        </w:rPr>
        <w:t>Makefile</w:t>
      </w:r>
      <w:proofErr w:type="spellEnd"/>
      <w:r w:rsidRPr="00A972CF">
        <w:rPr>
          <w:rFonts w:eastAsia="Batang"/>
        </w:rPr>
        <w:t xml:space="preserve"> is structured to handle complex dependencies, optimise for GPU-based execution, and maintain flexibility for evolving project requirements. Its modular approach, detailed flag definitions, and automated file management make it a robust tool for managing the compilation process in this drug simulation research project.</w:t>
      </w:r>
    </w:p>
    <w:p w14:paraId="4DF2F7D9" w14:textId="7D1B2CA0" w:rsidR="007663CE" w:rsidRDefault="007663CE" w:rsidP="00A972CF">
      <w:pPr>
        <w:tabs>
          <w:tab w:val="left" w:pos="187"/>
          <w:tab w:val="left" w:pos="288"/>
          <w:tab w:val="left" w:pos="317"/>
          <w:tab w:val="left" w:pos="2430"/>
        </w:tabs>
        <w:jc w:val="both"/>
        <w:rPr>
          <w:rFonts w:eastAsia="Batang"/>
        </w:rPr>
      </w:pPr>
    </w:p>
    <w:p w14:paraId="168BEC71" w14:textId="77777777" w:rsidR="007663CE" w:rsidRPr="006F361F" w:rsidRDefault="007663CE" w:rsidP="00A972CF">
      <w:pPr>
        <w:tabs>
          <w:tab w:val="left" w:pos="187"/>
          <w:tab w:val="left" w:pos="288"/>
          <w:tab w:val="left" w:pos="317"/>
          <w:tab w:val="left" w:pos="2430"/>
        </w:tabs>
        <w:jc w:val="both"/>
        <w:rPr>
          <w:rFonts w:eastAsia="Batang"/>
        </w:rPr>
      </w:pPr>
    </w:p>
    <w:p w14:paraId="6EF53F21" w14:textId="2E3878DE" w:rsidR="007663CE" w:rsidRDefault="007663CE" w:rsidP="007663CE">
      <w:pPr>
        <w:pStyle w:val="Heading3"/>
      </w:pPr>
      <w:r>
        <w:t>Required Input Files</w:t>
      </w:r>
    </w:p>
    <w:p w14:paraId="1BC073B0" w14:textId="77777777" w:rsidR="003623F6" w:rsidRDefault="003623F6" w:rsidP="007C3530">
      <w:pPr>
        <w:jc w:val="both"/>
      </w:pPr>
      <w:r>
        <w:t xml:space="preserve">To execute the simulation, two essential input files are required: an input deck and a drug data file. These files serve as the foundation for configuring the simulation environment and defining the drug properties necessary for the analysis. Together, they ensure the simulator has the parameters and data needed to accurately model the effects of the drug on the cell samples.  </w:t>
      </w:r>
    </w:p>
    <w:p w14:paraId="4122DB03" w14:textId="77777777" w:rsidR="003623F6" w:rsidRDefault="003623F6" w:rsidP="007C3530">
      <w:pPr>
        <w:jc w:val="both"/>
      </w:pPr>
    </w:p>
    <w:p w14:paraId="2478F3AA" w14:textId="77777777" w:rsidR="007C3530" w:rsidRDefault="003623F6" w:rsidP="007C3530">
      <w:pPr>
        <w:jc w:val="both"/>
      </w:pPr>
      <w:r>
        <w:t xml:space="preserve">The first file, known as the input deck, is a text file containing simulation parameters. This file specifies crucial settings, such as the number of simulation steps, time intervals (`dt`), cell model identifiers, and other key configurations that govern how the simulation is run. By modifying this file, researchers can adapt the simulation to different experimental conditions without altering the underlying code. The flexibility provided by the input deck allows for efficient experimentation and testing across a wide range of scenarios.  </w:t>
      </w:r>
      <w:r w:rsidR="007C3530">
        <w:t>By default, an input deck file contains:</w:t>
      </w:r>
    </w:p>
    <w:p w14:paraId="61782B81" w14:textId="77777777" w:rsidR="007C3530" w:rsidRDefault="007C3530" w:rsidP="007C3530">
      <w:pPr>
        <w:jc w:val="both"/>
      </w:pPr>
    </w:p>
    <w:p w14:paraId="58B7A285" w14:textId="0B6CC96F" w:rsidR="007C3530" w:rsidRDefault="007C3530" w:rsidP="007C3530">
      <w:pPr>
        <w:pStyle w:val="ListParagraph"/>
        <w:numPr>
          <w:ilvl w:val="0"/>
          <w:numId w:val="30"/>
        </w:numPr>
        <w:jc w:val="both"/>
      </w:pPr>
      <w:proofErr w:type="spellStart"/>
      <w:r>
        <w:t>Basic_Cycle_Length</w:t>
      </w:r>
      <w:proofErr w:type="spellEnd"/>
      <w:r>
        <w:t xml:space="preserve"> (length of one cycle in millisecond)</w:t>
      </w:r>
      <w:r>
        <w:t xml:space="preserve"> = 1000</w:t>
      </w:r>
    </w:p>
    <w:p w14:paraId="17E2C0CE" w14:textId="1698E542" w:rsidR="007C3530" w:rsidRDefault="007C3530" w:rsidP="007C3530">
      <w:pPr>
        <w:pStyle w:val="ListParagraph"/>
        <w:numPr>
          <w:ilvl w:val="0"/>
          <w:numId w:val="30"/>
        </w:numPr>
        <w:jc w:val="both"/>
      </w:pPr>
      <w:proofErr w:type="spellStart"/>
      <w:r>
        <w:t>Number_of_Pacing</w:t>
      </w:r>
      <w:proofErr w:type="spellEnd"/>
      <w:r>
        <w:t xml:space="preserve"> </w:t>
      </w:r>
      <w:r>
        <w:t xml:space="preserve">(number of cycle) </w:t>
      </w:r>
      <w:r>
        <w:t>= 1000</w:t>
      </w:r>
    </w:p>
    <w:p w14:paraId="710B554E" w14:textId="77777777" w:rsidR="007C3530" w:rsidRDefault="007C3530" w:rsidP="007C3530">
      <w:pPr>
        <w:pStyle w:val="ListParagraph"/>
        <w:numPr>
          <w:ilvl w:val="0"/>
          <w:numId w:val="30"/>
        </w:numPr>
        <w:jc w:val="both"/>
      </w:pPr>
      <w:proofErr w:type="spellStart"/>
      <w:r>
        <w:t>Simulation_Mode</w:t>
      </w:r>
      <w:proofErr w:type="spellEnd"/>
      <w:r>
        <w:t xml:space="preserve"> = 0</w:t>
      </w:r>
    </w:p>
    <w:p w14:paraId="5AD4938F" w14:textId="6AEADFBF" w:rsidR="007C3530" w:rsidRDefault="007C3530" w:rsidP="007C3530">
      <w:pPr>
        <w:pStyle w:val="ListParagraph"/>
        <w:numPr>
          <w:ilvl w:val="0"/>
          <w:numId w:val="30"/>
        </w:numPr>
        <w:jc w:val="both"/>
      </w:pPr>
      <w:proofErr w:type="spellStart"/>
      <w:r>
        <w:t>Celltype</w:t>
      </w:r>
      <w:proofErr w:type="spellEnd"/>
      <w:r>
        <w:t xml:space="preserve"> = </w:t>
      </w:r>
      <w:proofErr w:type="gramStart"/>
      <w:r>
        <w:t xml:space="preserve">0  </w:t>
      </w:r>
      <w:r>
        <w:t>(</w:t>
      </w:r>
      <w:proofErr w:type="gramEnd"/>
      <w:r>
        <w:t xml:space="preserve">type of cell we want to simulate) </w:t>
      </w:r>
      <w:r>
        <w:t xml:space="preserve">  </w:t>
      </w:r>
      <w:r>
        <w:t>(</w:t>
      </w:r>
      <w:r>
        <w:t>0: endo, 1: epi, 2: M</w:t>
      </w:r>
    </w:p>
    <w:p w14:paraId="282DC977" w14:textId="0840DC9C" w:rsidR="007C3530" w:rsidRDefault="007C3530" w:rsidP="007C3530">
      <w:pPr>
        <w:pStyle w:val="ListParagraph"/>
        <w:numPr>
          <w:ilvl w:val="0"/>
          <w:numId w:val="30"/>
        </w:numPr>
        <w:jc w:val="both"/>
      </w:pPr>
      <w:proofErr w:type="spellStart"/>
      <w:r>
        <w:t>Is_Dutta</w:t>
      </w:r>
      <w:proofErr w:type="spellEnd"/>
      <w:r>
        <w:t xml:space="preserve"> = </w:t>
      </w:r>
      <w:proofErr w:type="gramStart"/>
      <w:r>
        <w:t>1</w:t>
      </w:r>
      <w:r>
        <w:t xml:space="preserve"> </w:t>
      </w:r>
      <w:r>
        <w:t xml:space="preserve"> (</w:t>
      </w:r>
      <w:proofErr w:type="gramEnd"/>
      <w:r>
        <w:t>means conductance scaling from Dutta et al. 2017</w:t>
      </w:r>
      <w:r>
        <w:t>)</w:t>
      </w:r>
    </w:p>
    <w:p w14:paraId="3B5C0911" w14:textId="7618B6E0" w:rsidR="007C3530" w:rsidRDefault="007C3530" w:rsidP="007C3530">
      <w:pPr>
        <w:pStyle w:val="ListParagraph"/>
        <w:numPr>
          <w:ilvl w:val="1"/>
          <w:numId w:val="30"/>
        </w:numPr>
        <w:jc w:val="both"/>
      </w:pPr>
      <w:r>
        <w:t>Dutta’s conductance scaling may vary. Tomek cell model do not require this.</w:t>
      </w:r>
    </w:p>
    <w:p w14:paraId="7F969F03" w14:textId="0402D993" w:rsidR="007C3530" w:rsidRDefault="007C3530" w:rsidP="007C3530">
      <w:pPr>
        <w:pStyle w:val="ListParagraph"/>
        <w:numPr>
          <w:ilvl w:val="0"/>
          <w:numId w:val="30"/>
        </w:numPr>
        <w:jc w:val="both"/>
      </w:pPr>
      <w:proofErr w:type="spellStart"/>
      <w:r>
        <w:t>Is_Post_Processing</w:t>
      </w:r>
      <w:proofErr w:type="spellEnd"/>
      <w:r>
        <w:t xml:space="preserve"> = 0</w:t>
      </w:r>
      <w:r>
        <w:t xml:space="preserve"> (set 0 to use </w:t>
      </w:r>
      <w:r>
        <w:t>‘</w:t>
      </w:r>
      <w:proofErr w:type="spellStart"/>
      <w:r>
        <w:t>kernel_DoDrugSim</w:t>
      </w:r>
      <w:proofErr w:type="spellEnd"/>
      <w:r>
        <w:t>’</w:t>
      </w:r>
      <w:r>
        <w:t xml:space="preserve"> or set 1 to use </w:t>
      </w:r>
      <w:r>
        <w:t>‘</w:t>
      </w:r>
      <w:proofErr w:type="spellStart"/>
      <w:r>
        <w:t>kernel_DoDrugSim_single</w:t>
      </w:r>
      <w:proofErr w:type="spellEnd"/>
      <w:r>
        <w:t>’</w:t>
      </w:r>
      <w:r>
        <w:t>, we run mode 0 first, then mode 1)</w:t>
      </w:r>
    </w:p>
    <w:p w14:paraId="505F2C8D" w14:textId="65252D85" w:rsidR="007C3530" w:rsidRDefault="007C3530" w:rsidP="007C3530">
      <w:pPr>
        <w:pStyle w:val="ListParagraph"/>
        <w:numPr>
          <w:ilvl w:val="0"/>
          <w:numId w:val="30"/>
        </w:numPr>
        <w:jc w:val="both"/>
      </w:pPr>
      <w:proofErr w:type="spellStart"/>
      <w:r>
        <w:t>Use_Conductance_Variability</w:t>
      </w:r>
      <w:proofErr w:type="spellEnd"/>
      <w:r>
        <w:t xml:space="preserve"> = 0 </w:t>
      </w:r>
      <w:proofErr w:type="gramStart"/>
      <w:r>
        <w:t xml:space="preserve">   </w:t>
      </w:r>
      <w:r w:rsidR="00ED369A">
        <w:t>(</w:t>
      </w:r>
      <w:proofErr w:type="gramEnd"/>
      <w:r>
        <w:t>1: read additional file which contain individual conductance variability</w:t>
      </w:r>
      <w:r w:rsidR="00ED369A">
        <w:t>)</w:t>
      </w:r>
    </w:p>
    <w:p w14:paraId="6E3CFDCD" w14:textId="72291536" w:rsidR="007C3530" w:rsidRDefault="007C3530" w:rsidP="007C3530">
      <w:pPr>
        <w:pStyle w:val="ListParagraph"/>
        <w:numPr>
          <w:ilvl w:val="0"/>
          <w:numId w:val="30"/>
        </w:numPr>
        <w:jc w:val="both"/>
      </w:pPr>
      <w:proofErr w:type="spellStart"/>
      <w:r>
        <w:t>Pace_Find_Steepest</w:t>
      </w:r>
      <w:proofErr w:type="spellEnd"/>
      <w:r>
        <w:t xml:space="preserve"> = </w:t>
      </w:r>
      <w:proofErr w:type="gramStart"/>
      <w:r w:rsidR="00ED369A">
        <w:t>250</w:t>
      </w:r>
      <w:r>
        <w:t xml:space="preserve">  </w:t>
      </w:r>
      <w:r w:rsidR="00ED369A">
        <w:t>(</w:t>
      </w:r>
      <w:proofErr w:type="gramEnd"/>
      <w:r>
        <w:t xml:space="preserve">timing to start searching steepest </w:t>
      </w:r>
      <w:proofErr w:type="spellStart"/>
      <w:r>
        <w:t>dvdt</w:t>
      </w:r>
      <w:proofErr w:type="spellEnd"/>
      <w:r w:rsidR="00ED369A">
        <w:t xml:space="preserve"> </w:t>
      </w:r>
      <w:proofErr w:type="spellStart"/>
      <w:r>
        <w:t>repol</w:t>
      </w:r>
      <w:proofErr w:type="spellEnd"/>
      <w:r w:rsidR="00ED369A">
        <w:t>. Means we start searching from last 250 cycles, or cycle number 750-1000)</w:t>
      </w:r>
      <w:r>
        <w:t xml:space="preserve"> </w:t>
      </w:r>
      <w:r w:rsidR="00ED369A">
        <w:t>(</w:t>
      </w:r>
      <w:r>
        <w:t>minimum value: 2</w:t>
      </w:r>
      <w:r w:rsidR="00ED369A">
        <w:t>)</w:t>
      </w:r>
    </w:p>
    <w:p w14:paraId="34E1A6D9" w14:textId="77777777" w:rsidR="007C3530" w:rsidRDefault="007C3530" w:rsidP="007C3530">
      <w:pPr>
        <w:pStyle w:val="ListParagraph"/>
        <w:numPr>
          <w:ilvl w:val="0"/>
          <w:numId w:val="30"/>
        </w:numPr>
        <w:jc w:val="both"/>
      </w:pPr>
      <w:proofErr w:type="spellStart"/>
      <w:r>
        <w:t>Drug_Name</w:t>
      </w:r>
      <w:proofErr w:type="spellEnd"/>
      <w:r>
        <w:t xml:space="preserve"> = quinidine</w:t>
      </w:r>
    </w:p>
    <w:p w14:paraId="4FCA9298" w14:textId="20E951AB" w:rsidR="007C3530" w:rsidRDefault="007C3530" w:rsidP="007C3530">
      <w:pPr>
        <w:pStyle w:val="ListParagraph"/>
        <w:numPr>
          <w:ilvl w:val="0"/>
          <w:numId w:val="30"/>
        </w:numPr>
        <w:jc w:val="both"/>
      </w:pPr>
      <w:r>
        <w:t>Concentrations = 3237.0</w:t>
      </w:r>
      <w:r w:rsidR="00ED369A">
        <w:t xml:space="preserve"> (concentration of the drug in mMol)</w:t>
      </w:r>
    </w:p>
    <w:p w14:paraId="2EBB9B3A" w14:textId="5DE5960B" w:rsidR="003623F6" w:rsidRDefault="007C3530" w:rsidP="007C3530">
      <w:pPr>
        <w:pStyle w:val="ListParagraph"/>
        <w:numPr>
          <w:ilvl w:val="0"/>
          <w:numId w:val="30"/>
        </w:numPr>
        <w:jc w:val="both"/>
      </w:pPr>
      <w:proofErr w:type="spellStart"/>
      <w:r>
        <w:t>GPU_Index</w:t>
      </w:r>
      <w:proofErr w:type="spellEnd"/>
      <w:r>
        <w:t xml:space="preserve"> = 0</w:t>
      </w:r>
      <w:r w:rsidR="00ED369A">
        <w:t xml:space="preserve"> (choose which GPU will run the simulation, a PC with 1 GPU should let it 0)</w:t>
      </w:r>
    </w:p>
    <w:p w14:paraId="15572F6E" w14:textId="77777777" w:rsidR="007C3530" w:rsidRDefault="007C3530" w:rsidP="007C3530">
      <w:pPr>
        <w:jc w:val="both"/>
      </w:pPr>
    </w:p>
    <w:p w14:paraId="6E3ED15D" w14:textId="5A29EC32" w:rsidR="003623F6" w:rsidRDefault="003623F6" w:rsidP="007C3530">
      <w:pPr>
        <w:jc w:val="both"/>
      </w:pPr>
      <w:r>
        <w:t xml:space="preserve">The second file is a CSV file containing drug-specific data, particularly the IC50 and Hill coefficient values. These pharmacological parameters are critical for modelling the drug's effect on ion channels and other cellular processes. The IC50 value represents the drug concentration at which 50% of its maximal inhibitory effect is observed, while the Hill coefficient describes the slope of the dose-response </w:t>
      </w:r>
      <w:r>
        <w:lastRenderedPageBreak/>
        <w:t xml:space="preserve">curve, indicating the cooperativity of drug binding. This file provides the simulator with the necessary data to simulate the drug’s interaction with the cells accurately.  </w:t>
      </w:r>
    </w:p>
    <w:p w14:paraId="7AF2E00E" w14:textId="77777777" w:rsidR="003623F6" w:rsidRDefault="003623F6" w:rsidP="007C3530">
      <w:pPr>
        <w:jc w:val="both"/>
      </w:pPr>
    </w:p>
    <w:p w14:paraId="081A857A" w14:textId="528A8247" w:rsidR="007663CE" w:rsidRDefault="003623F6" w:rsidP="007C3530">
      <w:pPr>
        <w:jc w:val="both"/>
      </w:pPr>
      <w:r>
        <w:t>By using these two files, the simulator integrates user-defined configurations with drug-specific properties, creating a dynamic and adaptable environment for simulating drug-induced cellular responses. The modularity of this input system ensures that new parameters or drugs can be tested efficiently, making the simulation framework highly versatile and scalable for diverse research needs.</w:t>
      </w:r>
    </w:p>
    <w:p w14:paraId="16A67677" w14:textId="0B1B7B2A" w:rsidR="007663CE" w:rsidRDefault="007663CE" w:rsidP="007663CE"/>
    <w:p w14:paraId="0C4DBE24" w14:textId="5A91BFD4" w:rsidR="007663CE" w:rsidRDefault="007663CE" w:rsidP="007663CE">
      <w:pPr>
        <w:pStyle w:val="Heading3"/>
      </w:pPr>
      <w:r>
        <w:t>Testing and Result Validation Method</w:t>
      </w:r>
    </w:p>
    <w:p w14:paraId="78B54648" w14:textId="0B8DA93C" w:rsidR="00015300" w:rsidRPr="00015300" w:rsidRDefault="00015300" w:rsidP="00015300">
      <w:pPr>
        <w:jc w:val="both"/>
        <w:rPr>
          <w:color w:val="FF0000"/>
        </w:rPr>
      </w:pPr>
      <w:r w:rsidRPr="00015300">
        <w:rPr>
          <w:color w:val="FF0000"/>
        </w:rPr>
        <w:t>(</w:t>
      </w:r>
      <w:r w:rsidR="005368B0" w:rsidRPr="00015300">
        <w:rPr>
          <w:color w:val="FF0000"/>
        </w:rPr>
        <w:t>Run the code, t</w:t>
      </w:r>
      <w:r w:rsidR="00C91016" w:rsidRPr="00015300">
        <w:rPr>
          <w:color w:val="FF0000"/>
        </w:rPr>
        <w:t xml:space="preserve">esting method, and comparing with </w:t>
      </w:r>
      <w:proofErr w:type="spellStart"/>
      <w:r w:rsidR="00C91016" w:rsidRPr="00015300">
        <w:rPr>
          <w:color w:val="FF0000"/>
        </w:rPr>
        <w:t>OpenCOR</w:t>
      </w:r>
      <w:proofErr w:type="spellEnd"/>
      <w:r w:rsidR="00C91016" w:rsidRPr="00015300">
        <w:rPr>
          <w:color w:val="FF0000"/>
        </w:rPr>
        <w:t xml:space="preserve"> result</w:t>
      </w:r>
      <w:r w:rsidRPr="00015300">
        <w:rPr>
          <w:color w:val="FF0000"/>
        </w:rPr>
        <w:t>)</w:t>
      </w:r>
    </w:p>
    <w:p w14:paraId="5D563EF3" w14:textId="77777777" w:rsidR="00015300" w:rsidRPr="00015300" w:rsidRDefault="00015300" w:rsidP="00015300">
      <w:pPr>
        <w:jc w:val="both"/>
        <w:rPr>
          <w:color w:val="FF0000"/>
        </w:rPr>
      </w:pPr>
      <w:r w:rsidRPr="00015300">
        <w:rPr>
          <w:color w:val="FF0000"/>
        </w:rPr>
        <w:t xml:space="preserve">To ensure the reliability and accuracy of the simulator, a systematic approach to testing and result validation was implemented. This process involved running the code under various conditions, employing specific testing methods to identify potential errors, and comparing the output with established benchmarks. </w:t>
      </w:r>
      <w:proofErr w:type="spellStart"/>
      <w:r w:rsidRPr="00015300">
        <w:rPr>
          <w:color w:val="FF0000"/>
        </w:rPr>
        <w:t>OpenCOR</w:t>
      </w:r>
      <w:proofErr w:type="spellEnd"/>
      <w:r w:rsidRPr="00015300">
        <w:rPr>
          <w:color w:val="FF0000"/>
        </w:rPr>
        <w:t xml:space="preserve">, a widely recognised simulation tool, was used as the primary reference for validating the results.  </w:t>
      </w:r>
    </w:p>
    <w:p w14:paraId="50B9E7CA" w14:textId="77777777" w:rsidR="00015300" w:rsidRPr="00015300" w:rsidRDefault="00015300" w:rsidP="00015300">
      <w:pPr>
        <w:jc w:val="both"/>
        <w:rPr>
          <w:color w:val="FF0000"/>
        </w:rPr>
      </w:pPr>
    </w:p>
    <w:p w14:paraId="06FDFF5C" w14:textId="77777777" w:rsidR="00015300" w:rsidRPr="00015300" w:rsidRDefault="00015300" w:rsidP="00015300">
      <w:pPr>
        <w:jc w:val="both"/>
        <w:rPr>
          <w:color w:val="FF0000"/>
        </w:rPr>
      </w:pPr>
      <w:r w:rsidRPr="00015300">
        <w:rPr>
          <w:color w:val="FF0000"/>
        </w:rPr>
        <w:t xml:space="preserve">To run the simulator, users need to set up the required input files as outlined in previous sections and execute the compiled program. The simulation can be initiated by running the executable file, specifying any additional runtime parameters if necessary. During this phase, the simulator processes the input deck and drug data to generate time-series and biomarker outputs for validation. The results are stored in the designated `result` folder for further analysis.  </w:t>
      </w:r>
    </w:p>
    <w:p w14:paraId="593A3121" w14:textId="77777777" w:rsidR="00015300" w:rsidRPr="00015300" w:rsidRDefault="00015300" w:rsidP="00015300">
      <w:pPr>
        <w:jc w:val="both"/>
        <w:rPr>
          <w:color w:val="FF0000"/>
        </w:rPr>
      </w:pPr>
    </w:p>
    <w:p w14:paraId="287BAE7C" w14:textId="77777777" w:rsidR="00015300" w:rsidRPr="00015300" w:rsidRDefault="00015300" w:rsidP="00015300">
      <w:pPr>
        <w:jc w:val="both"/>
        <w:rPr>
          <w:color w:val="FF0000"/>
        </w:rPr>
      </w:pPr>
      <w:r w:rsidRPr="00015300">
        <w:rPr>
          <w:color w:val="FF0000"/>
        </w:rPr>
        <w:t xml:space="preserve">The testing phase involved stress-testing the simulator by running it with various input configurations and observing its behaviour under different conditions. Parameters such as simulation duration, drug concentrations, and the number of samples were varied systematically to assess the simulator's stability and performance. Any discrepancies or unexpected behaviour were documented and resolved to enhance the robustness of the simulation framework.  </w:t>
      </w:r>
    </w:p>
    <w:p w14:paraId="2BE18950" w14:textId="77777777" w:rsidR="00015300" w:rsidRPr="00015300" w:rsidRDefault="00015300" w:rsidP="00015300">
      <w:pPr>
        <w:jc w:val="both"/>
        <w:rPr>
          <w:color w:val="FF0000"/>
        </w:rPr>
      </w:pPr>
    </w:p>
    <w:p w14:paraId="065D99BC" w14:textId="77777777" w:rsidR="00015300" w:rsidRPr="00015300" w:rsidRDefault="00015300" w:rsidP="00015300">
      <w:pPr>
        <w:jc w:val="both"/>
        <w:rPr>
          <w:color w:val="FF0000"/>
        </w:rPr>
      </w:pPr>
      <w:r w:rsidRPr="00015300">
        <w:rPr>
          <w:color w:val="FF0000"/>
        </w:rPr>
        <w:t xml:space="preserve">Validation of the results was performed by comparing the simulator’s output to those generated by </w:t>
      </w:r>
      <w:proofErr w:type="spellStart"/>
      <w:r w:rsidRPr="00015300">
        <w:rPr>
          <w:color w:val="FF0000"/>
        </w:rPr>
        <w:t>OpenCOR</w:t>
      </w:r>
      <w:proofErr w:type="spellEnd"/>
      <w:r w:rsidRPr="00015300">
        <w:rPr>
          <w:color w:val="FF0000"/>
        </w:rPr>
        <w:t xml:space="preserve"> using identical simulation setups. Time-series data and biomarker values were evaluated for consistency, with specific metrics such as action potential duration (APD) and ion channel currents being compared across both platforms. Differences between the two tools were analysed to identify possible causes, such as variations in numerical solvers or data representation methods. The simulator’s performance in replicating </w:t>
      </w:r>
      <w:proofErr w:type="spellStart"/>
      <w:r w:rsidRPr="00015300">
        <w:rPr>
          <w:color w:val="FF0000"/>
        </w:rPr>
        <w:t>OpenCOR</w:t>
      </w:r>
      <w:proofErr w:type="spellEnd"/>
      <w:r w:rsidRPr="00015300">
        <w:rPr>
          <w:color w:val="FF0000"/>
        </w:rPr>
        <w:t xml:space="preserve"> results was used as a key indicator of its accuracy.  </w:t>
      </w:r>
    </w:p>
    <w:p w14:paraId="4FDF6257" w14:textId="77777777" w:rsidR="00015300" w:rsidRPr="00015300" w:rsidRDefault="00015300" w:rsidP="00015300">
      <w:pPr>
        <w:jc w:val="both"/>
        <w:rPr>
          <w:color w:val="FF0000"/>
        </w:rPr>
      </w:pPr>
    </w:p>
    <w:p w14:paraId="638CA0DE" w14:textId="47CC816A" w:rsidR="00015300" w:rsidRPr="00015300" w:rsidRDefault="00015300" w:rsidP="00015300">
      <w:pPr>
        <w:jc w:val="both"/>
        <w:rPr>
          <w:color w:val="FF0000"/>
        </w:rPr>
      </w:pPr>
      <w:r w:rsidRPr="00015300">
        <w:rPr>
          <w:color w:val="FF0000"/>
        </w:rPr>
        <w:lastRenderedPageBreak/>
        <w:t>This iterative process of running, testing, and validating ensured that the developed simulator met the required standards for accuracy and reliability. Any remaining gaps or limitations in this testing methodology are noted for further improvement.</w:t>
      </w:r>
    </w:p>
    <w:p w14:paraId="3850BC1F" w14:textId="77777777" w:rsidR="007663CE" w:rsidRDefault="007663CE" w:rsidP="007663CE"/>
    <w:p w14:paraId="39D1C9DF" w14:textId="77777777" w:rsidR="007663CE" w:rsidRPr="007663CE" w:rsidRDefault="007663CE" w:rsidP="007663CE"/>
    <w:p w14:paraId="77F0A694" w14:textId="77777777" w:rsidR="00BA1780" w:rsidRPr="006F361F" w:rsidRDefault="00BA1780" w:rsidP="00BA1780">
      <w:pPr>
        <w:rPr>
          <w:rFonts w:eastAsia="Batang"/>
          <w:iCs/>
          <w:color w:val="000000" w:themeColor="text1"/>
        </w:rPr>
      </w:pPr>
      <w:r w:rsidRPr="006F361F">
        <w:br w:type="page"/>
      </w:r>
    </w:p>
    <w:p w14:paraId="66337FF0" w14:textId="77777777" w:rsidR="00BA1780" w:rsidRPr="006F361F" w:rsidRDefault="00BA1780" w:rsidP="00BA1780">
      <w:pPr>
        <w:pStyle w:val="Heading1"/>
        <w:jc w:val="center"/>
      </w:pPr>
      <w:bookmarkStart w:id="20" w:name="_Toc182812287"/>
      <w:r w:rsidRPr="006F361F">
        <w:lastRenderedPageBreak/>
        <w:t>Results and Discussion</w:t>
      </w:r>
      <w:bookmarkEnd w:id="20"/>
    </w:p>
    <w:p w14:paraId="60C003E9" w14:textId="2D283FF1" w:rsidR="00BA1780" w:rsidRPr="006F361F" w:rsidRDefault="00BA1780" w:rsidP="00BA1780">
      <w:pPr>
        <w:pStyle w:val="Heading2"/>
      </w:pPr>
      <w:bookmarkStart w:id="21" w:name="_Toc182812288"/>
      <w:r w:rsidRPr="006F361F">
        <w:t xml:space="preserve">Best-fit parameters and </w:t>
      </w:r>
      <w:r w:rsidR="001E0698" w:rsidRPr="006F361F">
        <w:t>their</w:t>
      </w:r>
      <w:r w:rsidRPr="006F361F">
        <w:t xml:space="preserve"> confidence intervals</w:t>
      </w:r>
      <w:bookmarkEnd w:id="21"/>
    </w:p>
    <w:p w14:paraId="4162E6CC"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A3D0232" w14:textId="5779F6BF"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outcomes from LSM fitting will be the optimum or best-fit parameter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w:t>
      </w:r>
      <w:r w:rsidR="0054116B" w:rsidRPr="006F361F">
        <w:rPr>
          <w:rFonts w:eastAsia="Batang"/>
        </w:rPr>
        <w:t xml:space="preserve">It is </w:t>
      </w:r>
      <w:r w:rsidRPr="006F361F">
        <w:rPr>
          <w:rFonts w:eastAsia="Batang"/>
        </w:rPr>
        <w:t xml:space="preserve">found that </w:t>
      </w:r>
      <w:r w:rsidR="0054116B" w:rsidRPr="006F361F">
        <w:rPr>
          <w:rFonts w:eastAsia="Batang"/>
        </w:rPr>
        <w:t xml:space="preserve">the </w:t>
      </w:r>
      <w:r w:rsidRPr="006F361F">
        <w:rPr>
          <w:rFonts w:eastAsia="Batang"/>
        </w:rPr>
        <w:t xml:space="preserve">best-fit parameters </w:t>
      </w:r>
      <w:r w:rsidR="0054116B" w:rsidRPr="006F361F">
        <w:rPr>
          <w:rFonts w:eastAsia="Batang"/>
        </w:rPr>
        <w:t xml:space="preserve">from Hill fitting with LSM </w:t>
      </w:r>
      <w:r w:rsidRPr="006F361F">
        <w:rPr>
          <w:rFonts w:eastAsia="Batang"/>
        </w:rPr>
        <w:t xml:space="preserve">match exactly with previous work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Meanwhile, the 95% confidence interval of the parameters f</w:t>
      </w:r>
      <w:r w:rsidR="00C226FA" w:rsidRPr="006F361F">
        <w:rPr>
          <w:rFonts w:eastAsia="Batang"/>
        </w:rPr>
        <w:t>rom</w:t>
      </w:r>
      <w:r w:rsidRPr="006F361F">
        <w:rPr>
          <w:rFonts w:eastAsia="Batang"/>
        </w:rPr>
        <w:t xml:space="preserve"> two schemes shows different results among them that can be seen in </w:t>
      </w:r>
      <w:r w:rsidRPr="006F361F">
        <w:rPr>
          <w:rFonts w:eastAsia="Batang"/>
        </w:rPr>
        <w:fldChar w:fldCharType="begin"/>
      </w:r>
      <w:r w:rsidRPr="006F361F">
        <w:rPr>
          <w:rFonts w:eastAsia="Batang"/>
        </w:rPr>
        <w:instrText xml:space="preserve"> REF _Ref56048138 \h </w:instrText>
      </w:r>
      <w:r w:rsidRPr="006F361F">
        <w:rPr>
          <w:rFonts w:eastAsia="Batang"/>
        </w:rPr>
      </w:r>
      <w:r w:rsidRPr="006F361F">
        <w:rPr>
          <w:rFonts w:eastAsia="Batang"/>
        </w:rPr>
        <w:fldChar w:fldCharType="separate"/>
      </w:r>
      <w:r w:rsidR="007670D1" w:rsidRPr="006F361F">
        <w:t xml:space="preserve">[Table 3. </w:t>
      </w:r>
      <w:r w:rsidR="007670D1">
        <w:rPr>
          <w:noProof/>
        </w:rPr>
        <w:t>1</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048154 \h </w:instrText>
      </w:r>
      <w:r w:rsidRPr="006F361F">
        <w:rPr>
          <w:rFonts w:eastAsia="Batang"/>
        </w:rPr>
      </w:r>
      <w:r w:rsidRPr="006F361F">
        <w:rPr>
          <w:rFonts w:eastAsia="Batang"/>
        </w:rPr>
        <w:fldChar w:fldCharType="separate"/>
      </w:r>
      <w:r w:rsidR="007670D1" w:rsidRPr="006F361F">
        <w:t xml:space="preserve">[Table 3. </w:t>
      </w:r>
      <w:r w:rsidR="007670D1">
        <w:rPr>
          <w:noProof/>
        </w:rPr>
        <w:t>2</w:t>
      </w:r>
      <w:r w:rsidRPr="006F361F">
        <w:rPr>
          <w:rFonts w:eastAsia="Batang"/>
        </w:rPr>
        <w:fldChar w:fldCharType="end"/>
      </w:r>
      <w:r w:rsidRPr="006F361F">
        <w:rPr>
          <w:rFonts w:eastAsia="Batang"/>
        </w:rPr>
        <w:t xml:space="preserve">]. In each table, the N/A or “not </w:t>
      </w:r>
      <w:r w:rsidR="0054116B" w:rsidRPr="006F361F">
        <w:rPr>
          <w:rFonts w:eastAsia="Batang"/>
        </w:rPr>
        <w:t>applicable</w:t>
      </w:r>
      <w:r w:rsidRPr="006F361F">
        <w:rPr>
          <w:rFonts w:eastAsia="Batang"/>
        </w:rPr>
        <w:t xml:space="preserve">” means the fitted </w:t>
      </w:r>
      <m:oMath>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oMath>
      <w:r w:rsidRPr="006F361F">
        <w:rPr>
          <w:rFonts w:eastAsia="Batang"/>
        </w:rPr>
        <w:t xml:space="preserve"> is not well defined as no detectable blocking appeared during experiment as stated by Li et al </w: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MaTwvQXV0aG9yPjxZZWFyPjIwMTc8L1llYXI+PFJlY051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22]</w:t>
      </w:r>
      <w:r w:rsidRPr="006F361F">
        <w:rPr>
          <w:rFonts w:eastAsia="Batang"/>
        </w:rPr>
        <w:fldChar w:fldCharType="end"/>
      </w:r>
      <w:r w:rsidRPr="006F361F">
        <w:rPr>
          <w:rFonts w:eastAsia="Batang"/>
        </w:rPr>
        <w:t>.</w:t>
      </w:r>
    </w:p>
    <w:p w14:paraId="6189E2B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1CBB3A5" w14:textId="3EF14D91" w:rsidR="00BA1780" w:rsidRPr="006F361F" w:rsidRDefault="00BA1780" w:rsidP="00BA1780">
      <w:pPr>
        <w:tabs>
          <w:tab w:val="left" w:pos="187"/>
          <w:tab w:val="left" w:pos="288"/>
          <w:tab w:val="left" w:pos="317"/>
        </w:tabs>
        <w:jc w:val="center"/>
        <w:rPr>
          <w:rFonts w:eastAsia="Batang"/>
        </w:rPr>
      </w:pPr>
      <w:bookmarkStart w:id="22" w:name="_Ref56048138"/>
      <w:bookmarkStart w:id="23" w:name="_Toc57331935"/>
      <w:r w:rsidRPr="006F361F">
        <w:t xml:space="preserve">[Table 3. </w:t>
      </w:r>
      <w:r w:rsidR="00CC4553">
        <w:fldChar w:fldCharType="begin"/>
      </w:r>
      <w:r w:rsidR="00CC4553">
        <w:instrText xml:space="preserve"> SEQ [Table_3. \* ARABIC </w:instrText>
      </w:r>
      <w:r w:rsidR="00CC4553">
        <w:fldChar w:fldCharType="separate"/>
      </w:r>
      <w:r w:rsidR="007670D1">
        <w:rPr>
          <w:noProof/>
        </w:rPr>
        <w:t>1</w:t>
      </w:r>
      <w:r w:rsidR="00CC4553">
        <w:rPr>
          <w:noProof/>
        </w:rPr>
        <w:fldChar w:fldCharType="end"/>
      </w:r>
      <w:bookmarkEnd w:id="22"/>
      <w:r w:rsidRPr="006F361F">
        <w:t xml:space="preserve">] Hill equation parameters and confidence intervals (square bracket) for the 12 CiPA training drugs with scheme 1 approach from </w:t>
      </w:r>
      <w:r w:rsidRPr="006F361F">
        <w:fldChar w:fldCharType="begin"/>
      </w:r>
      <w:r w:rsidRPr="006F361F">
        <w:instrText xml:space="preserve"> REF _Ref54621826 \h </w:instrText>
      </w:r>
      <w:r w:rsidRPr="006F361F">
        <w:fldChar w:fldCharType="separate"/>
      </w:r>
      <w:r w:rsidR="007670D1">
        <w:rPr>
          <w:b/>
          <w:bCs/>
        </w:rPr>
        <w:t>Error! Reference source not found.</w:t>
      </w:r>
      <w:r w:rsidRPr="006F361F">
        <w:fldChar w:fldCharType="end"/>
      </w:r>
      <w:r w:rsidRPr="006F361F">
        <w:t>]</w:t>
      </w:r>
      <w:bookmarkEnd w:id="23"/>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1C78EA44"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EB76BA6"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DA9ADAD"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5178A5AE"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F02A0B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BFF55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1032EA4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C51CAE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38E1F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F45AC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1ABA4C1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DB8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A14B3A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80,10.0]</w:t>
            </w:r>
          </w:p>
        </w:tc>
        <w:tc>
          <w:tcPr>
            <w:tcW w:w="1800" w:type="dxa"/>
          </w:tcPr>
          <w:p w14:paraId="273CAA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70]</w:t>
            </w:r>
          </w:p>
        </w:tc>
        <w:tc>
          <w:tcPr>
            <w:tcW w:w="1800" w:type="dxa"/>
          </w:tcPr>
          <w:p w14:paraId="5D66612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4.69,10.0]</w:t>
            </w:r>
          </w:p>
        </w:tc>
        <w:tc>
          <w:tcPr>
            <w:tcW w:w="1800" w:type="dxa"/>
          </w:tcPr>
          <w:p w14:paraId="3BAA98F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4,0.70]</w:t>
            </w:r>
          </w:p>
        </w:tc>
      </w:tr>
      <w:tr w:rsidR="00BA1780" w:rsidRPr="006F361F" w14:paraId="018823E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805CF7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11F5028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47,10.0]</w:t>
            </w:r>
          </w:p>
        </w:tc>
        <w:tc>
          <w:tcPr>
            <w:tcW w:w="1800" w:type="dxa"/>
          </w:tcPr>
          <w:p w14:paraId="7F6E46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5,1.69]</w:t>
            </w:r>
          </w:p>
        </w:tc>
        <w:tc>
          <w:tcPr>
            <w:tcW w:w="1800" w:type="dxa"/>
          </w:tcPr>
          <w:p w14:paraId="448871A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33,10.0]</w:t>
            </w:r>
          </w:p>
        </w:tc>
        <w:tc>
          <w:tcPr>
            <w:tcW w:w="1800" w:type="dxa"/>
          </w:tcPr>
          <w:p w14:paraId="417D5D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81]</w:t>
            </w:r>
          </w:p>
        </w:tc>
      </w:tr>
      <w:tr w:rsidR="00BA1780" w:rsidRPr="006F361F" w14:paraId="21EFEEC0"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D675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64775F4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8F7CC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65B3223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4.63,10.0]</w:t>
            </w:r>
          </w:p>
        </w:tc>
        <w:tc>
          <w:tcPr>
            <w:tcW w:w="1800" w:type="dxa"/>
          </w:tcPr>
          <w:p w14:paraId="24350A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20,0.60]</w:t>
            </w:r>
          </w:p>
        </w:tc>
      </w:tr>
      <w:tr w:rsidR="00BA1780" w:rsidRPr="006F361F" w14:paraId="6F033E5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CA7036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7E3992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4,1.79]</w:t>
            </w:r>
          </w:p>
        </w:tc>
        <w:tc>
          <w:tcPr>
            <w:tcW w:w="1800" w:type="dxa"/>
          </w:tcPr>
          <w:p w14:paraId="01C7780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7,1.11]</w:t>
            </w:r>
          </w:p>
        </w:tc>
        <w:tc>
          <w:tcPr>
            <w:tcW w:w="1800" w:type="dxa"/>
          </w:tcPr>
          <w:p w14:paraId="5C537E6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55,10.0]</w:t>
            </w:r>
          </w:p>
        </w:tc>
        <w:tc>
          <w:tcPr>
            <w:tcW w:w="1800" w:type="dxa"/>
          </w:tcPr>
          <w:p w14:paraId="0A26010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6]</w:t>
            </w:r>
          </w:p>
        </w:tc>
      </w:tr>
      <w:tr w:rsidR="00BA1780" w:rsidRPr="006F361F" w14:paraId="7D58AD3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A7A872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9A012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81,10.0]</w:t>
            </w:r>
          </w:p>
        </w:tc>
        <w:tc>
          <w:tcPr>
            <w:tcW w:w="1800" w:type="dxa"/>
          </w:tcPr>
          <w:p w14:paraId="0CFB337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1.05]</w:t>
            </w:r>
          </w:p>
        </w:tc>
        <w:tc>
          <w:tcPr>
            <w:tcW w:w="1800" w:type="dxa"/>
            <w:shd w:val="clear" w:color="auto" w:fill="auto"/>
          </w:tcPr>
          <w:p w14:paraId="1BF1A0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FA7A4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4F3213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DFB053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32047C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63,10.0]</w:t>
            </w:r>
          </w:p>
        </w:tc>
        <w:tc>
          <w:tcPr>
            <w:tcW w:w="1800" w:type="dxa"/>
          </w:tcPr>
          <w:p w14:paraId="713792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0[0.19,1.76]</w:t>
            </w:r>
          </w:p>
        </w:tc>
        <w:tc>
          <w:tcPr>
            <w:tcW w:w="1800" w:type="dxa"/>
            <w:shd w:val="clear" w:color="auto" w:fill="auto"/>
          </w:tcPr>
          <w:p w14:paraId="7BF8BBB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45E87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EDB087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E4E704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237500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F06FC4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7]</w:t>
            </w:r>
          </w:p>
        </w:tc>
        <w:tc>
          <w:tcPr>
            <w:tcW w:w="1800" w:type="dxa"/>
          </w:tcPr>
          <w:p w14:paraId="6A083B4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58D718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5]</w:t>
            </w:r>
          </w:p>
        </w:tc>
      </w:tr>
      <w:tr w:rsidR="00BA1780" w:rsidRPr="006F361F" w14:paraId="3519ABF8"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3E129C7"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00CA1F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6FAF59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4DAB392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4E71F0A"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219E833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91CEB3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57857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CA3DA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0178286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CBB998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3FEAC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0,3.67]</w:t>
            </w:r>
          </w:p>
        </w:tc>
        <w:tc>
          <w:tcPr>
            <w:tcW w:w="1800" w:type="dxa"/>
          </w:tcPr>
          <w:p w14:paraId="5C19B73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5]</w:t>
            </w:r>
          </w:p>
        </w:tc>
        <w:tc>
          <w:tcPr>
            <w:tcW w:w="1800" w:type="dxa"/>
          </w:tcPr>
          <w:p w14:paraId="6197C2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3,2.38]</w:t>
            </w:r>
          </w:p>
        </w:tc>
        <w:tc>
          <w:tcPr>
            <w:tcW w:w="1800" w:type="dxa"/>
          </w:tcPr>
          <w:p w14:paraId="161367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5]</w:t>
            </w:r>
          </w:p>
        </w:tc>
      </w:tr>
      <w:tr w:rsidR="00BA1780" w:rsidRPr="006F361F" w14:paraId="36047FE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9B28FE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248136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21DEE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1565D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55,10.0]</w:t>
            </w:r>
          </w:p>
        </w:tc>
        <w:tc>
          <w:tcPr>
            <w:tcW w:w="1800" w:type="dxa"/>
          </w:tcPr>
          <w:p w14:paraId="2940CCF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9,0.80]</w:t>
            </w:r>
          </w:p>
        </w:tc>
      </w:tr>
      <w:tr w:rsidR="00BA1780" w:rsidRPr="006F361F" w14:paraId="3A2CDC7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AC1FD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174DF0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09,5.47]</w:t>
            </w:r>
          </w:p>
        </w:tc>
        <w:tc>
          <w:tcPr>
            <w:tcW w:w="1800" w:type="dxa"/>
          </w:tcPr>
          <w:p w14:paraId="240EE70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39,1.04]</w:t>
            </w:r>
          </w:p>
        </w:tc>
        <w:tc>
          <w:tcPr>
            <w:tcW w:w="1800" w:type="dxa"/>
            <w:shd w:val="clear" w:color="auto" w:fill="auto"/>
          </w:tcPr>
          <w:p w14:paraId="6AC1398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1C7D46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C225A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611D78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58564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7977015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657CA1B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58,5.83]</w:t>
            </w:r>
          </w:p>
        </w:tc>
        <w:tc>
          <w:tcPr>
            <w:tcW w:w="1800" w:type="dxa"/>
          </w:tcPr>
          <w:p w14:paraId="795565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37,1.48]</w:t>
            </w:r>
          </w:p>
        </w:tc>
      </w:tr>
      <w:tr w:rsidR="00BA1780" w:rsidRPr="006F361F" w14:paraId="5278C4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CFA8DC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31ED2B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6[3.20,3.31]</w:t>
            </w:r>
          </w:p>
        </w:tc>
        <w:tc>
          <w:tcPr>
            <w:tcW w:w="1800" w:type="dxa"/>
          </w:tcPr>
          <w:p w14:paraId="708720E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5,1.70]</w:t>
            </w:r>
          </w:p>
        </w:tc>
        <w:tc>
          <w:tcPr>
            <w:tcW w:w="1800" w:type="dxa"/>
          </w:tcPr>
          <w:p w14:paraId="0B0731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6,10.0]</w:t>
            </w:r>
          </w:p>
        </w:tc>
        <w:tc>
          <w:tcPr>
            <w:tcW w:w="1800" w:type="dxa"/>
          </w:tcPr>
          <w:p w14:paraId="2E10B83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3]</w:t>
            </w:r>
          </w:p>
        </w:tc>
      </w:tr>
      <w:tr w:rsidR="00BA1780" w:rsidRPr="006F361F" w14:paraId="0F9D0A4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E18CDC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C32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8]</w:t>
            </w:r>
          </w:p>
        </w:tc>
        <w:tc>
          <w:tcPr>
            <w:tcW w:w="1800" w:type="dxa"/>
          </w:tcPr>
          <w:p w14:paraId="3B446A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84,1.51]</w:t>
            </w:r>
          </w:p>
        </w:tc>
        <w:tc>
          <w:tcPr>
            <w:tcW w:w="1800" w:type="dxa"/>
            <w:shd w:val="clear" w:color="auto" w:fill="auto"/>
          </w:tcPr>
          <w:p w14:paraId="4AB0FFB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34F2DC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3543492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69F585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A0C4A8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6,2.36]</w:t>
            </w:r>
          </w:p>
        </w:tc>
        <w:tc>
          <w:tcPr>
            <w:tcW w:w="1800" w:type="dxa"/>
          </w:tcPr>
          <w:p w14:paraId="4494303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33]</w:t>
            </w:r>
          </w:p>
        </w:tc>
        <w:tc>
          <w:tcPr>
            <w:tcW w:w="1800" w:type="dxa"/>
          </w:tcPr>
          <w:p w14:paraId="040A0AD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104EACA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3,1.28]</w:t>
            </w:r>
          </w:p>
        </w:tc>
      </w:tr>
      <w:tr w:rsidR="00BA1780" w:rsidRPr="006F361F" w14:paraId="141DC9F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7159607C"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0CD76BA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3F49FA8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6C56487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DAD5C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474868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FEDE49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2467AAA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809D5A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332DB3A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5273DD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D7D6DD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79,2.90]</w:t>
            </w:r>
          </w:p>
        </w:tc>
        <w:tc>
          <w:tcPr>
            <w:tcW w:w="1800" w:type="dxa"/>
          </w:tcPr>
          <w:p w14:paraId="1FEC15D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3F0FBF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A20B0D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717A2E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52BFD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3095E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1207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569AA6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BAD20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6603E34"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D1E57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7F5BF2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27,10.0]</w:t>
            </w:r>
          </w:p>
        </w:tc>
        <w:tc>
          <w:tcPr>
            <w:tcW w:w="1800" w:type="dxa"/>
          </w:tcPr>
          <w:p w14:paraId="05693EB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1.03]</w:t>
            </w:r>
          </w:p>
        </w:tc>
        <w:tc>
          <w:tcPr>
            <w:tcW w:w="1800" w:type="dxa"/>
          </w:tcPr>
          <w:p w14:paraId="3196E40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5.96,10.0]</w:t>
            </w:r>
          </w:p>
        </w:tc>
        <w:tc>
          <w:tcPr>
            <w:tcW w:w="1800" w:type="dxa"/>
          </w:tcPr>
          <w:p w14:paraId="04B7486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96]</w:t>
            </w:r>
          </w:p>
        </w:tc>
      </w:tr>
      <w:tr w:rsidR="00BA1780" w:rsidRPr="006F361F" w14:paraId="247ABEB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53F14A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071FC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4.30,9.01]</w:t>
            </w:r>
          </w:p>
        </w:tc>
        <w:tc>
          <w:tcPr>
            <w:tcW w:w="1800" w:type="dxa"/>
          </w:tcPr>
          <w:p w14:paraId="3C5A22F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2,0.39]</w:t>
            </w:r>
          </w:p>
        </w:tc>
        <w:tc>
          <w:tcPr>
            <w:tcW w:w="1800" w:type="dxa"/>
            <w:shd w:val="clear" w:color="auto" w:fill="auto"/>
          </w:tcPr>
          <w:p w14:paraId="68FBBD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9F408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3CFBCC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F3B6F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7BE1F6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83,5.50]</w:t>
            </w:r>
          </w:p>
        </w:tc>
        <w:tc>
          <w:tcPr>
            <w:tcW w:w="1800" w:type="dxa"/>
          </w:tcPr>
          <w:p w14:paraId="23C89DA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5,0.89]</w:t>
            </w:r>
          </w:p>
        </w:tc>
        <w:tc>
          <w:tcPr>
            <w:tcW w:w="1800" w:type="dxa"/>
          </w:tcPr>
          <w:p w14:paraId="625599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3.99]</w:t>
            </w:r>
          </w:p>
        </w:tc>
        <w:tc>
          <w:tcPr>
            <w:tcW w:w="1800" w:type="dxa"/>
          </w:tcPr>
          <w:p w14:paraId="08F7C1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6]</w:t>
            </w:r>
          </w:p>
        </w:tc>
      </w:tr>
      <w:tr w:rsidR="00BA1780" w:rsidRPr="006F361F" w14:paraId="2F74E3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38A380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894F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26,5.06]</w:t>
            </w:r>
          </w:p>
        </w:tc>
        <w:tc>
          <w:tcPr>
            <w:tcW w:w="1800" w:type="dxa"/>
          </w:tcPr>
          <w:p w14:paraId="25564E6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9,2.14]</w:t>
            </w:r>
          </w:p>
        </w:tc>
        <w:tc>
          <w:tcPr>
            <w:tcW w:w="1800" w:type="dxa"/>
          </w:tcPr>
          <w:p w14:paraId="7B09C11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7]</w:t>
            </w:r>
          </w:p>
        </w:tc>
        <w:tc>
          <w:tcPr>
            <w:tcW w:w="1800" w:type="dxa"/>
          </w:tcPr>
          <w:p w14:paraId="4041981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40]</w:t>
            </w:r>
          </w:p>
        </w:tc>
      </w:tr>
      <w:tr w:rsidR="00BA1780" w:rsidRPr="006F361F" w14:paraId="712DD6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59DE8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3CBBE26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0EE943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75]</w:t>
            </w:r>
          </w:p>
        </w:tc>
        <w:tc>
          <w:tcPr>
            <w:tcW w:w="1800" w:type="dxa"/>
          </w:tcPr>
          <w:p w14:paraId="25D7831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1,3.92]</w:t>
            </w:r>
          </w:p>
        </w:tc>
        <w:tc>
          <w:tcPr>
            <w:tcW w:w="1800" w:type="dxa"/>
          </w:tcPr>
          <w:p w14:paraId="57CD11B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6,1.02]</w:t>
            </w:r>
          </w:p>
        </w:tc>
      </w:tr>
      <w:tr w:rsidR="00BA1780" w:rsidRPr="006F361F" w14:paraId="377C22F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068BB73D"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90149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0173186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67D944A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056987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52371F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BD7995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5922C0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54F220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46E2BA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52B99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4BC079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7]</w:t>
            </w:r>
          </w:p>
        </w:tc>
        <w:tc>
          <w:tcPr>
            <w:tcW w:w="1800" w:type="dxa"/>
          </w:tcPr>
          <w:p w14:paraId="7C7BE91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1,1.14]</w:t>
            </w:r>
          </w:p>
        </w:tc>
        <w:tc>
          <w:tcPr>
            <w:tcW w:w="1800" w:type="dxa"/>
          </w:tcPr>
          <w:p w14:paraId="38A940B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37,5.00]</w:t>
            </w:r>
          </w:p>
        </w:tc>
        <w:tc>
          <w:tcPr>
            <w:tcW w:w="1800" w:type="dxa"/>
          </w:tcPr>
          <w:p w14:paraId="50256D6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7,1.48]</w:t>
            </w:r>
          </w:p>
        </w:tc>
      </w:tr>
      <w:tr w:rsidR="00BA1780" w:rsidRPr="006F361F" w14:paraId="7CAAAB6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31E341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8C01C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1,6.59]</w:t>
            </w:r>
          </w:p>
        </w:tc>
        <w:tc>
          <w:tcPr>
            <w:tcW w:w="1800" w:type="dxa"/>
          </w:tcPr>
          <w:p w14:paraId="3D137BA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53]</w:t>
            </w:r>
          </w:p>
        </w:tc>
        <w:tc>
          <w:tcPr>
            <w:tcW w:w="1800" w:type="dxa"/>
            <w:shd w:val="clear" w:color="auto" w:fill="auto"/>
          </w:tcPr>
          <w:p w14:paraId="2F7AA16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E8E1AE6"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4A0CAA6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A7EF4C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Ks</w:t>
            </w:r>
          </w:p>
        </w:tc>
        <w:tc>
          <w:tcPr>
            <w:tcW w:w="1800" w:type="dxa"/>
          </w:tcPr>
          <w:p w14:paraId="33802B5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570A73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0,1.58]</w:t>
            </w:r>
          </w:p>
        </w:tc>
        <w:tc>
          <w:tcPr>
            <w:tcW w:w="1800" w:type="dxa"/>
            <w:shd w:val="clear" w:color="auto" w:fill="auto"/>
          </w:tcPr>
          <w:p w14:paraId="46FB14D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95C03D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212B2E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F2BE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15741FF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6.95,9.98]</w:t>
            </w:r>
          </w:p>
        </w:tc>
        <w:tc>
          <w:tcPr>
            <w:tcW w:w="1800" w:type="dxa"/>
          </w:tcPr>
          <w:p w14:paraId="22FA76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28,1.29]</w:t>
            </w:r>
          </w:p>
        </w:tc>
        <w:tc>
          <w:tcPr>
            <w:tcW w:w="1800" w:type="dxa"/>
            <w:shd w:val="clear" w:color="auto" w:fill="auto"/>
          </w:tcPr>
          <w:p w14:paraId="7DA8D7E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6F335F"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E9A926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267322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1BFAAB0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A80D8C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3C08457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245CFE7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6,1.80]</w:t>
            </w:r>
          </w:p>
        </w:tc>
      </w:tr>
      <w:tr w:rsidR="00BA1780" w:rsidRPr="006F361F" w14:paraId="08AD0B9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AEECF8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69C800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52,10.0]</w:t>
            </w:r>
          </w:p>
        </w:tc>
        <w:tc>
          <w:tcPr>
            <w:tcW w:w="1800" w:type="dxa"/>
          </w:tcPr>
          <w:p w14:paraId="5CE779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1.11]</w:t>
            </w:r>
          </w:p>
        </w:tc>
        <w:tc>
          <w:tcPr>
            <w:tcW w:w="1800" w:type="dxa"/>
            <w:shd w:val="clear" w:color="auto" w:fill="auto"/>
          </w:tcPr>
          <w:p w14:paraId="373CA76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CEFDAE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6D45A04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1A23A2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779DE1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ECDC0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3]</w:t>
            </w:r>
          </w:p>
        </w:tc>
        <w:tc>
          <w:tcPr>
            <w:tcW w:w="1800" w:type="dxa"/>
          </w:tcPr>
          <w:p w14:paraId="365EBFF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0,5.05]</w:t>
            </w:r>
          </w:p>
        </w:tc>
        <w:tc>
          <w:tcPr>
            <w:tcW w:w="1800" w:type="dxa"/>
          </w:tcPr>
          <w:p w14:paraId="6BF691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1.03,4.94]</w:t>
            </w:r>
          </w:p>
        </w:tc>
      </w:tr>
      <w:tr w:rsidR="00BA1780" w:rsidRPr="006F361F" w14:paraId="4B3F84A5"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32370A2"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1A4B56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46D0970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02AC15A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ED08D4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1C7ABE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41A02E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4EF014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01221E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42914EDF"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EC692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42F446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48,5.04]</w:t>
            </w:r>
          </w:p>
        </w:tc>
        <w:tc>
          <w:tcPr>
            <w:tcW w:w="1800" w:type="dxa"/>
          </w:tcPr>
          <w:p w14:paraId="3035A1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73]</w:t>
            </w:r>
          </w:p>
        </w:tc>
        <w:tc>
          <w:tcPr>
            <w:tcW w:w="1800" w:type="dxa"/>
            <w:shd w:val="clear" w:color="auto" w:fill="auto"/>
          </w:tcPr>
          <w:p w14:paraId="1482050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5B074F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7,0.95]</w:t>
            </w:r>
          </w:p>
        </w:tc>
      </w:tr>
      <w:tr w:rsidR="00BA1780" w:rsidRPr="006F361F" w14:paraId="2A999FA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B8BA7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7B1B87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88,10.0]</w:t>
            </w:r>
          </w:p>
        </w:tc>
        <w:tc>
          <w:tcPr>
            <w:tcW w:w="1800" w:type="dxa"/>
            <w:shd w:val="clear" w:color="auto" w:fill="auto"/>
          </w:tcPr>
          <w:p w14:paraId="17FFA32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9,0.91]</w:t>
            </w:r>
          </w:p>
        </w:tc>
        <w:tc>
          <w:tcPr>
            <w:tcW w:w="1800" w:type="dxa"/>
            <w:shd w:val="clear" w:color="auto" w:fill="auto"/>
          </w:tcPr>
          <w:p w14:paraId="4521C4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B8CFB8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2A3A6F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28E224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01C502F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7E10628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1.00,1.76]</w:t>
            </w:r>
          </w:p>
        </w:tc>
        <w:tc>
          <w:tcPr>
            <w:tcW w:w="1800" w:type="dxa"/>
            <w:shd w:val="clear" w:color="auto" w:fill="auto"/>
          </w:tcPr>
          <w:p w14:paraId="55A18F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29,6.83]</w:t>
            </w:r>
          </w:p>
        </w:tc>
        <w:tc>
          <w:tcPr>
            <w:tcW w:w="1800" w:type="dxa"/>
            <w:shd w:val="clear" w:color="auto" w:fill="auto"/>
          </w:tcPr>
          <w:p w14:paraId="3205F95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93]</w:t>
            </w:r>
          </w:p>
        </w:tc>
      </w:tr>
      <w:tr w:rsidR="00BA1780" w:rsidRPr="006F361F" w14:paraId="29372A3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EC2D1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32FCAEF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22D11E3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9,1.51]</w:t>
            </w:r>
          </w:p>
        </w:tc>
        <w:tc>
          <w:tcPr>
            <w:tcW w:w="1800" w:type="dxa"/>
          </w:tcPr>
          <w:p w14:paraId="4B80C75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9,10.0]</w:t>
            </w:r>
          </w:p>
        </w:tc>
        <w:tc>
          <w:tcPr>
            <w:tcW w:w="1800" w:type="dxa"/>
          </w:tcPr>
          <w:p w14:paraId="266C70F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67]</w:t>
            </w:r>
          </w:p>
        </w:tc>
      </w:tr>
      <w:tr w:rsidR="00BA1780" w:rsidRPr="006F361F" w14:paraId="3C84FE7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45C7D4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B3F67E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8]</w:t>
            </w:r>
          </w:p>
        </w:tc>
        <w:tc>
          <w:tcPr>
            <w:tcW w:w="1800" w:type="dxa"/>
          </w:tcPr>
          <w:p w14:paraId="3A81277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6,1.63]</w:t>
            </w:r>
          </w:p>
        </w:tc>
        <w:tc>
          <w:tcPr>
            <w:tcW w:w="1800" w:type="dxa"/>
          </w:tcPr>
          <w:p w14:paraId="07D2C17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7]</w:t>
            </w:r>
          </w:p>
        </w:tc>
        <w:tc>
          <w:tcPr>
            <w:tcW w:w="1800" w:type="dxa"/>
          </w:tcPr>
          <w:p w14:paraId="3B54BA8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2,1.25]</w:t>
            </w:r>
          </w:p>
        </w:tc>
      </w:tr>
      <w:tr w:rsidR="00BA1780" w:rsidRPr="006F361F" w14:paraId="318A68E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523469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4557F88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7,4.33]</w:t>
            </w:r>
          </w:p>
        </w:tc>
        <w:tc>
          <w:tcPr>
            <w:tcW w:w="1800" w:type="dxa"/>
          </w:tcPr>
          <w:p w14:paraId="5AE54B0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0.99,2.08]</w:t>
            </w:r>
          </w:p>
        </w:tc>
        <w:tc>
          <w:tcPr>
            <w:tcW w:w="1800" w:type="dxa"/>
          </w:tcPr>
          <w:p w14:paraId="297CF19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1,6.35]</w:t>
            </w:r>
          </w:p>
        </w:tc>
        <w:tc>
          <w:tcPr>
            <w:tcW w:w="1800" w:type="dxa"/>
          </w:tcPr>
          <w:p w14:paraId="394BF1D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1,1.77]</w:t>
            </w:r>
          </w:p>
        </w:tc>
      </w:tr>
      <w:tr w:rsidR="00BA1780" w:rsidRPr="006F361F" w14:paraId="76950E2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E63F0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D0DC23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0,2.63]</w:t>
            </w:r>
          </w:p>
        </w:tc>
        <w:tc>
          <w:tcPr>
            <w:tcW w:w="1800" w:type="dxa"/>
          </w:tcPr>
          <w:p w14:paraId="63E0B8C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78,1.33]</w:t>
            </w:r>
          </w:p>
        </w:tc>
        <w:tc>
          <w:tcPr>
            <w:tcW w:w="1800" w:type="dxa"/>
          </w:tcPr>
          <w:p w14:paraId="3F1DB3B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3,3.31]</w:t>
            </w:r>
          </w:p>
        </w:tc>
        <w:tc>
          <w:tcPr>
            <w:tcW w:w="1800" w:type="dxa"/>
          </w:tcPr>
          <w:p w14:paraId="71842B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1,1.29]</w:t>
            </w:r>
          </w:p>
        </w:tc>
      </w:tr>
      <w:tr w:rsidR="00BA1780" w:rsidRPr="006F361F" w14:paraId="49799B8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F4C5105"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3DCD13D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7F7F15F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A45F367"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950C0A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9FB46A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7D2E7F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1199A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E374B0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76867F2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97A88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1D295BD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1,2.19]</w:t>
            </w:r>
          </w:p>
        </w:tc>
        <w:tc>
          <w:tcPr>
            <w:tcW w:w="1800" w:type="dxa"/>
          </w:tcPr>
          <w:p w14:paraId="56B46F2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318887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4]</w:t>
            </w:r>
          </w:p>
        </w:tc>
        <w:tc>
          <w:tcPr>
            <w:tcW w:w="1800" w:type="dxa"/>
          </w:tcPr>
          <w:p w14:paraId="3F38865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3,1.05]</w:t>
            </w:r>
          </w:p>
        </w:tc>
      </w:tr>
      <w:tr w:rsidR="00BA1780" w:rsidRPr="006F361F" w14:paraId="3AD8656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0C933A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61CEFC3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AE711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2B35788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3D5D2EC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5]</w:t>
            </w:r>
          </w:p>
        </w:tc>
      </w:tr>
      <w:tr w:rsidR="00BA1780" w:rsidRPr="006F361F" w14:paraId="75EB445C"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AB7FE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FA4E6C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4357F3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35D1EB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066F465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B74C4C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DAA70CF"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EB6AAE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6.89,10.0]</w:t>
            </w:r>
          </w:p>
        </w:tc>
        <w:tc>
          <w:tcPr>
            <w:tcW w:w="1800" w:type="dxa"/>
          </w:tcPr>
          <w:p w14:paraId="70C7943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9]</w:t>
            </w:r>
          </w:p>
        </w:tc>
        <w:tc>
          <w:tcPr>
            <w:tcW w:w="1800" w:type="dxa"/>
          </w:tcPr>
          <w:p w14:paraId="338D1D3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5.55,10.0]</w:t>
            </w:r>
          </w:p>
        </w:tc>
        <w:tc>
          <w:tcPr>
            <w:tcW w:w="1800" w:type="dxa"/>
          </w:tcPr>
          <w:p w14:paraId="47A622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20,0.68]</w:t>
            </w:r>
          </w:p>
        </w:tc>
      </w:tr>
      <w:tr w:rsidR="00BA1780" w:rsidRPr="006F361F" w14:paraId="1913BB0B"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9ADFCC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2C658A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4,4.46]</w:t>
            </w:r>
          </w:p>
        </w:tc>
        <w:tc>
          <w:tcPr>
            <w:tcW w:w="1800" w:type="dxa"/>
          </w:tcPr>
          <w:p w14:paraId="0E42A3C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6,0.81]</w:t>
            </w:r>
          </w:p>
        </w:tc>
        <w:tc>
          <w:tcPr>
            <w:tcW w:w="1800" w:type="dxa"/>
          </w:tcPr>
          <w:p w14:paraId="2D92D9B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75B76E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41B217C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4FB431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64924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76,6.07]</w:t>
            </w:r>
          </w:p>
        </w:tc>
        <w:tc>
          <w:tcPr>
            <w:tcW w:w="1800" w:type="dxa"/>
          </w:tcPr>
          <w:p w14:paraId="4F1B00C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7,0.94]</w:t>
            </w:r>
          </w:p>
        </w:tc>
        <w:tc>
          <w:tcPr>
            <w:tcW w:w="1800" w:type="dxa"/>
          </w:tcPr>
          <w:p w14:paraId="59F89F5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20695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5,2.46]</w:t>
            </w:r>
          </w:p>
        </w:tc>
      </w:tr>
      <w:tr w:rsidR="00BA1780" w:rsidRPr="006F361F" w14:paraId="33BD42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84660F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6F01D3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3,3.92]</w:t>
            </w:r>
          </w:p>
        </w:tc>
        <w:tc>
          <w:tcPr>
            <w:tcW w:w="1800" w:type="dxa"/>
          </w:tcPr>
          <w:p w14:paraId="3429CF1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7,0.91]</w:t>
            </w:r>
          </w:p>
        </w:tc>
        <w:tc>
          <w:tcPr>
            <w:tcW w:w="1800" w:type="dxa"/>
          </w:tcPr>
          <w:p w14:paraId="42FA0D9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6]</w:t>
            </w:r>
          </w:p>
        </w:tc>
        <w:tc>
          <w:tcPr>
            <w:tcW w:w="1800" w:type="dxa"/>
          </w:tcPr>
          <w:p w14:paraId="0DE8B6E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1,1.09]</w:t>
            </w:r>
          </w:p>
        </w:tc>
      </w:tr>
    </w:tbl>
    <w:p w14:paraId="7EBBD42E"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06C7E120" w14:textId="41B6E221" w:rsidR="00BA1780" w:rsidRPr="006F361F" w:rsidRDefault="00BA1780" w:rsidP="00BA1780">
      <w:pPr>
        <w:tabs>
          <w:tab w:val="left" w:pos="187"/>
          <w:tab w:val="left" w:pos="288"/>
          <w:tab w:val="left" w:pos="317"/>
        </w:tabs>
        <w:jc w:val="center"/>
        <w:rPr>
          <w:rFonts w:eastAsia="Batang"/>
        </w:rPr>
      </w:pPr>
      <w:r w:rsidRPr="006F361F">
        <w:rPr>
          <w:rFonts w:eastAsia="Batang"/>
        </w:rPr>
        <w:tab/>
      </w:r>
      <w:r w:rsidRPr="006F361F">
        <w:rPr>
          <w:rFonts w:eastAsia="Batang"/>
        </w:rPr>
        <w:tab/>
      </w:r>
      <w:bookmarkStart w:id="24" w:name="_Ref56048154"/>
      <w:bookmarkStart w:id="25" w:name="_Toc57331936"/>
      <w:r w:rsidRPr="006F361F">
        <w:t xml:space="preserve">[Table 3. </w:t>
      </w:r>
      <w:r w:rsidR="00CC4553">
        <w:fldChar w:fldCharType="begin"/>
      </w:r>
      <w:r w:rsidR="00CC4553">
        <w:instrText xml:space="preserve"> SEQ [Table_3. \* ARABIC </w:instrText>
      </w:r>
      <w:r w:rsidR="00CC4553">
        <w:fldChar w:fldCharType="separate"/>
      </w:r>
      <w:r w:rsidR="007670D1">
        <w:rPr>
          <w:noProof/>
        </w:rPr>
        <w:t>2</w:t>
      </w:r>
      <w:r w:rsidR="00CC4553">
        <w:rPr>
          <w:noProof/>
        </w:rPr>
        <w:fldChar w:fldCharType="end"/>
      </w:r>
      <w:bookmarkEnd w:id="24"/>
      <w:r w:rsidRPr="006F361F">
        <w:t xml:space="preserve">] Hill equation parameters and confidence intervals (square bracket) for the 12 CiPA training drugs with scheme 2 approach from </w:t>
      </w:r>
      <w:r w:rsidRPr="006F361F">
        <w:fldChar w:fldCharType="begin"/>
      </w:r>
      <w:r w:rsidRPr="006F361F">
        <w:instrText xml:space="preserve"> REF _Ref54621826 \h </w:instrText>
      </w:r>
      <w:r w:rsidRPr="006F361F">
        <w:fldChar w:fldCharType="separate"/>
      </w:r>
      <w:r w:rsidR="007670D1">
        <w:rPr>
          <w:b/>
          <w:bCs/>
        </w:rPr>
        <w:t>Error! Reference source not found.</w:t>
      </w:r>
      <w:r w:rsidRPr="006F361F">
        <w:fldChar w:fldCharType="end"/>
      </w:r>
      <w:r w:rsidRPr="006F361F">
        <w:t>]</w:t>
      </w:r>
      <w:bookmarkEnd w:id="25"/>
    </w:p>
    <w:tbl>
      <w:tblPr>
        <w:tblStyle w:val="PlainTable2"/>
        <w:tblW w:w="0" w:type="auto"/>
        <w:tblLook w:val="04A0" w:firstRow="1" w:lastRow="0" w:firstColumn="1" w:lastColumn="0" w:noHBand="0" w:noVBand="1"/>
      </w:tblPr>
      <w:tblGrid>
        <w:gridCol w:w="761"/>
        <w:gridCol w:w="1797"/>
        <w:gridCol w:w="1797"/>
        <w:gridCol w:w="1797"/>
        <w:gridCol w:w="1797"/>
      </w:tblGrid>
      <w:tr w:rsidR="00BA1780" w:rsidRPr="006F361F" w14:paraId="6C746D90" w14:textId="77777777" w:rsidTr="001035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D143834"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BBD09D7"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Dofetilide</w:t>
            </w:r>
          </w:p>
        </w:tc>
        <w:tc>
          <w:tcPr>
            <w:tcW w:w="3600" w:type="dxa"/>
            <w:gridSpan w:val="2"/>
            <w:shd w:val="clear" w:color="auto" w:fill="E7E6E6" w:themeFill="background2"/>
          </w:tcPr>
          <w:p w14:paraId="2E2F6CFA" w14:textId="77777777" w:rsidR="00BA1780" w:rsidRPr="006F361F" w:rsidRDefault="00BA1780" w:rsidP="0010354F">
            <w:pPr>
              <w:tabs>
                <w:tab w:val="left" w:pos="187"/>
                <w:tab w:val="left" w:pos="288"/>
                <w:tab w:val="left" w:pos="317"/>
              </w:tabs>
              <w:jc w:val="center"/>
              <w:cnfStyle w:val="100000000000" w:firstRow="1"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Cisapride</w:t>
            </w:r>
          </w:p>
        </w:tc>
      </w:tr>
      <w:tr w:rsidR="00BA1780" w:rsidRPr="006F361F" w14:paraId="35486C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C16BD"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4211A0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4EFDEA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013C6B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05F2237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5AA775A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664D99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5FC1AE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42[1.90,10.0]</w:t>
            </w:r>
          </w:p>
        </w:tc>
        <w:tc>
          <w:tcPr>
            <w:tcW w:w="1800" w:type="dxa"/>
          </w:tcPr>
          <w:p w14:paraId="43A11C7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21,1.52]</w:t>
            </w:r>
          </w:p>
        </w:tc>
        <w:tc>
          <w:tcPr>
            <w:tcW w:w="1800" w:type="dxa"/>
          </w:tcPr>
          <w:p w14:paraId="16CE91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97[5.37,10.0]</w:t>
            </w:r>
          </w:p>
        </w:tc>
        <w:tc>
          <w:tcPr>
            <w:tcW w:w="1800" w:type="dxa"/>
          </w:tcPr>
          <w:p w14:paraId="0DB4582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43[0.23,0.56]</w:t>
            </w:r>
          </w:p>
        </w:tc>
      </w:tr>
      <w:tr w:rsidR="00BA1780" w:rsidRPr="006F361F" w14:paraId="2195664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559C0E4"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3F49C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60[1.72,10.0]</w:t>
            </w:r>
          </w:p>
        </w:tc>
        <w:tc>
          <w:tcPr>
            <w:tcW w:w="1800" w:type="dxa"/>
          </w:tcPr>
          <w:p w14:paraId="0C21A4C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14,1.19]</w:t>
            </w:r>
          </w:p>
        </w:tc>
        <w:tc>
          <w:tcPr>
            <w:tcW w:w="1800" w:type="dxa"/>
          </w:tcPr>
          <w:p w14:paraId="01BA85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7[3.69,10.0]</w:t>
            </w:r>
          </w:p>
        </w:tc>
        <w:tc>
          <w:tcPr>
            <w:tcW w:w="1800" w:type="dxa"/>
          </w:tcPr>
          <w:p w14:paraId="6B972C8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51[0.15,0.62]</w:t>
            </w:r>
          </w:p>
        </w:tc>
      </w:tr>
      <w:tr w:rsidR="00BA1780" w:rsidRPr="006F361F" w14:paraId="66584A4C"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B80C99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6C1A67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E1C784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453E189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91[5.30,10.0]</w:t>
            </w:r>
          </w:p>
        </w:tc>
        <w:tc>
          <w:tcPr>
            <w:tcW w:w="1800" w:type="dxa"/>
          </w:tcPr>
          <w:p w14:paraId="7A428E4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9[0.19,0.47]</w:t>
            </w:r>
          </w:p>
        </w:tc>
      </w:tr>
      <w:tr w:rsidR="00BA1780" w:rsidRPr="006F361F" w14:paraId="76D6B40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273B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01020D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7[1.06,1.73]</w:t>
            </w:r>
          </w:p>
        </w:tc>
        <w:tc>
          <w:tcPr>
            <w:tcW w:w="1800" w:type="dxa"/>
          </w:tcPr>
          <w:p w14:paraId="15C95CE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7[0.49,1.03]</w:t>
            </w:r>
          </w:p>
        </w:tc>
        <w:tc>
          <w:tcPr>
            <w:tcW w:w="1800" w:type="dxa"/>
          </w:tcPr>
          <w:p w14:paraId="68FEFB7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4[3.78,10.0]</w:t>
            </w:r>
          </w:p>
        </w:tc>
        <w:tc>
          <w:tcPr>
            <w:tcW w:w="1800" w:type="dxa"/>
          </w:tcPr>
          <w:p w14:paraId="1901D86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4[0.11,0.40]</w:t>
            </w:r>
          </w:p>
        </w:tc>
      </w:tr>
      <w:tr w:rsidR="00BA1780" w:rsidRPr="006F361F" w14:paraId="2398741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5C5C3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2EE2D29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88[1.96,10.0]</w:t>
            </w:r>
          </w:p>
        </w:tc>
        <w:tc>
          <w:tcPr>
            <w:tcW w:w="1800" w:type="dxa"/>
          </w:tcPr>
          <w:p w14:paraId="4EB6C93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6[0.13,0.90]</w:t>
            </w:r>
          </w:p>
        </w:tc>
        <w:tc>
          <w:tcPr>
            <w:tcW w:w="1800" w:type="dxa"/>
            <w:shd w:val="clear" w:color="auto" w:fill="auto"/>
          </w:tcPr>
          <w:p w14:paraId="555250A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1ED9C7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AC146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AAAA80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FFC7F7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8[1.78,10.0]</w:t>
            </w:r>
          </w:p>
        </w:tc>
        <w:tc>
          <w:tcPr>
            <w:tcW w:w="1800" w:type="dxa"/>
          </w:tcPr>
          <w:p w14:paraId="44B3B6A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19,1.47]</w:t>
            </w:r>
          </w:p>
        </w:tc>
        <w:tc>
          <w:tcPr>
            <w:tcW w:w="1800" w:type="dxa"/>
            <w:shd w:val="clear" w:color="auto" w:fill="auto"/>
          </w:tcPr>
          <w:p w14:paraId="3D73E3C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1F6872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09B7518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2996709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B6AB9F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6[0.09,0.23]</w:t>
            </w:r>
          </w:p>
        </w:tc>
        <w:tc>
          <w:tcPr>
            <w:tcW w:w="1800" w:type="dxa"/>
          </w:tcPr>
          <w:p w14:paraId="186CC91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3[0.52,0.76]</w:t>
            </w:r>
          </w:p>
        </w:tc>
        <w:tc>
          <w:tcPr>
            <w:tcW w:w="1800" w:type="dxa"/>
          </w:tcPr>
          <w:p w14:paraId="206A5B9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7[1.02,1.12]</w:t>
            </w:r>
          </w:p>
        </w:tc>
        <w:tc>
          <w:tcPr>
            <w:tcW w:w="1800" w:type="dxa"/>
          </w:tcPr>
          <w:p w14:paraId="2B4824C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17,1.54]</w:t>
            </w:r>
          </w:p>
        </w:tc>
      </w:tr>
      <w:tr w:rsidR="00BA1780" w:rsidRPr="006F361F" w14:paraId="0B8C1BD2"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58BFE8E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556FAF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Bepridil</w:t>
            </w:r>
          </w:p>
        </w:tc>
        <w:tc>
          <w:tcPr>
            <w:tcW w:w="3600" w:type="dxa"/>
            <w:gridSpan w:val="2"/>
            <w:shd w:val="clear" w:color="auto" w:fill="E7E6E6" w:themeFill="background2"/>
          </w:tcPr>
          <w:p w14:paraId="04E620F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Verapamil</w:t>
            </w:r>
          </w:p>
        </w:tc>
      </w:tr>
      <w:tr w:rsidR="00BA1780" w:rsidRPr="006F361F" w14:paraId="228431B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9140A94"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30E6879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16EC6BB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06EC5C37"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49A6793"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5A35239F"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47425F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36E1C2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45[3.31,3.67]</w:t>
            </w:r>
          </w:p>
        </w:tc>
        <w:tc>
          <w:tcPr>
            <w:tcW w:w="1800" w:type="dxa"/>
          </w:tcPr>
          <w:p w14:paraId="0DE6410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5[0.47,0.81]</w:t>
            </w:r>
          </w:p>
        </w:tc>
        <w:tc>
          <w:tcPr>
            <w:tcW w:w="1800" w:type="dxa"/>
          </w:tcPr>
          <w:p w14:paraId="5559A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30[2.22,2.39]</w:t>
            </w:r>
          </w:p>
        </w:tc>
        <w:tc>
          <w:tcPr>
            <w:tcW w:w="1800" w:type="dxa"/>
          </w:tcPr>
          <w:p w14:paraId="6C8F8D8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88,1.37]</w:t>
            </w:r>
          </w:p>
        </w:tc>
      </w:tr>
      <w:tr w:rsidR="00BA1780" w:rsidRPr="006F361F" w14:paraId="77682F2E"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3A471C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6AE22D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17C088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7E60A64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8.54[4.60,10.0]</w:t>
            </w:r>
          </w:p>
        </w:tc>
        <w:tc>
          <w:tcPr>
            <w:tcW w:w="1800" w:type="dxa"/>
          </w:tcPr>
          <w:p w14:paraId="5CD8775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27[0.18,0.75]</w:t>
            </w:r>
          </w:p>
        </w:tc>
      </w:tr>
      <w:tr w:rsidR="00BA1780" w:rsidRPr="006F361F" w14:paraId="6675D29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2E6F65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2185408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46[4.20,5.34]</w:t>
            </w:r>
          </w:p>
        </w:tc>
        <w:tc>
          <w:tcPr>
            <w:tcW w:w="1800" w:type="dxa"/>
          </w:tcPr>
          <w:p w14:paraId="100A05B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41,0.88]</w:t>
            </w:r>
          </w:p>
        </w:tc>
        <w:tc>
          <w:tcPr>
            <w:tcW w:w="1800" w:type="dxa"/>
            <w:shd w:val="clear" w:color="auto" w:fill="auto"/>
          </w:tcPr>
          <w:p w14:paraId="6B8A0290"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8913A4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3D5BF54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511DD7E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0F0B7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3[3.63,10.0]</w:t>
            </w:r>
          </w:p>
        </w:tc>
        <w:tc>
          <w:tcPr>
            <w:tcW w:w="1800" w:type="dxa"/>
          </w:tcPr>
          <w:p w14:paraId="2DB5AF0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54[0.26,10.0]</w:t>
            </w:r>
          </w:p>
        </w:tc>
        <w:tc>
          <w:tcPr>
            <w:tcW w:w="1800" w:type="dxa"/>
          </w:tcPr>
          <w:p w14:paraId="2E08DBD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13[3.80,5.52]</w:t>
            </w:r>
          </w:p>
        </w:tc>
        <w:tc>
          <w:tcPr>
            <w:tcW w:w="1800" w:type="dxa"/>
          </w:tcPr>
          <w:p w14:paraId="24E697D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2[0.40,1.08]</w:t>
            </w:r>
          </w:p>
        </w:tc>
      </w:tr>
      <w:tr w:rsidR="00BA1780" w:rsidRPr="006F361F" w14:paraId="528B7B4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BDE532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6B295F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29[3.20,3.31]</w:t>
            </w:r>
          </w:p>
        </w:tc>
        <w:tc>
          <w:tcPr>
            <w:tcW w:w="1800" w:type="dxa"/>
          </w:tcPr>
          <w:p w14:paraId="2D476B0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1.14,1.68]</w:t>
            </w:r>
          </w:p>
        </w:tc>
        <w:tc>
          <w:tcPr>
            <w:tcW w:w="1800" w:type="dxa"/>
          </w:tcPr>
          <w:p w14:paraId="27E0B70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5[3.27,10.0]</w:t>
            </w:r>
          </w:p>
        </w:tc>
        <w:tc>
          <w:tcPr>
            <w:tcW w:w="1800" w:type="dxa"/>
          </w:tcPr>
          <w:p w14:paraId="72DAE4E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15,2.70]</w:t>
            </w:r>
          </w:p>
        </w:tc>
      </w:tr>
      <w:tr w:rsidR="00BA1780" w:rsidRPr="006F361F" w14:paraId="69C423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C064B0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2878663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47[3.39,3.59]</w:t>
            </w:r>
          </w:p>
        </w:tc>
        <w:tc>
          <w:tcPr>
            <w:tcW w:w="1800" w:type="dxa"/>
          </w:tcPr>
          <w:p w14:paraId="2DF71C2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16[0.78,1.63]</w:t>
            </w:r>
          </w:p>
        </w:tc>
        <w:tc>
          <w:tcPr>
            <w:tcW w:w="1800" w:type="dxa"/>
            <w:shd w:val="clear" w:color="auto" w:fill="auto"/>
          </w:tcPr>
          <w:p w14:paraId="7C0111BC"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12514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0F6B576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491B24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470EE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17[1.97,2.36]</w:t>
            </w:r>
          </w:p>
        </w:tc>
        <w:tc>
          <w:tcPr>
            <w:tcW w:w="1800" w:type="dxa"/>
          </w:tcPr>
          <w:p w14:paraId="7B81A5C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8[0.61,1.29]</w:t>
            </w:r>
          </w:p>
        </w:tc>
        <w:tc>
          <w:tcPr>
            <w:tcW w:w="1800" w:type="dxa"/>
          </w:tcPr>
          <w:p w14:paraId="37C2E82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70[2.64,2.75]</w:t>
            </w:r>
          </w:p>
        </w:tc>
        <w:tc>
          <w:tcPr>
            <w:tcW w:w="1800" w:type="dxa"/>
          </w:tcPr>
          <w:p w14:paraId="4B5177B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0[0.90,1.34]</w:t>
            </w:r>
          </w:p>
        </w:tc>
      </w:tr>
      <w:tr w:rsidR="00BA1780" w:rsidRPr="006F361F" w14:paraId="0C936DDE"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0466FB"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7EF61E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Terfenadine</w:t>
            </w:r>
          </w:p>
        </w:tc>
        <w:tc>
          <w:tcPr>
            <w:tcW w:w="3600" w:type="dxa"/>
            <w:gridSpan w:val="2"/>
            <w:shd w:val="clear" w:color="auto" w:fill="E7E6E6" w:themeFill="background2"/>
          </w:tcPr>
          <w:p w14:paraId="158AE58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Ranolazine</w:t>
            </w:r>
          </w:p>
        </w:tc>
      </w:tr>
      <w:tr w:rsidR="00BA1780" w:rsidRPr="006F361F" w14:paraId="2ACF7E05"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EEA95A0"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587AC28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7885F06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4565DD64"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FEB23F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AA8623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5223DC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lastRenderedPageBreak/>
              <w:t>ICaL</w:t>
            </w:r>
          </w:p>
        </w:tc>
        <w:tc>
          <w:tcPr>
            <w:tcW w:w="1800" w:type="dxa"/>
          </w:tcPr>
          <w:p w14:paraId="3DA93C2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85[2.80,2.91]</w:t>
            </w:r>
          </w:p>
        </w:tc>
        <w:tc>
          <w:tcPr>
            <w:tcW w:w="1800" w:type="dxa"/>
          </w:tcPr>
          <w:p w14:paraId="2075B9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60,0.72]</w:t>
            </w:r>
          </w:p>
        </w:tc>
        <w:tc>
          <w:tcPr>
            <w:tcW w:w="1800" w:type="dxa"/>
            <w:shd w:val="clear" w:color="auto" w:fill="auto"/>
          </w:tcPr>
          <w:p w14:paraId="5F547DF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7718FD9"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17E4A42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8CD489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566612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4EA70C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0F51CA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6659A3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8C170B"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97B3C8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47CDA2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60[4.60,10.0]</w:t>
            </w:r>
          </w:p>
        </w:tc>
        <w:tc>
          <w:tcPr>
            <w:tcW w:w="1800" w:type="dxa"/>
          </w:tcPr>
          <w:p w14:paraId="36EFDAB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4[0.21,0.83]</w:t>
            </w:r>
          </w:p>
        </w:tc>
        <w:tc>
          <w:tcPr>
            <w:tcW w:w="1800" w:type="dxa"/>
          </w:tcPr>
          <w:p w14:paraId="2AA6E4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56[6.37,10.0]</w:t>
            </w:r>
          </w:p>
        </w:tc>
        <w:tc>
          <w:tcPr>
            <w:tcW w:w="1800" w:type="dxa"/>
          </w:tcPr>
          <w:p w14:paraId="5FA2185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2[0.29,0.76]</w:t>
            </w:r>
          </w:p>
        </w:tc>
      </w:tr>
      <w:tr w:rsidR="00BA1780" w:rsidRPr="006F361F" w14:paraId="2DDA857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15CFA9A"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4706DE9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5.38[3.96,10.0]</w:t>
            </w:r>
          </w:p>
        </w:tc>
        <w:tc>
          <w:tcPr>
            <w:tcW w:w="1800" w:type="dxa"/>
          </w:tcPr>
          <w:p w14:paraId="6D95BE8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26[0.11,0.49]</w:t>
            </w:r>
          </w:p>
        </w:tc>
        <w:tc>
          <w:tcPr>
            <w:tcW w:w="1800" w:type="dxa"/>
            <w:shd w:val="clear" w:color="auto" w:fill="auto"/>
          </w:tcPr>
          <w:p w14:paraId="24BB87C1"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953C5D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5F3712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33E88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010C925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0[3.91,5.86]</w:t>
            </w:r>
          </w:p>
        </w:tc>
        <w:tc>
          <w:tcPr>
            <w:tcW w:w="1800" w:type="dxa"/>
          </w:tcPr>
          <w:p w14:paraId="5A578F4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0[0.31,0.79]</w:t>
            </w:r>
          </w:p>
        </w:tc>
        <w:tc>
          <w:tcPr>
            <w:tcW w:w="1800" w:type="dxa"/>
          </w:tcPr>
          <w:p w14:paraId="6C20E8B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0[3.80,4.00]</w:t>
            </w:r>
          </w:p>
        </w:tc>
        <w:tc>
          <w:tcPr>
            <w:tcW w:w="1800" w:type="dxa"/>
          </w:tcPr>
          <w:p w14:paraId="458DA4A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4[0.76,1.14]</w:t>
            </w:r>
          </w:p>
        </w:tc>
      </w:tr>
      <w:tr w:rsidR="00BA1780" w:rsidRPr="006F361F" w14:paraId="740711C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7493CD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FAEC84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8[3.36,5.13]</w:t>
            </w:r>
          </w:p>
        </w:tc>
        <w:tc>
          <w:tcPr>
            <w:tcW w:w="1800" w:type="dxa"/>
          </w:tcPr>
          <w:p w14:paraId="4F457DD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8,1.63]</w:t>
            </w:r>
          </w:p>
        </w:tc>
        <w:tc>
          <w:tcPr>
            <w:tcW w:w="1800" w:type="dxa"/>
          </w:tcPr>
          <w:p w14:paraId="37FA8B1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84[4.62,5.68]</w:t>
            </w:r>
          </w:p>
        </w:tc>
        <w:tc>
          <w:tcPr>
            <w:tcW w:w="1800" w:type="dxa"/>
          </w:tcPr>
          <w:p w14:paraId="21B691E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2[0.60,2.32]</w:t>
            </w:r>
          </w:p>
        </w:tc>
      </w:tr>
      <w:tr w:rsidR="00BA1780" w:rsidRPr="006F361F" w14:paraId="53CB885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E4192C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44A8987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7[1.08,1.45]</w:t>
            </w:r>
          </w:p>
        </w:tc>
        <w:tc>
          <w:tcPr>
            <w:tcW w:w="1800" w:type="dxa"/>
          </w:tcPr>
          <w:p w14:paraId="12EDBB3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5,0.81]</w:t>
            </w:r>
          </w:p>
        </w:tc>
        <w:tc>
          <w:tcPr>
            <w:tcW w:w="1800" w:type="dxa"/>
          </w:tcPr>
          <w:p w14:paraId="4534DAD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81[3.70,3.92]</w:t>
            </w:r>
          </w:p>
        </w:tc>
        <w:tc>
          <w:tcPr>
            <w:tcW w:w="1800" w:type="dxa"/>
          </w:tcPr>
          <w:p w14:paraId="17BD49F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84[0.68,0.98]</w:t>
            </w:r>
          </w:p>
        </w:tc>
      </w:tr>
      <w:tr w:rsidR="00BA1780" w:rsidRPr="006F361F" w14:paraId="35F087D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423A0B88"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47D9346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Sotalol</w:t>
            </w:r>
          </w:p>
        </w:tc>
        <w:tc>
          <w:tcPr>
            <w:tcW w:w="3600" w:type="dxa"/>
            <w:gridSpan w:val="2"/>
            <w:shd w:val="clear" w:color="auto" w:fill="E7E6E6" w:themeFill="background2"/>
          </w:tcPr>
          <w:p w14:paraId="72BC1EA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Mexiletine</w:t>
            </w:r>
          </w:p>
        </w:tc>
      </w:tr>
      <w:tr w:rsidR="00BA1780" w:rsidRPr="006F361F" w14:paraId="1213369D"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7992716"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D7638"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5D2D2C8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2911AC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6186CD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67AF0536"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22F0B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579617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85[6.68,7.18]</w:t>
            </w:r>
          </w:p>
        </w:tc>
        <w:tc>
          <w:tcPr>
            <w:tcW w:w="1800" w:type="dxa"/>
          </w:tcPr>
          <w:p w14:paraId="1C9DDD6A"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7[0.60,1.16]</w:t>
            </w:r>
          </w:p>
        </w:tc>
        <w:tc>
          <w:tcPr>
            <w:tcW w:w="1800" w:type="dxa"/>
          </w:tcPr>
          <w:p w14:paraId="6F43FFA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58[4.42,4.98]</w:t>
            </w:r>
          </w:p>
        </w:tc>
        <w:tc>
          <w:tcPr>
            <w:tcW w:w="1800" w:type="dxa"/>
          </w:tcPr>
          <w:p w14:paraId="1EB382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3[0.68,1.31]</w:t>
            </w:r>
          </w:p>
        </w:tc>
      </w:tr>
      <w:tr w:rsidR="00BA1780" w:rsidRPr="006F361F" w14:paraId="29DB8113"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67CEAB"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tcPr>
          <w:p w14:paraId="69705F18"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6.48[6.42,6.59]</w:t>
            </w:r>
          </w:p>
        </w:tc>
        <w:tc>
          <w:tcPr>
            <w:tcW w:w="1800" w:type="dxa"/>
          </w:tcPr>
          <w:p w14:paraId="16FD07E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20[0.93,1.45]</w:t>
            </w:r>
          </w:p>
        </w:tc>
        <w:tc>
          <w:tcPr>
            <w:tcW w:w="1800" w:type="dxa"/>
            <w:shd w:val="clear" w:color="auto" w:fill="auto"/>
          </w:tcPr>
          <w:p w14:paraId="042580F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2DD044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A2ED3F9"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64F36ED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tcPr>
          <w:p w14:paraId="69F05678"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63[6.51,6.84]</w:t>
            </w:r>
          </w:p>
        </w:tc>
        <w:tc>
          <w:tcPr>
            <w:tcW w:w="1800" w:type="dxa"/>
          </w:tcPr>
          <w:p w14:paraId="4432190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17[0.82,1.52]</w:t>
            </w:r>
          </w:p>
        </w:tc>
        <w:tc>
          <w:tcPr>
            <w:tcW w:w="1800" w:type="dxa"/>
            <w:shd w:val="clear" w:color="auto" w:fill="auto"/>
          </w:tcPr>
          <w:p w14:paraId="50F7F14C"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2F0C7D3"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6813A07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7186EDF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606510E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63[7.29,9.63]</w:t>
            </w:r>
          </w:p>
        </w:tc>
        <w:tc>
          <w:tcPr>
            <w:tcW w:w="1800" w:type="dxa"/>
          </w:tcPr>
          <w:p w14:paraId="2046297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6[0.30,0.82]</w:t>
            </w:r>
          </w:p>
        </w:tc>
        <w:tc>
          <w:tcPr>
            <w:tcW w:w="1800" w:type="dxa"/>
            <w:shd w:val="clear" w:color="auto" w:fill="auto"/>
          </w:tcPr>
          <w:p w14:paraId="3EB26365"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5C9C025D"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2D01DE5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5400110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shd w:val="clear" w:color="auto" w:fill="auto"/>
          </w:tcPr>
          <w:p w14:paraId="2199456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0086BCB"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tcPr>
          <w:p w14:paraId="2E1C096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5[3.89,4.03]</w:t>
            </w:r>
          </w:p>
        </w:tc>
        <w:tc>
          <w:tcPr>
            <w:tcW w:w="1800" w:type="dxa"/>
          </w:tcPr>
          <w:p w14:paraId="04A0EF1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1[1.08,1.73]</w:t>
            </w:r>
          </w:p>
        </w:tc>
      </w:tr>
      <w:tr w:rsidR="00BA1780" w:rsidRPr="006F361F" w14:paraId="0308952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BBB68ED"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1FB5243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06[7.61,10.0]</w:t>
            </w:r>
          </w:p>
        </w:tc>
        <w:tc>
          <w:tcPr>
            <w:tcW w:w="1800" w:type="dxa"/>
          </w:tcPr>
          <w:p w14:paraId="033B1CD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1[0.35,0.97]</w:t>
            </w:r>
          </w:p>
        </w:tc>
        <w:tc>
          <w:tcPr>
            <w:tcW w:w="1800" w:type="dxa"/>
            <w:shd w:val="clear" w:color="auto" w:fill="auto"/>
          </w:tcPr>
          <w:p w14:paraId="0DCE02D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4F44A1"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r>
      <w:tr w:rsidR="00BA1780" w:rsidRPr="006F361F" w14:paraId="7042088A"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7B4EC9A3"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89A759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94[4.78,5.08]</w:t>
            </w:r>
          </w:p>
        </w:tc>
        <w:tc>
          <w:tcPr>
            <w:tcW w:w="1800" w:type="dxa"/>
          </w:tcPr>
          <w:p w14:paraId="789D16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3,1.24]</w:t>
            </w:r>
          </w:p>
        </w:tc>
        <w:tc>
          <w:tcPr>
            <w:tcW w:w="1800" w:type="dxa"/>
          </w:tcPr>
          <w:p w14:paraId="3D66399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9[4.22,5.11]</w:t>
            </w:r>
          </w:p>
        </w:tc>
        <w:tc>
          <w:tcPr>
            <w:tcW w:w="1800" w:type="dxa"/>
          </w:tcPr>
          <w:p w14:paraId="15BC34C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59[0.98,4.47]</w:t>
            </w:r>
          </w:p>
        </w:tc>
      </w:tr>
      <w:tr w:rsidR="00BA1780" w:rsidRPr="006F361F" w14:paraId="76070452" w14:textId="77777777" w:rsidTr="0010354F">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304E8A33"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501887F0"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b/>
                <w:sz w:val="20"/>
              </w:rPr>
            </w:pPr>
            <w:r w:rsidRPr="006F361F">
              <w:rPr>
                <w:rFonts w:eastAsia="Batang"/>
                <w:b/>
                <w:sz w:val="20"/>
              </w:rPr>
              <w:t>Quinidine</w:t>
            </w:r>
          </w:p>
        </w:tc>
        <w:tc>
          <w:tcPr>
            <w:tcW w:w="3600" w:type="dxa"/>
            <w:gridSpan w:val="2"/>
            <w:shd w:val="clear" w:color="auto" w:fill="E7E6E6" w:themeFill="background2"/>
          </w:tcPr>
          <w:p w14:paraId="5823F1F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b/>
                <w:sz w:val="20"/>
              </w:rPr>
              <w:t>Ondansetron</w:t>
            </w:r>
          </w:p>
        </w:tc>
      </w:tr>
      <w:tr w:rsidR="00BA1780" w:rsidRPr="006F361F" w14:paraId="3E79FC3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63DAB57"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06E2CB4D"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459E004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c>
          <w:tcPr>
            <w:tcW w:w="1800" w:type="dxa"/>
          </w:tcPr>
          <w:p w14:paraId="597D32DA"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3314C297"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h</w:t>
            </w:r>
          </w:p>
        </w:tc>
      </w:tr>
      <w:tr w:rsidR="00BA1780" w:rsidRPr="006F361F" w14:paraId="69219D12"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8CC9567"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0B8C73B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71[4.53,5.02]</w:t>
            </w:r>
          </w:p>
        </w:tc>
        <w:tc>
          <w:tcPr>
            <w:tcW w:w="1800" w:type="dxa"/>
          </w:tcPr>
          <w:p w14:paraId="263F675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59[0.47,0.69]</w:t>
            </w:r>
          </w:p>
        </w:tc>
        <w:tc>
          <w:tcPr>
            <w:tcW w:w="1800" w:type="dxa"/>
            <w:shd w:val="clear" w:color="auto" w:fill="auto"/>
          </w:tcPr>
          <w:p w14:paraId="696CD2E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35[4.23,4.54]</w:t>
            </w:r>
          </w:p>
        </w:tc>
        <w:tc>
          <w:tcPr>
            <w:tcW w:w="1800" w:type="dxa"/>
            <w:shd w:val="clear" w:color="auto" w:fill="auto"/>
          </w:tcPr>
          <w:p w14:paraId="0EE45871"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5[0.56,0.92]</w:t>
            </w:r>
          </w:p>
        </w:tc>
      </w:tr>
      <w:tr w:rsidR="00BA1780" w:rsidRPr="006F361F" w14:paraId="728D54A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4993BA5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435F9C2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7.60[4.51,10.0]</w:t>
            </w:r>
          </w:p>
        </w:tc>
        <w:tc>
          <w:tcPr>
            <w:tcW w:w="1800" w:type="dxa"/>
            <w:shd w:val="clear" w:color="auto" w:fill="auto"/>
          </w:tcPr>
          <w:p w14:paraId="45F65F22"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35[0.18,1.29]</w:t>
            </w:r>
          </w:p>
        </w:tc>
        <w:tc>
          <w:tcPr>
            <w:tcW w:w="1800" w:type="dxa"/>
            <w:shd w:val="clear" w:color="auto" w:fill="auto"/>
          </w:tcPr>
          <w:p w14:paraId="17AC6276"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4B4A0ACE"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43F4158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2F67ADE"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34D4609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9[3.63,3.78]</w:t>
            </w:r>
          </w:p>
        </w:tc>
        <w:tc>
          <w:tcPr>
            <w:tcW w:w="1800" w:type="dxa"/>
            <w:shd w:val="clear" w:color="auto" w:fill="auto"/>
          </w:tcPr>
          <w:p w14:paraId="528AD88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6[0.96,1.99]</w:t>
            </w:r>
          </w:p>
        </w:tc>
        <w:tc>
          <w:tcPr>
            <w:tcW w:w="1800" w:type="dxa"/>
            <w:shd w:val="clear" w:color="auto" w:fill="auto"/>
          </w:tcPr>
          <w:p w14:paraId="33A0773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76[5.45,6.84]</w:t>
            </w:r>
          </w:p>
        </w:tc>
        <w:tc>
          <w:tcPr>
            <w:tcW w:w="1800" w:type="dxa"/>
            <w:shd w:val="clear" w:color="auto" w:fill="auto"/>
          </w:tcPr>
          <w:p w14:paraId="2E09AB0E"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5[0.40,0.78]</w:t>
            </w:r>
          </w:p>
        </w:tc>
      </w:tr>
      <w:tr w:rsidR="00BA1780" w:rsidRPr="006F361F" w14:paraId="5D3E5FF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5EA7C91"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0FB973B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54[3.50,3.59]</w:t>
            </w:r>
          </w:p>
        </w:tc>
        <w:tc>
          <w:tcPr>
            <w:tcW w:w="1800" w:type="dxa"/>
          </w:tcPr>
          <w:p w14:paraId="5898C6F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28[1.07,1.52]</w:t>
            </w:r>
          </w:p>
        </w:tc>
        <w:tc>
          <w:tcPr>
            <w:tcW w:w="1800" w:type="dxa"/>
          </w:tcPr>
          <w:p w14:paraId="7815ADE5"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6.01[5.17,10.0]</w:t>
            </w:r>
          </w:p>
        </w:tc>
        <w:tc>
          <w:tcPr>
            <w:tcW w:w="1800" w:type="dxa"/>
          </w:tcPr>
          <w:p w14:paraId="72BD24E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9[0.27,1.74]</w:t>
            </w:r>
          </w:p>
        </w:tc>
      </w:tr>
      <w:tr w:rsidR="00BA1780" w:rsidRPr="006F361F" w14:paraId="486A9048"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3CF3F4F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7609CC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91,4.09]</w:t>
            </w:r>
          </w:p>
        </w:tc>
        <w:tc>
          <w:tcPr>
            <w:tcW w:w="1800" w:type="dxa"/>
          </w:tcPr>
          <w:p w14:paraId="70F42E83"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34[1.04,1.58]</w:t>
            </w:r>
          </w:p>
        </w:tc>
        <w:tc>
          <w:tcPr>
            <w:tcW w:w="1800" w:type="dxa"/>
          </w:tcPr>
          <w:p w14:paraId="62A94B5A"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4.28[4.21,4.38]</w:t>
            </w:r>
          </w:p>
        </w:tc>
        <w:tc>
          <w:tcPr>
            <w:tcW w:w="1800" w:type="dxa"/>
          </w:tcPr>
          <w:p w14:paraId="13BCADF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3[0.80,1.32]</w:t>
            </w:r>
          </w:p>
        </w:tc>
      </w:tr>
      <w:tr w:rsidR="00BA1780" w:rsidRPr="006F361F" w14:paraId="644A5777"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3B2DF2C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6CC85160"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09[3.99,4.32]</w:t>
            </w:r>
          </w:p>
        </w:tc>
        <w:tc>
          <w:tcPr>
            <w:tcW w:w="1800" w:type="dxa"/>
          </w:tcPr>
          <w:p w14:paraId="5BE6C4D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49[1.02,1.90]</w:t>
            </w:r>
          </w:p>
        </w:tc>
        <w:tc>
          <w:tcPr>
            <w:tcW w:w="1800" w:type="dxa"/>
          </w:tcPr>
          <w:p w14:paraId="3F1A346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76[4.50,6.17]</w:t>
            </w:r>
          </w:p>
        </w:tc>
        <w:tc>
          <w:tcPr>
            <w:tcW w:w="1800" w:type="dxa"/>
          </w:tcPr>
          <w:p w14:paraId="6B5984D9"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1.02[0.33,1.81]</w:t>
            </w:r>
          </w:p>
        </w:tc>
      </w:tr>
      <w:tr w:rsidR="00BA1780" w:rsidRPr="006F361F" w14:paraId="6B3327D5"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130A59F5"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0F29CACC"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54[2.41,2.63]</w:t>
            </w:r>
          </w:p>
        </w:tc>
        <w:tc>
          <w:tcPr>
            <w:tcW w:w="1800" w:type="dxa"/>
          </w:tcPr>
          <w:p w14:paraId="5155AFD4"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1.02[0.77,1.39]</w:t>
            </w:r>
          </w:p>
        </w:tc>
        <w:tc>
          <w:tcPr>
            <w:tcW w:w="1800" w:type="dxa"/>
          </w:tcPr>
          <w:p w14:paraId="5F4728F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17[3.02,3.31]</w:t>
            </w:r>
          </w:p>
        </w:tc>
        <w:tc>
          <w:tcPr>
            <w:tcW w:w="1800" w:type="dxa"/>
          </w:tcPr>
          <w:p w14:paraId="47FA5F9F"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96[0.72,1.24]</w:t>
            </w:r>
          </w:p>
        </w:tc>
      </w:tr>
      <w:tr w:rsidR="00BA1780" w:rsidRPr="006F361F" w14:paraId="74B0EE24"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shd w:val="clear" w:color="auto" w:fill="E7E6E6" w:themeFill="background2"/>
          </w:tcPr>
          <w:p w14:paraId="248C04C0" w14:textId="77777777" w:rsidR="00BA1780" w:rsidRPr="006F361F" w:rsidRDefault="00BA1780" w:rsidP="0010354F">
            <w:pPr>
              <w:tabs>
                <w:tab w:val="left" w:pos="187"/>
                <w:tab w:val="left" w:pos="288"/>
                <w:tab w:val="left" w:pos="317"/>
              </w:tabs>
              <w:jc w:val="both"/>
              <w:rPr>
                <w:rFonts w:eastAsia="Batang"/>
                <w:sz w:val="20"/>
              </w:rPr>
            </w:pPr>
          </w:p>
        </w:tc>
        <w:tc>
          <w:tcPr>
            <w:tcW w:w="3600" w:type="dxa"/>
            <w:gridSpan w:val="2"/>
            <w:shd w:val="clear" w:color="auto" w:fill="E7E6E6" w:themeFill="background2"/>
          </w:tcPr>
          <w:p w14:paraId="2A9F02A8"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Diltiazem</w:t>
            </w:r>
          </w:p>
        </w:tc>
        <w:tc>
          <w:tcPr>
            <w:tcW w:w="3600" w:type="dxa"/>
            <w:gridSpan w:val="2"/>
            <w:shd w:val="clear" w:color="auto" w:fill="E7E6E6" w:themeFill="background2"/>
          </w:tcPr>
          <w:p w14:paraId="3135B6C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b/>
                <w:sz w:val="20"/>
              </w:rPr>
            </w:pPr>
            <w:r w:rsidRPr="006F361F">
              <w:rPr>
                <w:rFonts w:eastAsia="Batang"/>
                <w:b/>
                <w:sz w:val="20"/>
              </w:rPr>
              <w:t>Chlorpromazine</w:t>
            </w:r>
          </w:p>
        </w:tc>
      </w:tr>
      <w:tr w:rsidR="00BA1780" w:rsidRPr="006F361F" w14:paraId="74E82299"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2ACC7B9" w14:textId="77777777" w:rsidR="00BA1780" w:rsidRPr="006F361F" w:rsidRDefault="00BA1780" w:rsidP="0010354F">
            <w:pPr>
              <w:tabs>
                <w:tab w:val="left" w:pos="187"/>
                <w:tab w:val="left" w:pos="288"/>
                <w:tab w:val="left" w:pos="317"/>
              </w:tabs>
              <w:jc w:val="both"/>
              <w:rPr>
                <w:rFonts w:eastAsia="Batang"/>
                <w:sz w:val="20"/>
              </w:rPr>
            </w:pPr>
          </w:p>
        </w:tc>
        <w:tc>
          <w:tcPr>
            <w:tcW w:w="1800" w:type="dxa"/>
          </w:tcPr>
          <w:p w14:paraId="7976ECBB"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6264AAAE"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c>
          <w:tcPr>
            <w:tcW w:w="1800" w:type="dxa"/>
          </w:tcPr>
          <w:p w14:paraId="4AF4D304"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log10IC50</w:t>
            </w:r>
          </w:p>
        </w:tc>
        <w:tc>
          <w:tcPr>
            <w:tcW w:w="1800" w:type="dxa"/>
          </w:tcPr>
          <w:p w14:paraId="2D5019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h</w:t>
            </w:r>
          </w:p>
        </w:tc>
      </w:tr>
      <w:tr w:rsidR="00BA1780" w:rsidRPr="006F361F" w14:paraId="2256926E"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8843030"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CaL</w:t>
            </w:r>
          </w:p>
        </w:tc>
        <w:tc>
          <w:tcPr>
            <w:tcW w:w="1800" w:type="dxa"/>
          </w:tcPr>
          <w:p w14:paraId="5239446E"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2.05[1.90,2.19]</w:t>
            </w:r>
          </w:p>
        </w:tc>
        <w:tc>
          <w:tcPr>
            <w:tcW w:w="1800" w:type="dxa"/>
          </w:tcPr>
          <w:p w14:paraId="7A03032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1[0.55,0.92]</w:t>
            </w:r>
          </w:p>
        </w:tc>
        <w:tc>
          <w:tcPr>
            <w:tcW w:w="1800" w:type="dxa"/>
          </w:tcPr>
          <w:p w14:paraId="609BFAA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91[3.80,4.06]</w:t>
            </w:r>
          </w:p>
        </w:tc>
        <w:tc>
          <w:tcPr>
            <w:tcW w:w="1800" w:type="dxa"/>
          </w:tcPr>
          <w:p w14:paraId="5AEBC7A3"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4[0.64,1.08]</w:t>
            </w:r>
          </w:p>
        </w:tc>
      </w:tr>
      <w:tr w:rsidR="00BA1780" w:rsidRPr="006F361F" w14:paraId="54390CCA"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6E3C541C"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1</w:t>
            </w:r>
          </w:p>
        </w:tc>
        <w:tc>
          <w:tcPr>
            <w:tcW w:w="1800" w:type="dxa"/>
            <w:shd w:val="clear" w:color="auto" w:fill="auto"/>
          </w:tcPr>
          <w:p w14:paraId="1B73A152"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E00970A" w14:textId="77777777" w:rsidR="00BA1780" w:rsidRPr="006F361F" w:rsidRDefault="00BA1780" w:rsidP="0010354F">
            <w:pPr>
              <w:tabs>
                <w:tab w:val="left" w:pos="187"/>
                <w:tab w:val="left" w:pos="288"/>
                <w:tab w:val="left" w:pos="317"/>
              </w:tabs>
              <w:jc w:val="center"/>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N/A</w:t>
            </w:r>
          </w:p>
        </w:tc>
        <w:tc>
          <w:tcPr>
            <w:tcW w:w="1800" w:type="dxa"/>
          </w:tcPr>
          <w:p w14:paraId="37AF22B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97[3.84,4.14]</w:t>
            </w:r>
          </w:p>
        </w:tc>
        <w:tc>
          <w:tcPr>
            <w:tcW w:w="1800" w:type="dxa"/>
          </w:tcPr>
          <w:p w14:paraId="54D3964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69[0.53,0.82]</w:t>
            </w:r>
          </w:p>
        </w:tc>
      </w:tr>
      <w:tr w:rsidR="00BA1780" w:rsidRPr="006F361F" w14:paraId="1E911E70"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2BAC89E9"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Ks</w:t>
            </w:r>
          </w:p>
        </w:tc>
        <w:tc>
          <w:tcPr>
            <w:tcW w:w="1800" w:type="dxa"/>
            <w:shd w:val="clear" w:color="auto" w:fill="auto"/>
          </w:tcPr>
          <w:p w14:paraId="15337209"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71AA7432"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33389375"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c>
          <w:tcPr>
            <w:tcW w:w="1800" w:type="dxa"/>
            <w:shd w:val="clear" w:color="auto" w:fill="auto"/>
          </w:tcPr>
          <w:p w14:paraId="1C7DBB8F" w14:textId="77777777" w:rsidR="00BA1780" w:rsidRPr="006F361F" w:rsidRDefault="00BA1780" w:rsidP="0010354F">
            <w:pPr>
              <w:tabs>
                <w:tab w:val="left" w:pos="187"/>
                <w:tab w:val="left" w:pos="288"/>
                <w:tab w:val="left" w:pos="317"/>
              </w:tabs>
              <w:jc w:val="center"/>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N/A</w:t>
            </w:r>
          </w:p>
        </w:tc>
      </w:tr>
      <w:tr w:rsidR="00BA1780" w:rsidRPr="006F361F" w14:paraId="521F8FC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40497F1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to</w:t>
            </w:r>
          </w:p>
        </w:tc>
        <w:tc>
          <w:tcPr>
            <w:tcW w:w="1800" w:type="dxa"/>
          </w:tcPr>
          <w:p w14:paraId="5E9D4502"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9.45[7.11,10.0]</w:t>
            </w:r>
          </w:p>
        </w:tc>
        <w:tc>
          <w:tcPr>
            <w:tcW w:w="1800" w:type="dxa"/>
          </w:tcPr>
          <w:p w14:paraId="526D4BA5"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17[0.14,0.27]</w:t>
            </w:r>
          </w:p>
        </w:tc>
        <w:tc>
          <w:tcPr>
            <w:tcW w:w="1800" w:type="dxa"/>
          </w:tcPr>
          <w:p w14:paraId="45FBE4B0"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7.25[6.11,10.0]</w:t>
            </w:r>
          </w:p>
        </w:tc>
        <w:tc>
          <w:tcPr>
            <w:tcW w:w="1800" w:type="dxa"/>
          </w:tcPr>
          <w:p w14:paraId="6B81156B"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37[0.19,0.50]</w:t>
            </w:r>
          </w:p>
        </w:tc>
      </w:tr>
      <w:tr w:rsidR="00BA1780" w:rsidRPr="006F361F" w14:paraId="29859DE3"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1FDB79F8"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L</w:t>
            </w:r>
          </w:p>
        </w:tc>
        <w:tc>
          <w:tcPr>
            <w:tcW w:w="1800" w:type="dxa"/>
          </w:tcPr>
          <w:p w14:paraId="41E2ED2B"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4.34[4.25,4.48]</w:t>
            </w:r>
          </w:p>
        </w:tc>
        <w:tc>
          <w:tcPr>
            <w:tcW w:w="1800" w:type="dxa"/>
          </w:tcPr>
          <w:p w14:paraId="39B16ECD"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68[0.55,0.79]</w:t>
            </w:r>
          </w:p>
        </w:tc>
        <w:tc>
          <w:tcPr>
            <w:tcW w:w="1800" w:type="dxa"/>
          </w:tcPr>
          <w:p w14:paraId="66F482B1"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66[3.59,3.73]</w:t>
            </w:r>
          </w:p>
        </w:tc>
        <w:tc>
          <w:tcPr>
            <w:tcW w:w="1800" w:type="dxa"/>
          </w:tcPr>
          <w:p w14:paraId="4D46A06F"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94[0.79,1.09]</w:t>
            </w:r>
          </w:p>
        </w:tc>
      </w:tr>
      <w:tr w:rsidR="00BA1780" w:rsidRPr="006F361F" w14:paraId="7170C2E6" w14:textId="77777777" w:rsidTr="0010354F">
        <w:tc>
          <w:tcPr>
            <w:cnfStyle w:val="001000000000" w:firstRow="0" w:lastRow="0" w:firstColumn="1" w:lastColumn="0" w:oddVBand="0" w:evenVBand="0" w:oddHBand="0" w:evenHBand="0" w:firstRowFirstColumn="0" w:firstRowLastColumn="0" w:lastRowFirstColumn="0" w:lastRowLastColumn="0"/>
            <w:tcW w:w="749" w:type="dxa"/>
          </w:tcPr>
          <w:p w14:paraId="0606E5F6"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INa</w:t>
            </w:r>
          </w:p>
        </w:tc>
        <w:tc>
          <w:tcPr>
            <w:tcW w:w="1800" w:type="dxa"/>
          </w:tcPr>
          <w:p w14:paraId="51B0AF56"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5.04[4.81,6.01]</w:t>
            </w:r>
          </w:p>
        </w:tc>
        <w:tc>
          <w:tcPr>
            <w:tcW w:w="1800" w:type="dxa"/>
          </w:tcPr>
          <w:p w14:paraId="02434D17"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0.70[0.38,0.88]</w:t>
            </w:r>
          </w:p>
        </w:tc>
        <w:tc>
          <w:tcPr>
            <w:tcW w:w="1800" w:type="dxa"/>
          </w:tcPr>
          <w:p w14:paraId="6AF10C79"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3.66[3.58,3.73]</w:t>
            </w:r>
          </w:p>
        </w:tc>
        <w:tc>
          <w:tcPr>
            <w:tcW w:w="1800" w:type="dxa"/>
          </w:tcPr>
          <w:p w14:paraId="3C7862BD" w14:textId="77777777" w:rsidR="00BA1780" w:rsidRPr="006F361F" w:rsidRDefault="00BA1780" w:rsidP="0010354F">
            <w:pPr>
              <w:tabs>
                <w:tab w:val="left" w:pos="187"/>
                <w:tab w:val="left" w:pos="288"/>
                <w:tab w:val="left" w:pos="317"/>
              </w:tabs>
              <w:jc w:val="both"/>
              <w:cnfStyle w:val="000000000000" w:firstRow="0" w:lastRow="0" w:firstColumn="0" w:lastColumn="0" w:oddVBand="0" w:evenVBand="0" w:oddHBand="0" w:evenHBand="0" w:firstRowFirstColumn="0" w:firstRowLastColumn="0" w:lastRowFirstColumn="0" w:lastRowLastColumn="0"/>
              <w:rPr>
                <w:rFonts w:eastAsia="Batang"/>
                <w:sz w:val="20"/>
              </w:rPr>
            </w:pPr>
            <w:r w:rsidRPr="006F361F">
              <w:rPr>
                <w:rFonts w:eastAsia="Batang"/>
                <w:sz w:val="20"/>
              </w:rPr>
              <w:t>2.00[1.64,2.45]</w:t>
            </w:r>
          </w:p>
        </w:tc>
      </w:tr>
      <w:tr w:rsidR="00BA1780" w:rsidRPr="006F361F" w14:paraId="7AFC1211" w14:textId="77777777" w:rsidTr="001035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49" w:type="dxa"/>
          </w:tcPr>
          <w:p w14:paraId="0DF1F462" w14:textId="77777777" w:rsidR="00BA1780" w:rsidRPr="006F361F" w:rsidRDefault="00BA1780" w:rsidP="0010354F">
            <w:pPr>
              <w:tabs>
                <w:tab w:val="left" w:pos="187"/>
                <w:tab w:val="left" w:pos="288"/>
                <w:tab w:val="left" w:pos="317"/>
              </w:tabs>
              <w:jc w:val="both"/>
              <w:rPr>
                <w:rFonts w:eastAsia="Batang"/>
                <w:sz w:val="20"/>
              </w:rPr>
            </w:pPr>
            <w:r w:rsidRPr="006F361F">
              <w:rPr>
                <w:rFonts w:eastAsia="Batang"/>
                <w:sz w:val="20"/>
              </w:rPr>
              <w:t>hERG</w:t>
            </w:r>
          </w:p>
        </w:tc>
        <w:tc>
          <w:tcPr>
            <w:tcW w:w="1800" w:type="dxa"/>
          </w:tcPr>
          <w:p w14:paraId="16390CC6"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82[3.72,3.90]</w:t>
            </w:r>
          </w:p>
        </w:tc>
        <w:tc>
          <w:tcPr>
            <w:tcW w:w="1800" w:type="dxa"/>
          </w:tcPr>
          <w:p w14:paraId="25ABD21C"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79[0.66,0.88]</w:t>
            </w:r>
          </w:p>
        </w:tc>
        <w:tc>
          <w:tcPr>
            <w:tcW w:w="1800" w:type="dxa"/>
          </w:tcPr>
          <w:p w14:paraId="4BA84F44"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3.05[2.94,3.15]</w:t>
            </w:r>
          </w:p>
        </w:tc>
        <w:tc>
          <w:tcPr>
            <w:tcW w:w="1800" w:type="dxa"/>
          </w:tcPr>
          <w:p w14:paraId="12F5CE67" w14:textId="77777777" w:rsidR="00BA1780" w:rsidRPr="006F361F" w:rsidRDefault="00BA1780" w:rsidP="0010354F">
            <w:pPr>
              <w:tabs>
                <w:tab w:val="left" w:pos="187"/>
                <w:tab w:val="left" w:pos="288"/>
                <w:tab w:val="left" w:pos="317"/>
              </w:tabs>
              <w:jc w:val="both"/>
              <w:cnfStyle w:val="000000100000" w:firstRow="0" w:lastRow="0" w:firstColumn="0" w:lastColumn="0" w:oddVBand="0" w:evenVBand="0" w:oddHBand="1" w:evenHBand="0" w:firstRowFirstColumn="0" w:firstRowLastColumn="0" w:lastRowFirstColumn="0" w:lastRowLastColumn="0"/>
              <w:rPr>
                <w:rFonts w:eastAsia="Batang"/>
                <w:sz w:val="20"/>
              </w:rPr>
            </w:pPr>
            <w:r w:rsidRPr="006F361F">
              <w:rPr>
                <w:rFonts w:eastAsia="Batang"/>
                <w:sz w:val="20"/>
              </w:rPr>
              <w:t>0.89[0.70,1.12]</w:t>
            </w:r>
          </w:p>
        </w:tc>
      </w:tr>
    </w:tbl>
    <w:p w14:paraId="334E0F69"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4B20516" w14:textId="1481B35D"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can be carried out with the plot of </w:t>
      </w:r>
      <w:r w:rsidR="001E0698" w:rsidRPr="006F361F">
        <w:rPr>
          <w:rFonts w:eastAsia="Batang"/>
        </w:rPr>
        <w:t xml:space="preserve">the </w:t>
      </w:r>
      <w:r w:rsidRPr="006F361F">
        <w:rPr>
          <w:rFonts w:eastAsia="Batang"/>
        </w:rPr>
        <w:t>relationship among fitted parameters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as well as its histogram as shown in some sample results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for Dofetilide hERG channel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for Dofetilide INa channel. For cases with sufficient experimental data like </w:t>
      </w:r>
      <w:r w:rsidR="001E0698" w:rsidRPr="006F361F">
        <w:rPr>
          <w:rFonts w:eastAsia="Batang"/>
        </w:rPr>
        <w:t xml:space="preserve">the </w:t>
      </w:r>
      <w:r w:rsidRPr="006F361F">
        <w:rPr>
          <w:rFonts w:eastAsia="Batang"/>
        </w:rPr>
        <w:t xml:space="preserve">Dofetilide hERG channel on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both MCMC and </w:t>
      </w:r>
      <w:r w:rsidR="000E49A1" w:rsidRPr="006F361F">
        <w:rPr>
          <w:rFonts w:eastAsia="Batang"/>
        </w:rPr>
        <w:t>the</w:t>
      </w:r>
      <w:r w:rsidRPr="006F361F">
        <w:rPr>
          <w:rFonts w:eastAsia="Batang"/>
        </w:rPr>
        <w:t xml:space="preserve"> proposed simulation yield similar spread of </w:t>
      </w:r>
      <w:r w:rsidR="00460032" w:rsidRPr="006F361F">
        <w:rPr>
          <w:rFonts w:eastAsia="Batang"/>
        </w:rPr>
        <w:t>fitted parameters</w:t>
      </w:r>
      <w:r w:rsidRPr="006F361F">
        <w:rPr>
          <w:rFonts w:eastAsia="Batang"/>
        </w:rPr>
        <w:t xml:space="preserve"> where there is no strong relation between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for both schemes (see top panels). The histogram plots also show that the posterior distribution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and </w:t>
      </w:r>
      <m:oMath>
        <m:r>
          <w:rPr>
            <w:rFonts w:ascii="Cambria Math" w:eastAsia="Batang" w:hAnsi="Cambria Math"/>
          </w:rPr>
          <m:t>h</m:t>
        </m:r>
      </m:oMath>
      <w:r w:rsidRPr="006F361F">
        <w:rPr>
          <w:rFonts w:eastAsia="Batang"/>
        </w:rPr>
        <w:t xml:space="preserve"> p</w:t>
      </w:r>
      <w:proofErr w:type="spellStart"/>
      <w:r w:rsidR="006542CD" w:rsidRPr="006F361F">
        <w:rPr>
          <w:rFonts w:eastAsia="Batang"/>
        </w:rPr>
        <w:t>redicted</w:t>
      </w:r>
      <w:proofErr w:type="spellEnd"/>
      <w:r w:rsidR="006542CD" w:rsidRPr="006F361F">
        <w:rPr>
          <w:rFonts w:eastAsia="Batang"/>
        </w:rPr>
        <w:t xml:space="preserve"> by MCMC are similar to the </w:t>
      </w:r>
      <w:r w:rsidR="0034322D" w:rsidRPr="006F361F">
        <w:rPr>
          <w:rFonts w:eastAsia="Batang"/>
        </w:rPr>
        <w:t>MC’s</w:t>
      </w:r>
      <w:r w:rsidRPr="006F361F">
        <w:rPr>
          <w:rFonts w:eastAsia="Batang"/>
        </w:rPr>
        <w:t xml:space="preserve"> results which resemble Gaussian distribution (see middle and bottom panels). On the other hand, </w:t>
      </w:r>
      <w:r w:rsidR="001E0698" w:rsidRPr="006F361F">
        <w:rPr>
          <w:rFonts w:eastAsia="Batang"/>
        </w:rPr>
        <w:t xml:space="preserve">the </w:t>
      </w:r>
      <w:r w:rsidRPr="006F361F">
        <w:rPr>
          <w:rFonts w:eastAsia="Batang"/>
        </w:rPr>
        <w:t xml:space="preserve">Dofetilide INa channel o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yields inverse proportionality of two fit parameters (see on top panels). Furthermore, the histogram plots show </w:t>
      </w:r>
      <w:r w:rsidR="001E0698" w:rsidRPr="006F361F">
        <w:rPr>
          <w:rFonts w:eastAsia="Batang"/>
        </w:rPr>
        <w:t xml:space="preserve">a </w:t>
      </w:r>
      <w:r w:rsidRPr="006F361F">
        <w:rPr>
          <w:rFonts w:eastAsia="Batang"/>
        </w:rPr>
        <w:lastRenderedPageBreak/>
        <w:t xml:space="preserve">completely non-Gaussian shape of parameter distribution. Both MCMC and </w:t>
      </w:r>
      <w:r w:rsidR="006542CD" w:rsidRPr="006F361F">
        <w:rPr>
          <w:rFonts w:eastAsia="Batang"/>
        </w:rPr>
        <w:t>proposed method</w:t>
      </w:r>
      <w:r w:rsidRPr="006F361F">
        <w:rPr>
          <w:rFonts w:eastAsia="Batang"/>
        </w:rPr>
        <w:t xml:space="preserve"> result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50</m:t>
                </m:r>
              </m:sub>
            </m:sSub>
          </m:e>
        </m:func>
      </m:oMath>
      <w:r w:rsidRPr="006F361F">
        <w:rPr>
          <w:rFonts w:eastAsia="Batang"/>
        </w:rPr>
        <w:t xml:space="preserve"> mostly grouped near its lower bounds while for </w:t>
      </w:r>
      <m:oMath>
        <m:r>
          <w:rPr>
            <w:rFonts w:ascii="Cambria Math" w:eastAsia="Batang" w:hAnsi="Cambria Math"/>
          </w:rPr>
          <m:t>h</m:t>
        </m:r>
      </m:oMath>
      <w:r w:rsidRPr="006F361F">
        <w:rPr>
          <w:rFonts w:eastAsia="Batang"/>
        </w:rPr>
        <w:t xml:space="preserve"> also grouped near its lower bound except that </w:t>
      </w:r>
      <w:r w:rsidR="006542CD" w:rsidRPr="006F361F">
        <w:rPr>
          <w:rFonts w:eastAsia="Batang"/>
        </w:rPr>
        <w:t>proposed</w:t>
      </w:r>
      <w:r w:rsidRPr="006F361F">
        <w:rPr>
          <w:rFonts w:eastAsia="Batang"/>
        </w:rPr>
        <w:t xml:space="preserve"> algorithm yield quite high relative frequency on upper bound of </w:t>
      </w:r>
      <m:oMath>
        <m:r>
          <w:rPr>
            <w:rFonts w:ascii="Cambria Math" w:eastAsia="Batang" w:hAnsi="Cambria Math"/>
          </w:rPr>
          <m:t>h</m:t>
        </m:r>
      </m:oMath>
      <w:r w:rsidRPr="006F361F">
        <w:rPr>
          <w:rFonts w:eastAsia="Batang"/>
        </w:rPr>
        <w:t>.</w:t>
      </w:r>
    </w:p>
    <w:p w14:paraId="4C7A03F1" w14:textId="0E3C4DC6"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Moreover, from the histogram in </w:t>
      </w:r>
      <w:r w:rsidR="001E0698" w:rsidRPr="006F361F">
        <w:rPr>
          <w:rFonts w:eastAsia="Batang"/>
        </w:rPr>
        <w:t xml:space="preserve">the </w:t>
      </w:r>
      <w:r w:rsidRPr="006F361F">
        <w:rPr>
          <w:rFonts w:eastAsia="Batang"/>
        </w:rPr>
        <w:t xml:space="preserve">middle and bottom panel of </w:t>
      </w:r>
      <w:r w:rsidRPr="006F361F">
        <w:rPr>
          <w:rFonts w:eastAsia="Batang"/>
        </w:rPr>
        <w:fldChar w:fldCharType="begin"/>
      </w:r>
      <w:r w:rsidRPr="006F361F">
        <w:rPr>
          <w:rFonts w:eastAsia="Batang"/>
        </w:rPr>
        <w:instrText xml:space="preserve"> REF _Ref56499839 \h </w:instrText>
      </w:r>
      <w:r w:rsidRPr="006F361F">
        <w:rPr>
          <w:rFonts w:eastAsia="Batang"/>
        </w:rPr>
      </w:r>
      <w:r w:rsidRPr="006F361F">
        <w:rPr>
          <w:rFonts w:eastAsia="Batang"/>
        </w:rPr>
        <w:fldChar w:fldCharType="separate"/>
      </w:r>
      <w:r w:rsidR="007670D1" w:rsidRPr="006F361F">
        <w:t xml:space="preserve">[Figure 3. </w:t>
      </w:r>
      <w:r w:rsidR="007670D1">
        <w:rPr>
          <w:noProof/>
        </w:rPr>
        <w:t>3</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w:t>
      </w:r>
      <w:r w:rsidR="00460032" w:rsidRPr="006F361F">
        <w:rPr>
          <w:rFonts w:eastAsia="Batang"/>
        </w:rPr>
        <w:t>,</w:t>
      </w:r>
      <w:r w:rsidRPr="006F361F">
        <w:rPr>
          <w:rFonts w:eastAsia="Batang"/>
        </w:rPr>
        <w:t xml:space="preserve"> </w:t>
      </w:r>
      <w:r w:rsidR="006542CD" w:rsidRPr="006F361F">
        <w:rPr>
          <w:rFonts w:eastAsia="Batang"/>
        </w:rPr>
        <w:t>one</w:t>
      </w:r>
      <w:r w:rsidRPr="006F361F">
        <w:rPr>
          <w:rFonts w:eastAsia="Batang"/>
        </w:rPr>
        <w:t xml:space="preserve"> can clearly predict and compare the confidence intervals of fit parameters between </w:t>
      </w:r>
      <w:r w:rsidR="006542CD" w:rsidRPr="006F361F">
        <w:rPr>
          <w:rFonts w:eastAsia="Batang"/>
        </w:rPr>
        <w:t>the</w:t>
      </w:r>
      <w:r w:rsidRPr="006F361F">
        <w:rPr>
          <w:rFonts w:eastAsia="Batang"/>
        </w:rPr>
        <w:t xml:space="preserve"> proposed </w:t>
      </w:r>
      <w:r w:rsidR="00A8659B" w:rsidRPr="006F361F">
        <w:rPr>
          <w:rFonts w:eastAsia="Batang"/>
        </w:rPr>
        <w:t xml:space="preserve">MC </w:t>
      </w:r>
      <w:r w:rsidRPr="006F361F">
        <w:rPr>
          <w:rFonts w:eastAsia="Batang"/>
        </w:rPr>
        <w:t xml:space="preserve">algorithm and MCMC. For cases like </w:t>
      </w:r>
      <w:r w:rsidR="001E0698" w:rsidRPr="006F361F">
        <w:rPr>
          <w:rFonts w:eastAsia="Batang"/>
        </w:rPr>
        <w:t xml:space="preserve">the </w:t>
      </w:r>
      <w:r w:rsidRPr="006F361F">
        <w:rPr>
          <w:rFonts w:eastAsia="Batang"/>
        </w:rPr>
        <w:t xml:space="preserve">Dofetilide hERG channel, where the histogram of MCMC and </w:t>
      </w:r>
      <w:r w:rsidR="00A8659B" w:rsidRPr="006F361F">
        <w:rPr>
          <w:rFonts w:eastAsia="Batang"/>
        </w:rPr>
        <w:t xml:space="preserve">MC </w:t>
      </w:r>
      <w:r w:rsidRPr="006F361F">
        <w:rPr>
          <w:rFonts w:eastAsia="Batang"/>
        </w:rPr>
        <w:t xml:space="preserve">algorithm overlap quite well, the confidence interval of fit parameters would be similar. However, for cases with insufficient drug response like </w:t>
      </w:r>
      <w:r w:rsidR="001E0698" w:rsidRPr="006F361F">
        <w:rPr>
          <w:rFonts w:eastAsia="Batang"/>
        </w:rPr>
        <w:t xml:space="preserve">the </w:t>
      </w:r>
      <w:r w:rsidRPr="006F361F">
        <w:rPr>
          <w:rFonts w:eastAsia="Batang"/>
        </w:rPr>
        <w:t xml:space="preserve">Dofetilide INa channel where the histogram peak is not well defined and its shape does not resemble Gaussian distribution, the confidence intervals from MCMC and </w:t>
      </w:r>
      <w:r w:rsidR="00A8659B" w:rsidRPr="006F361F">
        <w:rPr>
          <w:rFonts w:eastAsia="Batang"/>
        </w:rPr>
        <w:t xml:space="preserve">MC </w:t>
      </w:r>
      <w:r w:rsidRPr="006F361F">
        <w:rPr>
          <w:rFonts w:eastAsia="Batang"/>
        </w:rPr>
        <w:t xml:space="preserve">algorithm can be completely different and hardly meaningful. The term “insufficient dose-response data” will be discussed in </w:t>
      </w:r>
      <w:r w:rsidR="001E0698" w:rsidRPr="006F361F">
        <w:rPr>
          <w:rFonts w:eastAsia="Batang"/>
        </w:rPr>
        <w:t xml:space="preserve">the </w:t>
      </w:r>
      <w:r w:rsidRPr="006F361F">
        <w:rPr>
          <w:rFonts w:eastAsia="Batang"/>
        </w:rPr>
        <w:t>next subsection.</w:t>
      </w:r>
    </w:p>
    <w:p w14:paraId="3A1EB4A3" w14:textId="77777777" w:rsidR="00945449" w:rsidRPr="006F361F" w:rsidRDefault="00945449" w:rsidP="00BA1780">
      <w:pPr>
        <w:tabs>
          <w:tab w:val="left" w:pos="187"/>
          <w:tab w:val="left" w:pos="288"/>
          <w:tab w:val="left" w:pos="317"/>
        </w:tabs>
        <w:jc w:val="both"/>
        <w:rPr>
          <w:rFonts w:eastAsia="Batang"/>
        </w:rPr>
      </w:pPr>
    </w:p>
    <w:p w14:paraId="6749BF2A"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541DED" wp14:editId="01136CE7">
            <wp:extent cx="5047615" cy="440877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CMC_Results_5.pdf.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47615" cy="4408770"/>
                    </a:xfrm>
                    <a:prstGeom prst="rect">
                      <a:avLst/>
                    </a:prstGeom>
                  </pic:spPr>
                </pic:pic>
              </a:graphicData>
            </a:graphic>
          </wp:inline>
        </w:drawing>
      </w:r>
    </w:p>
    <w:p w14:paraId="1337A0D4" w14:textId="55E472B2" w:rsidR="00BA1780" w:rsidRPr="006F361F" w:rsidRDefault="00BA1780" w:rsidP="00BA1780">
      <w:pPr>
        <w:pStyle w:val="Caption"/>
      </w:pPr>
      <w:bookmarkStart w:id="26" w:name="_Ref56499839"/>
      <w:bookmarkStart w:id="27" w:name="_Toc182814238"/>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3</w:t>
      </w:r>
      <w:r w:rsidR="00813CAF" w:rsidRPr="006F361F">
        <w:rPr>
          <w:noProof/>
        </w:rPr>
        <w:fldChar w:fldCharType="end"/>
      </w:r>
      <w:bookmarkEnd w:id="26"/>
      <w:r w:rsidRPr="006F361F">
        <w:t>] Comparison of the results from scheme 1 (left) and scheme 2 (right) on Dofetilide hERG channel</w:t>
      </w:r>
      <w:bookmarkEnd w:id="27"/>
    </w:p>
    <w:p w14:paraId="58218E13" w14:textId="622F0D41"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Note that some histogram plots in </w:t>
      </w:r>
      <w:r w:rsidRPr="006F361F">
        <w:rPr>
          <w:rFonts w:eastAsia="Batang"/>
        </w:rPr>
        <w:fldChar w:fldCharType="begin"/>
      </w:r>
      <w:r w:rsidRPr="006F361F">
        <w:rPr>
          <w:rFonts w:eastAsia="Batang"/>
        </w:rPr>
        <w:instrText xml:space="preserve"> REF _Ref56499846 \h </w:instrText>
      </w:r>
      <w:r w:rsidRPr="006F361F">
        <w:rPr>
          <w:rFonts w:eastAsia="Batang"/>
        </w:rPr>
      </w:r>
      <w:r w:rsidRPr="006F361F">
        <w:rPr>
          <w:rFonts w:eastAsia="Batang"/>
        </w:rPr>
        <w:fldChar w:fldCharType="separate"/>
      </w:r>
      <w:r w:rsidR="007670D1" w:rsidRPr="006F361F">
        <w:t xml:space="preserve">[Figure 3. </w:t>
      </w:r>
      <w:r w:rsidR="007670D1">
        <w:rPr>
          <w:noProof/>
        </w:rPr>
        <w:t>4</w:t>
      </w:r>
      <w:r w:rsidRPr="006F361F">
        <w:rPr>
          <w:rFonts w:eastAsia="Batang"/>
        </w:rPr>
        <w:fldChar w:fldCharType="end"/>
      </w:r>
      <w:r w:rsidRPr="006F361F">
        <w:rPr>
          <w:rFonts w:eastAsia="Batang"/>
        </w:rPr>
        <w:t xml:space="preserve">] </w:t>
      </w:r>
      <w:r w:rsidR="00460032" w:rsidRPr="006F361F">
        <w:rPr>
          <w:rFonts w:eastAsia="Batang"/>
        </w:rPr>
        <w:t xml:space="preserve">(the bottom panels) </w:t>
      </w:r>
      <w:r w:rsidRPr="006F361F">
        <w:rPr>
          <w:rFonts w:eastAsia="Batang"/>
        </w:rPr>
        <w:t xml:space="preserve">have </w:t>
      </w:r>
      <w:r w:rsidR="001E0698" w:rsidRPr="006F361F">
        <w:rPr>
          <w:rFonts w:eastAsia="Batang"/>
        </w:rPr>
        <w:t xml:space="preserve">a </w:t>
      </w:r>
      <w:r w:rsidRPr="006F361F">
        <w:rPr>
          <w:rFonts w:eastAsia="Batang"/>
        </w:rPr>
        <w:t xml:space="preserve">secondary vertical axis </w:t>
      </w:r>
      <w:r w:rsidR="00460032" w:rsidRPr="006F361F">
        <w:rPr>
          <w:rFonts w:eastAsia="Batang"/>
        </w:rPr>
        <w:t xml:space="preserve">on the right side of the panel </w:t>
      </w:r>
      <w:r w:rsidRPr="006F361F">
        <w:rPr>
          <w:rFonts w:eastAsia="Batang"/>
        </w:rPr>
        <w:t xml:space="preserve">that shows the results from MCMC. The secondary vertical axis is necessary for some cases because the results from our algorithm grouped massively near either lower or upper bounds of parameters that could yield </w:t>
      </w:r>
      <w:r w:rsidR="001E0698" w:rsidRPr="006F361F">
        <w:rPr>
          <w:rFonts w:eastAsia="Batang"/>
        </w:rPr>
        <w:t xml:space="preserve">a </w:t>
      </w:r>
      <w:r w:rsidRPr="006F361F">
        <w:rPr>
          <w:rFonts w:eastAsia="Batang"/>
        </w:rPr>
        <w:t xml:space="preserve">relatively huge number of relative </w:t>
      </w:r>
      <w:r w:rsidR="00103391" w:rsidRPr="006F361F">
        <w:rPr>
          <w:rFonts w:eastAsia="Batang"/>
        </w:rPr>
        <w:t>frequencies</w:t>
      </w:r>
      <w:r w:rsidRPr="006F361F">
        <w:rPr>
          <w:rFonts w:eastAsia="Batang"/>
        </w:rPr>
        <w:t xml:space="preserve"> compared to MCMC. </w:t>
      </w:r>
      <w:r w:rsidR="001E0698" w:rsidRPr="006F361F">
        <w:rPr>
          <w:rFonts w:eastAsia="Batang"/>
        </w:rPr>
        <w:t>I</w:t>
      </w:r>
      <w:r w:rsidRPr="006F361F">
        <w:rPr>
          <w:rFonts w:eastAsia="Batang"/>
        </w:rPr>
        <w:t xml:space="preserve">n the other words, the secondary vertical will not be used </w:t>
      </w:r>
      <w:r w:rsidR="00460032" w:rsidRPr="006F361F">
        <w:rPr>
          <w:rFonts w:eastAsia="Batang"/>
        </w:rPr>
        <w:t>where</w:t>
      </w:r>
      <w:r w:rsidRPr="006F361F">
        <w:rPr>
          <w:rFonts w:eastAsia="Batang"/>
        </w:rPr>
        <w:t xml:space="preserve"> the histogram vertical value of </w:t>
      </w:r>
      <w:r w:rsidR="001E0698" w:rsidRPr="006F361F">
        <w:rPr>
          <w:rFonts w:eastAsia="Batang"/>
        </w:rPr>
        <w:t xml:space="preserve">the </w:t>
      </w:r>
      <w:r w:rsidR="00460032" w:rsidRPr="006F361F">
        <w:rPr>
          <w:rFonts w:eastAsia="Batang"/>
        </w:rPr>
        <w:t>proposed</w:t>
      </w:r>
      <w:r w:rsidRPr="006F361F">
        <w:rPr>
          <w:rFonts w:eastAsia="Batang"/>
        </w:rPr>
        <w:t xml:space="preserve"> algorithm is comparable to MCMC. More detailed figures and comparison</w:t>
      </w:r>
      <w:r w:rsidR="001E0698" w:rsidRPr="006F361F">
        <w:rPr>
          <w:rFonts w:eastAsia="Batang"/>
        </w:rPr>
        <w:t>s</w:t>
      </w:r>
      <w:r w:rsidRPr="006F361F">
        <w:rPr>
          <w:rFonts w:eastAsia="Batang"/>
        </w:rPr>
        <w:t xml:space="preserve"> for all drugs can be seen in </w:t>
      </w:r>
      <w:r w:rsidR="004F7E62" w:rsidRPr="006F361F">
        <w:rPr>
          <w:rFonts w:eastAsia="Batang"/>
        </w:rPr>
        <w:t>supplementary figures (https://intip.in/NA8X).</w:t>
      </w:r>
    </w:p>
    <w:p w14:paraId="1A545D6D"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3190CF01" w14:textId="77777777" w:rsidR="00BA1780" w:rsidRPr="006F361F" w:rsidRDefault="00BA1780" w:rsidP="00BA1780">
      <w:pPr>
        <w:keepNext/>
        <w:tabs>
          <w:tab w:val="left" w:pos="187"/>
          <w:tab w:val="left" w:pos="288"/>
          <w:tab w:val="left" w:pos="317"/>
        </w:tabs>
        <w:jc w:val="center"/>
      </w:pPr>
      <w:r w:rsidRPr="006F361F">
        <w:rPr>
          <w:noProof/>
        </w:rPr>
        <w:drawing>
          <wp:inline distT="0" distB="0" distL="0" distR="0" wp14:anchorId="63CAADEF" wp14:editId="7BBBACD0">
            <wp:extent cx="5047614" cy="4488029"/>
            <wp:effectExtent l="0" t="0" r="1270" b="825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MCMC_Results_4.pdf.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47614" cy="4488029"/>
                    </a:xfrm>
                    <a:prstGeom prst="rect">
                      <a:avLst/>
                    </a:prstGeom>
                  </pic:spPr>
                </pic:pic>
              </a:graphicData>
            </a:graphic>
          </wp:inline>
        </w:drawing>
      </w:r>
    </w:p>
    <w:p w14:paraId="1B6219E1" w14:textId="68727233" w:rsidR="00BA1780" w:rsidRPr="006F361F" w:rsidRDefault="00BA1780" w:rsidP="00BA1780">
      <w:pPr>
        <w:pStyle w:val="Caption"/>
      </w:pPr>
      <w:bookmarkStart w:id="28" w:name="_Ref56499846"/>
      <w:bookmarkStart w:id="29" w:name="_Toc182814239"/>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4</w:t>
      </w:r>
      <w:r w:rsidR="00813CAF" w:rsidRPr="006F361F">
        <w:rPr>
          <w:noProof/>
        </w:rPr>
        <w:fldChar w:fldCharType="end"/>
      </w:r>
      <w:bookmarkEnd w:id="28"/>
      <w:r w:rsidRPr="006F361F">
        <w:t>] Comparison of the results from scheme 1 (left) and scheme 2 (right) on Dofetilide INa channel</w:t>
      </w:r>
      <w:bookmarkEnd w:id="29"/>
    </w:p>
    <w:p w14:paraId="1D878F4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749055A8" w14:textId="77777777" w:rsidR="00BA1780" w:rsidRPr="006F361F" w:rsidRDefault="00BA1780" w:rsidP="00BA1780">
      <w:pPr>
        <w:pStyle w:val="Heading2"/>
      </w:pPr>
      <w:bookmarkStart w:id="30" w:name="_Toc182812289"/>
      <w:r w:rsidRPr="006F361F">
        <w:t>Uncertainty of blocking response</w:t>
      </w:r>
      <w:bookmarkEnd w:id="30"/>
    </w:p>
    <w:p w14:paraId="6032F714"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1E3DAD95" w14:textId="158438C0" w:rsidR="00BA1780" w:rsidRPr="006F361F" w:rsidRDefault="00BA1780" w:rsidP="00BA1780">
      <w:pPr>
        <w:tabs>
          <w:tab w:val="left" w:pos="187"/>
          <w:tab w:val="left" w:pos="288"/>
          <w:tab w:val="left" w:pos="317"/>
        </w:tabs>
        <w:jc w:val="both"/>
        <w:rPr>
          <w:rFonts w:eastAsia="Batang"/>
        </w:rPr>
      </w:pPr>
      <w:r w:rsidRPr="006F361F">
        <w:rPr>
          <w:rFonts w:eastAsia="Batang"/>
        </w:rPr>
        <w:lastRenderedPageBreak/>
        <w:tab/>
      </w:r>
      <w:r w:rsidRPr="006F361F">
        <w:rPr>
          <w:rFonts w:eastAsia="Batang"/>
        </w:rPr>
        <w:tab/>
        <w:t xml:space="preserve">In </w:t>
      </w:r>
      <w:r w:rsidR="001E0698" w:rsidRPr="006F361F">
        <w:rPr>
          <w:rFonts w:eastAsia="Batang"/>
        </w:rPr>
        <w:t xml:space="preserve">the </w:t>
      </w:r>
      <w:r w:rsidRPr="006F361F">
        <w:rPr>
          <w:rFonts w:eastAsia="Batang"/>
        </w:rPr>
        <w:t xml:space="preserve">previous subsection, </w:t>
      </w:r>
      <w:r w:rsidR="006542CD" w:rsidRPr="006F361F">
        <w:rPr>
          <w:rFonts w:eastAsia="Batang"/>
        </w:rPr>
        <w:t>it is</w:t>
      </w:r>
      <w:r w:rsidRPr="006F361F">
        <w:rPr>
          <w:rFonts w:eastAsia="Batang"/>
        </w:rPr>
        <w:t xml:space="preserve"> obtained that while the results from </w:t>
      </w:r>
      <w:r w:rsidR="006542CD" w:rsidRPr="006F361F">
        <w:rPr>
          <w:rFonts w:eastAsia="Batang"/>
        </w:rPr>
        <w:t xml:space="preserve">proposed </w:t>
      </w:r>
      <w:r w:rsidRPr="006F361F">
        <w:rPr>
          <w:rFonts w:eastAsia="Batang"/>
        </w:rPr>
        <w:t xml:space="preserve">nonlinear LSM fitting match exactly with the one from </w:t>
      </w:r>
      <w:r w:rsidR="001E0698" w:rsidRPr="006F361F">
        <w:rPr>
          <w:rFonts w:eastAsia="Batang"/>
        </w:rPr>
        <w:t xml:space="preserve">the </w:t>
      </w:r>
      <w:r w:rsidRPr="006F361F">
        <w:rPr>
          <w:rFonts w:eastAsia="Batang"/>
        </w:rPr>
        <w:t xml:space="preserve">previous study b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the confidence intervals can show quite different results compared to MCMC for cases with insufficient dose-response data. The term “insufficient” can be seen from blocking response in sample results of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 xml:space="preserve">] that maximum blocking response obtained from experiment are very small that </w:t>
      </w:r>
      <w:r w:rsidR="006542CD" w:rsidRPr="006F361F">
        <w:rPr>
          <w:rFonts w:eastAsia="Batang"/>
        </w:rPr>
        <w:t xml:space="preserve">some cases have </w:t>
      </w:r>
      <w:r w:rsidRPr="006F361F">
        <w:rPr>
          <w:rFonts w:eastAsia="Batang"/>
        </w:rPr>
        <w:t>even lower than 20% (Dofetil</w:t>
      </w:r>
      <w:r w:rsidR="00460032" w:rsidRPr="006F361F">
        <w:rPr>
          <w:rFonts w:eastAsia="Batang"/>
        </w:rPr>
        <w:t>i</w:t>
      </w:r>
      <w:r w:rsidRPr="006F361F">
        <w:rPr>
          <w:rFonts w:eastAsia="Batang"/>
        </w:rPr>
        <w:t xml:space="preserve">de ICaL and INa channel). </w:t>
      </w:r>
    </w:p>
    <w:p w14:paraId="3F38F583" w14:textId="77777777" w:rsidR="00BA1780" w:rsidRPr="006F361F" w:rsidRDefault="00BA1780" w:rsidP="00BA1780">
      <w:pPr>
        <w:tabs>
          <w:tab w:val="left" w:pos="187"/>
          <w:tab w:val="left" w:pos="288"/>
          <w:tab w:val="left" w:pos="317"/>
        </w:tabs>
        <w:jc w:val="both"/>
        <w:rPr>
          <w:rFonts w:eastAsia="Batang"/>
        </w:rPr>
      </w:pPr>
    </w:p>
    <w:p w14:paraId="072F67E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3ADC47" wp14:editId="0F257BE6">
            <wp:extent cx="4924147" cy="43561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CMC_Results_3.pdf.jpg"/>
                    <pic:cNvPicPr/>
                  </pic:nvPicPr>
                  <pic:blipFill rotWithShape="1">
                    <a:blip r:embed="rId27">
                      <a:extLst>
                        <a:ext uri="{28A0092B-C50C-407E-A947-70E740481C1C}">
                          <a14:useLocalDpi xmlns:a14="http://schemas.microsoft.com/office/drawing/2010/main" val="0"/>
                        </a:ext>
                      </a:extLst>
                    </a:blip>
                    <a:srcRect l="1429" b="2225"/>
                    <a:stretch/>
                  </pic:blipFill>
                  <pic:spPr bwMode="auto">
                    <a:xfrm>
                      <a:off x="0" y="0"/>
                      <a:ext cx="4928774" cy="4360194"/>
                    </a:xfrm>
                    <a:prstGeom prst="rect">
                      <a:avLst/>
                    </a:prstGeom>
                    <a:ln>
                      <a:noFill/>
                    </a:ln>
                    <a:extLst>
                      <a:ext uri="{53640926-AAD7-44D8-BBD7-CCE9431645EC}">
                        <a14:shadowObscured xmlns:a14="http://schemas.microsoft.com/office/drawing/2010/main"/>
                      </a:ext>
                    </a:extLst>
                  </pic:spPr>
                </pic:pic>
              </a:graphicData>
            </a:graphic>
          </wp:inline>
        </w:drawing>
      </w:r>
    </w:p>
    <w:p w14:paraId="40B1BD11" w14:textId="403108B0" w:rsidR="00BA1780" w:rsidRPr="006F361F" w:rsidRDefault="00BA1780" w:rsidP="00BA1780">
      <w:pPr>
        <w:pStyle w:val="Caption"/>
      </w:pPr>
      <w:bookmarkStart w:id="31" w:name="_Ref56142323"/>
      <w:bookmarkStart w:id="32" w:name="_Toc182814240"/>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5</w:t>
      </w:r>
      <w:r w:rsidR="00813CAF" w:rsidRPr="006F361F">
        <w:rPr>
          <w:noProof/>
        </w:rPr>
        <w:fldChar w:fldCharType="end"/>
      </w:r>
      <w:bookmarkEnd w:id="31"/>
      <w:r w:rsidRPr="006F361F">
        <w:t xml:space="preserve">] The comparison of Monte Carlo simulation of scheme 1 (left) and scheme 2 (right). Note that the </w:t>
      </w:r>
      <w:r w:rsidR="00103391" w:rsidRPr="006F361F">
        <w:t>grey</w:t>
      </w:r>
      <w:r w:rsidRPr="006F361F">
        <w:t xml:space="preserve"> shaded area is the result </w:t>
      </w:r>
      <w:r w:rsidR="001E0698" w:rsidRPr="006F361F">
        <w:t>of</w:t>
      </w:r>
      <w:r w:rsidRPr="006F361F">
        <w:t xml:space="preserve"> MCMC as </w:t>
      </w:r>
      <w:r w:rsidR="001E0698" w:rsidRPr="006F361F">
        <w:t xml:space="preserve">a </w:t>
      </w:r>
      <w:r w:rsidRPr="006F361F">
        <w:t xml:space="preserve">reference. </w:t>
      </w:r>
      <w:r w:rsidR="009867D1" w:rsidRPr="006F361F">
        <w:t>Also</w:t>
      </w:r>
      <w:r w:rsidRPr="006F361F">
        <w:t xml:space="preserve"> note that </w:t>
      </w:r>
      <m:oMath>
        <m:r>
          <w:rPr>
            <w:rFonts w:ascii="Cambria Math" w:hAnsi="Cambria Math"/>
          </w:rPr>
          <m:t>q25-q75</m:t>
        </m:r>
      </m:oMath>
      <w:r w:rsidRPr="006F361F">
        <w:t xml:space="preserve"> means the blocking response of 2.5 to 97.5 quantiles of the marginal distribution, while </w:t>
      </w:r>
      <m:oMath>
        <m:r>
          <w:rPr>
            <w:rFonts w:ascii="Cambria Math" w:hAnsi="Cambria Math"/>
          </w:rPr>
          <m:t>q05-q95</m:t>
        </m:r>
      </m:oMath>
      <w:r w:rsidRPr="006F361F">
        <w:t xml:space="preserve"> for 5 to 95 quantiles.</w:t>
      </w:r>
      <w:bookmarkEnd w:id="32"/>
    </w:p>
    <w:p w14:paraId="7DAF1F32" w14:textId="078EEEA8" w:rsidR="00BA1780" w:rsidRPr="006F361F" w:rsidRDefault="00BA1780" w:rsidP="00BA1780">
      <w:pPr>
        <w:tabs>
          <w:tab w:val="left" w:pos="187"/>
          <w:tab w:val="left" w:pos="288"/>
          <w:tab w:val="left" w:pos="317"/>
        </w:tabs>
        <w:jc w:val="both"/>
        <w:rPr>
          <w:rFonts w:eastAsia="Batang"/>
        </w:rPr>
      </w:pPr>
      <w:r w:rsidRPr="006F361F">
        <w:rPr>
          <w:rFonts w:eastAsia="Batang"/>
        </w:rPr>
        <w:t xml:space="preserve">I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 xml:space="preserve">], the bootstrap samples of fit parameters are deployed to obtain </w:t>
      </w:r>
      <w:r w:rsidR="001E0698" w:rsidRPr="006F361F">
        <w:rPr>
          <w:rFonts w:eastAsia="Batang"/>
        </w:rPr>
        <w:t xml:space="preserve">a </w:t>
      </w:r>
      <w:r w:rsidRPr="006F361F">
        <w:rPr>
          <w:rFonts w:eastAsia="Batang"/>
        </w:rPr>
        <w:t xml:space="preserve">prediction of drug blocking response of the channel. Each bootstrap sample will be used for generating </w:t>
      </w:r>
      <w:r w:rsidR="001E0698" w:rsidRPr="006F361F">
        <w:rPr>
          <w:rFonts w:eastAsia="Batang"/>
        </w:rPr>
        <w:t xml:space="preserve">a </w:t>
      </w:r>
      <w:r w:rsidRPr="006F361F">
        <w:rPr>
          <w:rFonts w:eastAsia="Batang"/>
        </w:rPr>
        <w:t xml:space="preserve">prediction of blocking response with 100 different drug concentrations. </w:t>
      </w:r>
      <w:r w:rsidR="001E0698" w:rsidRPr="006F361F">
        <w:rPr>
          <w:rFonts w:eastAsia="Batang"/>
        </w:rPr>
        <w:t>S</w:t>
      </w:r>
      <w:r w:rsidRPr="006F361F">
        <w:rPr>
          <w:rFonts w:eastAsia="Batang"/>
        </w:rPr>
        <w:t xml:space="preserve">cheme 1 generally yields </w:t>
      </w:r>
      <w:r w:rsidR="001E0698" w:rsidRPr="006F361F">
        <w:rPr>
          <w:rFonts w:eastAsia="Batang"/>
        </w:rPr>
        <w:t xml:space="preserve">a </w:t>
      </w:r>
      <w:r w:rsidRPr="006F361F">
        <w:rPr>
          <w:rFonts w:eastAsia="Batang"/>
        </w:rPr>
        <w:t xml:space="preserve">broader range of blocking response </w:t>
      </w:r>
      <w:r w:rsidRPr="006F361F">
        <w:rPr>
          <w:rFonts w:eastAsia="Batang"/>
        </w:rPr>
        <w:lastRenderedPageBreak/>
        <w:t xml:space="preserve">compared to scheme 2. However, both schemes can produce </w:t>
      </w:r>
      <w:r w:rsidR="001E0698" w:rsidRPr="006F361F">
        <w:rPr>
          <w:rFonts w:eastAsia="Batang"/>
        </w:rPr>
        <w:t xml:space="preserve">a </w:t>
      </w:r>
      <w:r w:rsidRPr="006F361F">
        <w:rPr>
          <w:rFonts w:eastAsia="Batang"/>
        </w:rPr>
        <w:t xml:space="preserve">quite similar prediction region only on </w:t>
      </w:r>
      <w:r w:rsidR="001E0698" w:rsidRPr="006F361F">
        <w:rPr>
          <w:rFonts w:eastAsia="Batang"/>
        </w:rPr>
        <w:t xml:space="preserve">the </w:t>
      </w:r>
      <w:r w:rsidRPr="006F361F">
        <w:rPr>
          <w:rFonts w:eastAsia="Batang"/>
        </w:rPr>
        <w:t>Dofetilide hERG channel where at the same time MCMC yield</w:t>
      </w:r>
      <w:r w:rsidR="001E0698" w:rsidRPr="006F361F">
        <w:rPr>
          <w:rFonts w:eastAsia="Batang"/>
        </w:rPr>
        <w:t>s</w:t>
      </w:r>
      <w:r w:rsidRPr="006F361F">
        <w:rPr>
          <w:rFonts w:eastAsia="Batang"/>
        </w:rPr>
        <w:t xml:space="preserve"> </w:t>
      </w:r>
      <w:r w:rsidR="001E0698" w:rsidRPr="006F361F">
        <w:rPr>
          <w:rFonts w:eastAsia="Batang"/>
        </w:rPr>
        <w:t xml:space="preserve">a </w:t>
      </w:r>
      <w:r w:rsidRPr="006F361F">
        <w:rPr>
          <w:rFonts w:eastAsia="Batang"/>
        </w:rPr>
        <w:t>similar response. This can happen because the sufficient observed blocking responses of the drug</w:t>
      </w:r>
      <w:r w:rsidR="009867D1" w:rsidRPr="006F361F">
        <w:rPr>
          <w:rFonts w:eastAsia="Batang"/>
        </w:rPr>
        <w:t>,</w:t>
      </w:r>
      <w:r w:rsidRPr="006F361F">
        <w:rPr>
          <w:rFonts w:eastAsia="Batang"/>
        </w:rPr>
        <w:t xml:space="preserve"> which are about 60-70%</w:t>
      </w:r>
      <w:r w:rsidR="009867D1" w:rsidRPr="006F361F">
        <w:rPr>
          <w:rFonts w:eastAsia="Batang"/>
        </w:rPr>
        <w:t>, is achieved</w:t>
      </w:r>
      <w:r w:rsidRPr="006F361F">
        <w:rPr>
          <w:rFonts w:eastAsia="Batang"/>
        </w:rPr>
        <w:t xml:space="preserve">. </w:t>
      </w:r>
      <w:r w:rsidR="001E0698" w:rsidRPr="006F361F">
        <w:rPr>
          <w:rFonts w:eastAsia="Batang"/>
        </w:rPr>
        <w:t>Also</w:t>
      </w:r>
      <w:r w:rsidRPr="006F361F">
        <w:rPr>
          <w:rFonts w:eastAsia="Batang"/>
        </w:rPr>
        <w:t xml:space="preserve">, from the sample figure on </w:t>
      </w:r>
      <w:r w:rsidRPr="006F361F">
        <w:rPr>
          <w:rFonts w:eastAsia="Batang"/>
        </w:rPr>
        <w:fldChar w:fldCharType="begin"/>
      </w:r>
      <w:r w:rsidRPr="006F361F">
        <w:rPr>
          <w:rFonts w:eastAsia="Batang"/>
        </w:rPr>
        <w:instrText xml:space="preserve"> REF _Ref56142323 \h </w:instrText>
      </w:r>
      <w:r w:rsidRPr="006F361F">
        <w:rPr>
          <w:rFonts w:eastAsia="Batang"/>
        </w:rPr>
      </w:r>
      <w:r w:rsidRPr="006F361F">
        <w:rPr>
          <w:rFonts w:eastAsia="Batang"/>
        </w:rPr>
        <w:fldChar w:fldCharType="separate"/>
      </w:r>
      <w:r w:rsidR="007670D1" w:rsidRPr="006F361F">
        <w:t xml:space="preserve">[Figure 3. </w:t>
      </w:r>
      <w:r w:rsidR="007670D1">
        <w:rPr>
          <w:noProof/>
        </w:rPr>
        <w:t>5</w:t>
      </w:r>
      <w:r w:rsidRPr="006F361F">
        <w:rPr>
          <w:rFonts w:eastAsia="Batang"/>
        </w:rPr>
        <w:fldChar w:fldCharType="end"/>
      </w:r>
      <w:r w:rsidRPr="006F361F">
        <w:rPr>
          <w:rFonts w:eastAsia="Batang"/>
        </w:rPr>
        <w:t>]</w:t>
      </w:r>
      <w:r w:rsidR="001E0698" w:rsidRPr="006F361F">
        <w:rPr>
          <w:rFonts w:eastAsia="Batang"/>
        </w:rPr>
        <w:t>,</w:t>
      </w:r>
      <w:r w:rsidRPr="006F361F">
        <w:rPr>
          <w:rFonts w:eastAsia="Batang"/>
        </w:rPr>
        <w:t xml:space="preserve"> </w:t>
      </w:r>
      <w:r w:rsidR="00F55B43" w:rsidRPr="006F361F">
        <w:rPr>
          <w:rFonts w:eastAsia="Batang"/>
        </w:rPr>
        <w:t>one</w:t>
      </w:r>
      <w:r w:rsidRPr="006F361F">
        <w:rPr>
          <w:rFonts w:eastAsia="Batang"/>
        </w:rPr>
        <w:t xml:space="preserve"> can clearly observe that for sufficient experimental data, like the one from </w:t>
      </w:r>
      <w:r w:rsidR="001E0698" w:rsidRPr="006F361F">
        <w:rPr>
          <w:rFonts w:eastAsia="Batang"/>
        </w:rPr>
        <w:t xml:space="preserve">the </w:t>
      </w:r>
      <w:r w:rsidRPr="006F361F">
        <w:rPr>
          <w:rFonts w:eastAsia="Batang"/>
        </w:rPr>
        <w:t>hERG channel, both scheme</w:t>
      </w:r>
      <w:r w:rsidR="001E0698" w:rsidRPr="006F361F">
        <w:rPr>
          <w:rFonts w:eastAsia="Batang"/>
        </w:rPr>
        <w:t>s</w:t>
      </w:r>
      <w:r w:rsidRPr="006F361F">
        <w:rPr>
          <w:rFonts w:eastAsia="Batang"/>
        </w:rPr>
        <w:t xml:space="preserve"> 1 and 2 generate overlapping region</w:t>
      </w:r>
      <w:r w:rsidR="001E0698" w:rsidRPr="006F361F">
        <w:rPr>
          <w:rFonts w:eastAsia="Batang"/>
        </w:rPr>
        <w:t>s</w:t>
      </w:r>
      <w:r w:rsidRPr="006F361F">
        <w:rPr>
          <w:rFonts w:eastAsia="Batang"/>
        </w:rPr>
        <w:t xml:space="preserve"> to the one from MCMC. However, when the blocking response is insufficient, like the one on ICaL and INa channels, the prediction of MCMC yields broader blocking intervals compared to both scheme</w:t>
      </w:r>
      <w:r w:rsidR="001E0698" w:rsidRPr="006F361F">
        <w:rPr>
          <w:rFonts w:eastAsia="Batang"/>
        </w:rPr>
        <w:t>s</w:t>
      </w:r>
      <w:r w:rsidRPr="006F361F">
        <w:rPr>
          <w:rFonts w:eastAsia="Batang"/>
        </w:rPr>
        <w:t xml:space="preserve"> 1 and 2. This also happens on most of </w:t>
      </w:r>
      <w:r w:rsidR="001E0698" w:rsidRPr="006F361F">
        <w:rPr>
          <w:rFonts w:eastAsia="Batang"/>
        </w:rPr>
        <w:t xml:space="preserve">the </w:t>
      </w:r>
      <w:r w:rsidRPr="006F361F">
        <w:rPr>
          <w:rFonts w:eastAsia="Batang"/>
        </w:rPr>
        <w:t>non-hERG channels. More detailed figures and comparison</w:t>
      </w:r>
      <w:r w:rsidR="001E0698" w:rsidRPr="006F361F">
        <w:rPr>
          <w:rFonts w:eastAsia="Batang"/>
        </w:rPr>
        <w:t>s</w:t>
      </w:r>
      <w:r w:rsidRPr="006F361F">
        <w:rPr>
          <w:rFonts w:eastAsia="Batang"/>
        </w:rPr>
        <w:t xml:space="preserve"> for all drugs can be seen in </w:t>
      </w:r>
      <w:r w:rsidR="00647F87" w:rsidRPr="006F361F">
        <w:rPr>
          <w:rFonts w:eastAsia="Batang"/>
        </w:rPr>
        <w:t>supplementary figures (https://intip.in/NA8X)</w:t>
      </w:r>
      <w:r w:rsidRPr="006F361F">
        <w:rPr>
          <w:rFonts w:eastAsia="Batang"/>
        </w:rPr>
        <w:t xml:space="preserve">. </w:t>
      </w:r>
    </w:p>
    <w:p w14:paraId="424CC231" w14:textId="77777777" w:rsidR="00BA1780" w:rsidRPr="006F361F" w:rsidRDefault="00BA1780" w:rsidP="00BA1780">
      <w:pPr>
        <w:tabs>
          <w:tab w:val="left" w:pos="187"/>
          <w:tab w:val="left" w:pos="288"/>
          <w:tab w:val="left" w:pos="317"/>
        </w:tabs>
        <w:jc w:val="both"/>
        <w:rPr>
          <w:rFonts w:eastAsia="Batang"/>
        </w:rPr>
      </w:pPr>
    </w:p>
    <w:p w14:paraId="15C2A38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7698E99B" wp14:editId="12790C4F">
            <wp:extent cx="4839127" cy="366268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8" cstate="print">
                      <a:extLst>
                        <a:ext uri="{28A0092B-C50C-407E-A947-70E740481C1C}">
                          <a14:useLocalDpi xmlns:a14="http://schemas.microsoft.com/office/drawing/2010/main" val="0"/>
                        </a:ext>
                      </a:extLst>
                    </a:blip>
                    <a:srcRect l="1528" b="2896"/>
                    <a:stretch/>
                  </pic:blipFill>
                  <pic:spPr bwMode="auto">
                    <a:xfrm>
                      <a:off x="0" y="0"/>
                      <a:ext cx="4839826" cy="3663209"/>
                    </a:xfrm>
                    <a:prstGeom prst="rect">
                      <a:avLst/>
                    </a:prstGeom>
                    <a:ln>
                      <a:noFill/>
                    </a:ln>
                    <a:extLst>
                      <a:ext uri="{53640926-AAD7-44D8-BBD7-CCE9431645EC}">
                        <a14:shadowObscured xmlns:a14="http://schemas.microsoft.com/office/drawing/2010/main"/>
                      </a:ext>
                    </a:extLst>
                  </pic:spPr>
                </pic:pic>
              </a:graphicData>
            </a:graphic>
          </wp:inline>
        </w:drawing>
      </w:r>
    </w:p>
    <w:p w14:paraId="67091237" w14:textId="512378E5" w:rsidR="00BA1780" w:rsidRPr="006F361F" w:rsidRDefault="00BA1780" w:rsidP="00BA1780">
      <w:pPr>
        <w:pStyle w:val="Caption"/>
      </w:pPr>
      <w:bookmarkStart w:id="33" w:name="_Ref56957323"/>
      <w:bookmarkStart w:id="34" w:name="_Toc182814241"/>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6</w:t>
      </w:r>
      <w:r w:rsidR="00813CAF" w:rsidRPr="006F361F">
        <w:rPr>
          <w:noProof/>
        </w:rPr>
        <w:fldChar w:fldCharType="end"/>
      </w:r>
      <w:bookmarkEnd w:id="33"/>
      <w:r w:rsidRPr="006F361F">
        <w:t xml:space="preserve">] Uncertainties of blocking response from scheme 1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Please note that the dashed vertical line means 60% of observed mean blocking at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w:t>
      </w:r>
      <w:bookmarkEnd w:id="34"/>
    </w:p>
    <w:p w14:paraId="620CB872" w14:textId="63BE757B" w:rsidR="00BA1780" w:rsidRPr="006F361F" w:rsidRDefault="0045666A"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more, the insufficient observed blocking response can lead to high uncertainty in predicting the drug response especially during extrapolation with bootstrap parameters. In this work, </w:t>
      </w:r>
      <w:r w:rsidR="00A8659B" w:rsidRPr="006F361F">
        <w:rPr>
          <w:rFonts w:eastAsia="Batang"/>
        </w:rPr>
        <w:t>I</w:t>
      </w:r>
      <w:r w:rsidRPr="006F361F">
        <w:rPr>
          <w:rFonts w:eastAsia="Batang"/>
        </w:rPr>
        <w:t xml:space="preserve"> define</w:t>
      </w:r>
      <w:r w:rsidR="00A8659B" w:rsidRPr="006F361F">
        <w:rPr>
          <w:rFonts w:eastAsia="Batang"/>
        </w:rPr>
        <w:t>d</w:t>
      </w:r>
      <w:r w:rsidRPr="006F361F">
        <w:rPr>
          <w:rFonts w:eastAsia="Batang"/>
        </w:rPr>
        <w:t xml:space="preserve"> the uncertainty as</w:t>
      </w:r>
      <w:r w:rsidR="001E0698" w:rsidRPr="006F361F">
        <w:rPr>
          <w:rFonts w:eastAsia="Batang"/>
        </w:rPr>
        <w:t xml:space="preserve"> to</w:t>
      </w:r>
      <w:r w:rsidRPr="006F361F">
        <w:rPr>
          <w:rFonts w:eastAsia="Batang"/>
        </w:rPr>
        <w:t xml:space="preserve"> the width of 95% </w:t>
      </w:r>
      <w:r w:rsidRPr="006F361F">
        <w:rPr>
          <w:rFonts w:eastAsia="Batang"/>
        </w:rPr>
        <w:lastRenderedPageBreak/>
        <w:t xml:space="preserve">confidence interval of blocking </w:t>
      </w:r>
      <w:r w:rsidR="001E0698" w:rsidRPr="006F361F">
        <w:rPr>
          <w:rFonts w:eastAsia="Batang"/>
        </w:rPr>
        <w:t xml:space="preserve">the </w:t>
      </w:r>
      <w:r w:rsidRPr="006F361F">
        <w:rPr>
          <w:rFonts w:eastAsia="Batang"/>
        </w:rPr>
        <w:t xml:space="preserve">response of the corresponding ionic channel. </w:t>
      </w:r>
      <w:r w:rsidRPr="006F361F">
        <w:rPr>
          <w:rFonts w:eastAsia="Batang"/>
        </w:rPr>
        <w:fldChar w:fldCharType="begin"/>
      </w:r>
      <w:r w:rsidRPr="006F361F">
        <w:rPr>
          <w:rFonts w:eastAsia="Batang"/>
        </w:rPr>
        <w:instrText xml:space="preserve"> REF _Ref56957323 \h </w:instrText>
      </w:r>
      <w:r w:rsidRPr="006F361F">
        <w:rPr>
          <w:rFonts w:eastAsia="Batang"/>
        </w:rPr>
      </w:r>
      <w:r w:rsidRPr="006F361F">
        <w:rPr>
          <w:rFonts w:eastAsia="Batang"/>
        </w:rPr>
        <w:fldChar w:fldCharType="separate"/>
      </w:r>
      <w:r w:rsidR="007670D1" w:rsidRPr="006F361F">
        <w:t xml:space="preserve">[Figure 3. </w:t>
      </w:r>
      <w:r w:rsidR="007670D1">
        <w:rPr>
          <w:noProof/>
        </w:rPr>
        <w:t>6</w:t>
      </w:r>
      <w:r w:rsidRPr="006F361F">
        <w:rPr>
          <w:rFonts w:eastAsia="Batang"/>
        </w:rPr>
        <w:fldChar w:fldCharType="end"/>
      </w:r>
      <w:r w:rsidRPr="006F361F">
        <w:rPr>
          <w:rFonts w:eastAsia="Batang"/>
        </w:rPr>
        <w:t xml:space="preserve">] and </w:t>
      </w:r>
      <w:r w:rsidRPr="006F361F">
        <w:rPr>
          <w:rFonts w:eastAsia="Batang"/>
        </w:rPr>
        <w:fldChar w:fldCharType="begin"/>
      </w:r>
      <w:r w:rsidRPr="006F361F">
        <w:rPr>
          <w:rFonts w:eastAsia="Batang"/>
        </w:rPr>
        <w:instrText xml:space="preserve"> REF _Ref56957333 \h </w:instrText>
      </w:r>
      <w:r w:rsidRPr="006F361F">
        <w:rPr>
          <w:rFonts w:eastAsia="Batang"/>
        </w:rPr>
      </w:r>
      <w:r w:rsidRPr="006F361F">
        <w:rPr>
          <w:rFonts w:eastAsia="Batang"/>
        </w:rPr>
        <w:fldChar w:fldCharType="separate"/>
      </w:r>
      <w:r w:rsidR="007670D1" w:rsidRPr="006F361F">
        <w:t xml:space="preserve">[Figure 3. </w:t>
      </w:r>
      <w:r w:rsidR="007670D1">
        <w:rPr>
          <w:noProof/>
        </w:rPr>
        <w:t>7</w:t>
      </w:r>
      <w:r w:rsidRPr="006F361F">
        <w:rPr>
          <w:rFonts w:eastAsia="Batang"/>
        </w:rPr>
        <w:fldChar w:fldCharType="end"/>
      </w:r>
      <w:r w:rsidRPr="006F361F">
        <w:rPr>
          <w:rFonts w:eastAsia="Batang"/>
        </w:rPr>
        <w:t xml:space="preserve">] show that both </w:t>
      </w:r>
      <w:r w:rsidR="00103391" w:rsidRPr="006F361F">
        <w:rPr>
          <w:rFonts w:eastAsia="Batang"/>
        </w:rPr>
        <w:t>schemes</w:t>
      </w:r>
      <w:r w:rsidRPr="006F361F">
        <w:rPr>
          <w:rFonts w:eastAsia="Batang"/>
        </w:rPr>
        <w:t xml:space="preserve"> yield high uncertainty (higher than 16%) when the observed mean blocking is less than 60%, the same as </w:t>
      </w:r>
      <w:r w:rsidR="00F55B43" w:rsidRPr="006F361F">
        <w:rPr>
          <w:rFonts w:eastAsia="Batang"/>
        </w:rPr>
        <w:t>results</w:t>
      </w:r>
      <w:r w:rsidRPr="006F361F">
        <w:rPr>
          <w:rFonts w:eastAsia="Batang"/>
        </w:rPr>
        <w:t xml:space="preserve"> obtained by </w:t>
      </w:r>
      <w:r w:rsidR="001E0698" w:rsidRPr="006F361F">
        <w:rPr>
          <w:rFonts w:eastAsia="Batang"/>
        </w:rPr>
        <w:t xml:space="preserve">a </w:t>
      </w:r>
      <w:r w:rsidRPr="006F361F">
        <w:rPr>
          <w:rFonts w:eastAsia="Batang"/>
        </w:rPr>
        <w:t xml:space="preserve">previous study </w: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 </w:instrText>
      </w:r>
      <w:r w:rsidRPr="006F361F">
        <w:rPr>
          <w:rFonts w:eastAsia="Batang"/>
        </w:rPr>
        <w:fldChar w:fldCharType="begin">
          <w:fldData xml:space="preserve">PEVuZE5vdGU+PENpdGU+PEF1dGhvcj5DaGFuZzwvQXV0aG9yPjxZZWFyPjIwMTc8L1llYXI+PFJl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</w:fldData>
        </w:fldChar>
      </w:r>
      <w:r w:rsidRPr="006F361F">
        <w:rPr>
          <w:rFonts w:eastAsia="Batang"/>
        </w:rPr>
        <w:instrText xml:space="preserve"> ADDIN EN.CITE.DATA </w:instrText>
      </w:r>
      <w:r w:rsidRPr="006F361F">
        <w:rPr>
          <w:rFonts w:eastAsia="Batang"/>
        </w:rPr>
      </w:r>
      <w:r w:rsidRPr="006F361F">
        <w:rPr>
          <w:rFonts w:eastAsia="Batang"/>
        </w:rPr>
        <w:fldChar w:fldCharType="end"/>
      </w:r>
      <w:r w:rsidRPr="006F361F">
        <w:rPr>
          <w:rFonts w:eastAsia="Batang"/>
        </w:rPr>
      </w:r>
      <w:r w:rsidRPr="006F361F">
        <w:rPr>
          <w:rFonts w:eastAsia="Batang"/>
        </w:rPr>
        <w:fldChar w:fldCharType="separate"/>
      </w:r>
      <w:r w:rsidRPr="006F361F">
        <w:rPr>
          <w:rFonts w:eastAsia="Batang"/>
          <w:noProof/>
        </w:rPr>
        <w:t>[15]</w:t>
      </w:r>
      <w:r w:rsidRPr="006F361F">
        <w:rPr>
          <w:rFonts w:eastAsia="Batang"/>
        </w:rPr>
        <w:fldChar w:fldCharType="end"/>
      </w:r>
      <w:r w:rsidRPr="006F361F">
        <w:rPr>
          <w:rFonts w:eastAsia="Batang"/>
        </w:rPr>
        <w:t xml:space="preserve"> in </w:t>
      </w:r>
      <w:r w:rsidRPr="006F361F">
        <w:rPr>
          <w:rFonts w:eastAsia="Batang"/>
        </w:rPr>
        <w:fldChar w:fldCharType="begin"/>
      </w:r>
      <w:r w:rsidRPr="006F361F">
        <w:rPr>
          <w:rFonts w:eastAsia="Batang"/>
        </w:rPr>
        <w:instrText xml:space="preserve"> REF _Ref5695932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w:t>
      </w:r>
      <w:r w:rsidR="00BA1780" w:rsidRPr="006F361F">
        <w:rPr>
          <w:rFonts w:eastAsia="Batang"/>
        </w:rPr>
        <w:t xml:space="preserve">However, while the minimum threshold for observed mean blocking is the same as previous work, </w:t>
      </w:r>
      <w:r w:rsidR="00F55B43" w:rsidRPr="006F361F">
        <w:rPr>
          <w:rFonts w:eastAsia="Batang"/>
        </w:rPr>
        <w:t>the</w:t>
      </w:r>
      <w:r w:rsidR="00BA1780" w:rsidRPr="006F361F">
        <w:rPr>
          <w:rFonts w:eastAsia="Batang"/>
        </w:rPr>
        <w:t xml:space="preserve"> proposed </w:t>
      </w:r>
      <w:r w:rsidR="00A031A5" w:rsidRPr="006F361F">
        <w:rPr>
          <w:rFonts w:eastAsia="Batang"/>
        </w:rPr>
        <w:t xml:space="preserve">MC </w:t>
      </w:r>
      <w:r w:rsidR="00BA1780" w:rsidRPr="006F361F">
        <w:rPr>
          <w:rFonts w:eastAsia="Batang"/>
        </w:rPr>
        <w:t xml:space="preserve">algorithm yields </w:t>
      </w:r>
      <w:r w:rsidR="001E0698" w:rsidRPr="006F361F">
        <w:rPr>
          <w:rFonts w:eastAsia="Batang"/>
        </w:rPr>
        <w:t xml:space="preserve">a </w:t>
      </w:r>
      <w:r w:rsidR="00BA1780" w:rsidRPr="006F361F">
        <w:rPr>
          <w:rFonts w:eastAsia="Batang"/>
        </w:rPr>
        <w:t xml:space="preserve">different spread of uncertainty as shown in </w:t>
      </w:r>
      <w:r w:rsidR="00BA1780" w:rsidRPr="006F361F">
        <w:rPr>
          <w:rFonts w:eastAsia="Batang"/>
        </w:rPr>
        <w:fldChar w:fldCharType="begin"/>
      </w:r>
      <w:r w:rsidR="00BA1780" w:rsidRPr="006F361F">
        <w:rPr>
          <w:rFonts w:eastAsia="Batang"/>
        </w:rPr>
        <w:instrText xml:space="preserve"> REF _Ref56957323 \h  \* MERGEFORMAT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6</w:t>
      </w:r>
      <w:r w:rsidR="00BA1780" w:rsidRPr="006F361F">
        <w:rPr>
          <w:rFonts w:eastAsia="Batang"/>
        </w:rPr>
        <w:fldChar w:fldCharType="end"/>
      </w:r>
      <w:r w:rsidR="00BA1780" w:rsidRPr="006F361F">
        <w:rPr>
          <w:rFonts w:eastAsia="Batang"/>
        </w:rPr>
        <w:t xml:space="preserve">] and </w:t>
      </w:r>
      <w:r w:rsidR="00BA1780" w:rsidRPr="006F361F">
        <w:rPr>
          <w:rFonts w:eastAsia="Batang"/>
        </w:rPr>
        <w:fldChar w:fldCharType="begin"/>
      </w:r>
      <w:r w:rsidR="00BA1780" w:rsidRPr="006F361F">
        <w:rPr>
          <w:rFonts w:eastAsia="Batang"/>
        </w:rPr>
        <w:instrText xml:space="preserve"> REF _Ref56957333 \h  \* MERGEFORMAT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7</w:t>
      </w:r>
      <w:r w:rsidR="00BA1780" w:rsidRPr="006F361F">
        <w:rPr>
          <w:rFonts w:eastAsia="Batang"/>
        </w:rPr>
        <w:fldChar w:fldCharType="end"/>
      </w:r>
      <w:r w:rsidR="00BA1780" w:rsidRPr="006F361F">
        <w:rPr>
          <w:rFonts w:eastAsia="Batang"/>
        </w:rPr>
        <w:t xml:space="preserve">] compared to MCMC in </w:t>
      </w:r>
      <w:r w:rsidR="00BA1780" w:rsidRPr="006F361F">
        <w:rPr>
          <w:rFonts w:eastAsia="Batang"/>
        </w:rPr>
        <w:fldChar w:fldCharType="begin"/>
      </w:r>
      <w:r w:rsidR="00BA1780" w:rsidRPr="006F361F">
        <w:rPr>
          <w:rFonts w:eastAsia="Batang"/>
        </w:rPr>
        <w:instrText xml:space="preserve"> REF _Ref56959326 \h </w:instrText>
      </w:r>
      <w:r w:rsidR="00BA1780" w:rsidRPr="006F361F">
        <w:rPr>
          <w:rFonts w:eastAsia="Batang"/>
        </w:rPr>
      </w:r>
      <w:r w:rsidR="00BA1780" w:rsidRPr="006F361F">
        <w:rPr>
          <w:rFonts w:eastAsia="Batang"/>
        </w:rPr>
        <w:fldChar w:fldCharType="separate"/>
      </w:r>
      <w:r w:rsidR="007670D1">
        <w:rPr>
          <w:rFonts w:eastAsia="Batang"/>
          <w:b/>
          <w:bCs/>
        </w:rPr>
        <w:t>Error! Reference source not found.</w:t>
      </w:r>
      <w:r w:rsidR="00BA1780" w:rsidRPr="006F361F">
        <w:rPr>
          <w:rFonts w:eastAsia="Batang"/>
        </w:rPr>
        <w:fldChar w:fldCharType="end"/>
      </w:r>
      <w:r w:rsidR="00BA1780" w:rsidRPr="006F361F">
        <w:rPr>
          <w:rFonts w:eastAsia="Batang"/>
        </w:rPr>
        <w:t xml:space="preserve">] especially for cases with low observed mean blocking (below 60%). MCMC generates significant jumps in the spread of uncertainties for </w:t>
      </w:r>
      <m:oMath>
        <m:r>
          <w:rPr>
            <w:rFonts w:ascii="Cambria Math" w:eastAsia="Batang" w:hAnsi="Cambria Math"/>
          </w:rPr>
          <m:t>2×</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o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while both scheme 1 and 2 show </w:t>
      </w:r>
      <w:r w:rsidR="001E0698" w:rsidRPr="006F361F">
        <w:rPr>
          <w:rFonts w:eastAsia="Batang"/>
        </w:rPr>
        <w:t xml:space="preserve">a </w:t>
      </w:r>
      <w:r w:rsidR="00BA1780" w:rsidRPr="006F361F">
        <w:rPr>
          <w:rFonts w:eastAsia="Batang"/>
        </w:rPr>
        <w:t xml:space="preserve">less significant jump in </w:t>
      </w:r>
      <w:r w:rsidR="001E0698" w:rsidRPr="006F361F">
        <w:rPr>
          <w:rFonts w:eastAsia="Batang"/>
        </w:rPr>
        <w:t xml:space="preserve">the </w:t>
      </w:r>
      <w:r w:rsidR="00BA1780" w:rsidRPr="006F361F">
        <w:rPr>
          <w:rFonts w:eastAsia="Batang"/>
        </w:rPr>
        <w:t xml:space="preserve">sense that fewer cases reach high uncertainties with the same drug concentration and observed mean blocking response. </w:t>
      </w:r>
    </w:p>
    <w:p w14:paraId="1D0CDFE8" w14:textId="77777777" w:rsidR="00BA1780" w:rsidRPr="006F361F" w:rsidRDefault="00BA1780" w:rsidP="00BA1780">
      <w:pPr>
        <w:tabs>
          <w:tab w:val="left" w:pos="187"/>
          <w:tab w:val="left" w:pos="288"/>
          <w:tab w:val="left" w:pos="317"/>
        </w:tabs>
        <w:rPr>
          <w:rFonts w:eastAsia="Batang"/>
        </w:rPr>
      </w:pPr>
    </w:p>
    <w:p w14:paraId="11F68FBD"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2DC91B11" wp14:editId="172028A8">
            <wp:extent cx="4930200" cy="3685501"/>
            <wp:effectExtent l="0" t="0" r="381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MCMC_Results-7.jpg"/>
                    <pic:cNvPicPr/>
                  </pic:nvPicPr>
                  <pic:blipFill rotWithShape="1">
                    <a:blip r:embed="rId29" cstate="print">
                      <a:extLst>
                        <a:ext uri="{28A0092B-C50C-407E-A947-70E740481C1C}">
                          <a14:useLocalDpi xmlns:a14="http://schemas.microsoft.com/office/drawing/2010/main" val="0"/>
                        </a:ext>
                      </a:extLst>
                    </a:blip>
                    <a:srcRect b="2608"/>
                    <a:stretch/>
                  </pic:blipFill>
                  <pic:spPr bwMode="auto">
                    <a:xfrm>
                      <a:off x="0" y="0"/>
                      <a:ext cx="4951976" cy="3701780"/>
                    </a:xfrm>
                    <a:prstGeom prst="rect">
                      <a:avLst/>
                    </a:prstGeom>
                    <a:ln>
                      <a:noFill/>
                    </a:ln>
                    <a:extLst>
                      <a:ext uri="{53640926-AAD7-44D8-BBD7-CCE9431645EC}">
                        <a14:shadowObscured xmlns:a14="http://schemas.microsoft.com/office/drawing/2010/main"/>
                      </a:ext>
                    </a:extLst>
                  </pic:spPr>
                </pic:pic>
              </a:graphicData>
            </a:graphic>
          </wp:inline>
        </w:drawing>
      </w:r>
    </w:p>
    <w:p w14:paraId="3AF511F0" w14:textId="434BB0D9" w:rsidR="00BA1780" w:rsidRPr="006F361F" w:rsidRDefault="00BA1780" w:rsidP="00BA1780">
      <w:pPr>
        <w:pStyle w:val="Caption"/>
      </w:pPr>
      <w:bookmarkStart w:id="35" w:name="_Ref56957333"/>
      <w:bookmarkStart w:id="36" w:name="_Toc182814242"/>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7</w:t>
      </w:r>
      <w:r w:rsidR="00813CAF" w:rsidRPr="006F361F">
        <w:rPr>
          <w:noProof/>
        </w:rPr>
        <w:fldChar w:fldCharType="end"/>
      </w:r>
      <w:bookmarkEnd w:id="35"/>
      <w:r w:rsidRPr="006F361F">
        <w:t xml:space="preserve">] Uncertainties of blocking response from scheme 2 as a function of observed mean blocking percentage at </w:t>
      </w:r>
      <w:r w:rsidR="001E0698" w:rsidRPr="006F361F">
        <w:t xml:space="preserve">the </w:t>
      </w:r>
      <w:r w:rsidRPr="006F361F">
        <w:t>highest experimental drug concentration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The vertical dashed line represents the same meaning as in </w:t>
      </w:r>
      <w:r w:rsidRPr="006F361F">
        <w:fldChar w:fldCharType="begin"/>
      </w:r>
      <w:r w:rsidRPr="006F361F">
        <w:instrText xml:space="preserve"> REF _Ref56957323 \h </w:instrText>
      </w:r>
      <w:r w:rsidRPr="006F361F">
        <w:fldChar w:fldCharType="separate"/>
      </w:r>
      <w:r w:rsidR="007670D1" w:rsidRPr="006F361F">
        <w:t xml:space="preserve">[Figure 3. </w:t>
      </w:r>
      <w:r w:rsidR="007670D1">
        <w:rPr>
          <w:noProof/>
        </w:rPr>
        <w:t>6</w:t>
      </w:r>
      <w:r w:rsidRPr="006F361F">
        <w:fldChar w:fldCharType="end"/>
      </w:r>
      <w:r w:rsidRPr="006F361F">
        <w:t>].</w:t>
      </w:r>
      <w:bookmarkEnd w:id="36"/>
    </w:p>
    <w:p w14:paraId="66BDFA94" w14:textId="48AA8930"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Further analysis from </w:t>
      </w:r>
      <w:r w:rsidRPr="006F361F">
        <w:rPr>
          <w:rFonts w:eastAsia="Batang"/>
        </w:rPr>
        <w:fldChar w:fldCharType="begin"/>
      </w:r>
      <w:r w:rsidRPr="006F361F">
        <w:rPr>
          <w:rFonts w:eastAsia="Batang"/>
        </w:rPr>
        <w:instrText xml:space="preserve"> REF _Ref56964261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8</w:t>
      </w:r>
      <w:r w:rsidRPr="006F361F">
        <w:rPr>
          <w:rFonts w:eastAsia="Batang"/>
        </w:rPr>
        <w:fldChar w:fldCharType="end"/>
      </w:r>
      <w:r w:rsidRPr="006F361F">
        <w:rPr>
          <w:rFonts w:eastAsia="Batang"/>
        </w:rPr>
        <w:t xml:space="preserve">] can reveal that both MCMC and </w:t>
      </w:r>
      <w:r w:rsidR="001E0698" w:rsidRPr="006F361F">
        <w:rPr>
          <w:rFonts w:eastAsia="Batang"/>
        </w:rPr>
        <w:t xml:space="preserve">the </w:t>
      </w:r>
      <w:r w:rsidR="009867D1" w:rsidRPr="006F361F">
        <w:rPr>
          <w:rFonts w:eastAsia="Batang"/>
        </w:rPr>
        <w:t xml:space="preserve">proposed </w:t>
      </w:r>
      <w:r w:rsidR="00A031A5" w:rsidRPr="006F361F">
        <w:rPr>
          <w:rFonts w:eastAsia="Batang"/>
        </w:rPr>
        <w:t xml:space="preserve">MC </w:t>
      </w:r>
      <w:r w:rsidRPr="006F361F">
        <w:rPr>
          <w:rFonts w:eastAsia="Batang"/>
        </w:rPr>
        <w:t xml:space="preserve">algorithm show </w:t>
      </w:r>
      <w:r w:rsidR="001E0698" w:rsidRPr="006F361F">
        <w:rPr>
          <w:rFonts w:eastAsia="Batang"/>
        </w:rPr>
        <w:t xml:space="preserve">a </w:t>
      </w:r>
      <w:r w:rsidRPr="006F361F">
        <w:rPr>
          <w:rFonts w:eastAsia="Batang"/>
        </w:rPr>
        <w:t xml:space="preserve">similar spread of maximum uncertainty when the minimum observed blocking is applied to the blocking response prediction in </w:t>
      </w:r>
      <w:r w:rsidRPr="006F361F">
        <w:rPr>
          <w:rFonts w:eastAsia="Batang"/>
        </w:rPr>
        <w:fldChar w:fldCharType="begin"/>
      </w:r>
      <w:r w:rsidRPr="006F361F">
        <w:rPr>
          <w:rFonts w:eastAsia="Batang"/>
        </w:rPr>
        <w:instrText xml:space="preserve"> REF _Ref56957323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6</w:t>
      </w:r>
      <w:r w:rsidRPr="006F361F">
        <w:rPr>
          <w:rFonts w:eastAsia="Batang"/>
        </w:rPr>
        <w:fldChar w:fldCharType="end"/>
      </w:r>
      <w:r w:rsidRPr="006F361F">
        <w:rPr>
          <w:rFonts w:eastAsia="Batang"/>
        </w:rPr>
        <w:t xml:space="preserve">] </w:t>
      </w:r>
      <w:r w:rsidRPr="006F361F">
        <w:rPr>
          <w:rFonts w:eastAsia="Batang"/>
        </w:rPr>
        <w:lastRenderedPageBreak/>
        <w:t xml:space="preserve">and </w:t>
      </w:r>
      <w:r w:rsidRPr="006F361F">
        <w:rPr>
          <w:rFonts w:eastAsia="Batang"/>
        </w:rPr>
        <w:fldChar w:fldCharType="begin"/>
      </w:r>
      <w:r w:rsidRPr="006F361F">
        <w:rPr>
          <w:rFonts w:eastAsia="Batang"/>
        </w:rPr>
        <w:instrText xml:space="preserve"> REF _Ref56957333 \h  \* MERGEFORMAT </w:instrText>
      </w:r>
      <w:r w:rsidRPr="006F361F">
        <w:rPr>
          <w:rFonts w:eastAsia="Batang"/>
        </w:rPr>
      </w:r>
      <w:r w:rsidRPr="006F361F">
        <w:rPr>
          <w:rFonts w:eastAsia="Batang"/>
        </w:rPr>
        <w:fldChar w:fldCharType="separate"/>
      </w:r>
      <w:r w:rsidR="007670D1" w:rsidRPr="006F361F">
        <w:t xml:space="preserve">[Figure 3. </w:t>
      </w:r>
      <w:r w:rsidR="007670D1">
        <w:rPr>
          <w:noProof/>
        </w:rPr>
        <w:t>7</w:t>
      </w:r>
      <w:r w:rsidRPr="006F361F">
        <w:rPr>
          <w:rFonts w:eastAsia="Batang"/>
        </w:rPr>
        <w:fldChar w:fldCharType="end"/>
      </w:r>
      <w:r w:rsidRPr="006F361F">
        <w:rPr>
          <w:rFonts w:eastAsia="Batang"/>
        </w:rPr>
        <w:t xml:space="preserve">]. </w:t>
      </w:r>
      <w:r w:rsidR="00A031A5" w:rsidRPr="006F361F">
        <w:rPr>
          <w:rFonts w:eastAsia="Batang"/>
        </w:rPr>
        <w:t>One</w:t>
      </w:r>
      <w:r w:rsidRPr="006F361F">
        <w:rPr>
          <w:rFonts w:eastAsia="Batang"/>
        </w:rPr>
        <w:t xml:space="preserve"> can see that within the range of 15-25% of minimum observed average blocking response, MCMC clearly yields higher uncertainty compared to </w:t>
      </w:r>
      <w:r w:rsidR="001E0698" w:rsidRPr="006F361F">
        <w:rPr>
          <w:rFonts w:eastAsia="Batang"/>
        </w:rPr>
        <w:t xml:space="preserve">the </w:t>
      </w:r>
      <w:r w:rsidR="00F55B43" w:rsidRPr="006F361F">
        <w:rPr>
          <w:rFonts w:eastAsia="Batang"/>
        </w:rPr>
        <w:t>proposed</w:t>
      </w:r>
      <w:r w:rsidRPr="006F361F">
        <w:rPr>
          <w:rFonts w:eastAsia="Batang"/>
        </w:rPr>
        <w:t xml:space="preserve"> </w:t>
      </w:r>
      <w:r w:rsidR="00F55B43" w:rsidRPr="006F361F">
        <w:rPr>
          <w:rFonts w:eastAsia="Batang"/>
        </w:rPr>
        <w:t>method</w:t>
      </w:r>
      <w:r w:rsidRPr="006F361F">
        <w:rPr>
          <w:rFonts w:eastAsia="Batang"/>
        </w:rPr>
        <w:t xml:space="preserve"> for most drug concentration excep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red lines). This happens because at </w:t>
      </w:r>
      <m:oMath>
        <m:r>
          <w:rPr>
            <w:rFonts w:ascii="Cambria Math" w:eastAsia="Batang" w:hAnsi="Cambria Math"/>
          </w:rPr>
          <m:t>10×</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Pr="006F361F">
        <w:rPr>
          <w:rFonts w:eastAsia="Batang"/>
        </w:rPr>
        <w:t xml:space="preserve">the blocking response prediction from MCMC can reach the highest possible blocking response quicker than </w:t>
      </w:r>
      <w:r w:rsidR="009867D1" w:rsidRPr="006F361F">
        <w:rPr>
          <w:rFonts w:eastAsia="Batang"/>
        </w:rPr>
        <w:t>the proposed</w:t>
      </w:r>
      <w:r w:rsidRPr="006F361F">
        <w:rPr>
          <w:rFonts w:eastAsia="Batang"/>
        </w:rPr>
        <w:t xml:space="preserve"> algorithm. Therefore, while the MCMC already reach</w:t>
      </w:r>
      <w:r w:rsidR="001E0698" w:rsidRPr="006F361F">
        <w:rPr>
          <w:rFonts w:eastAsia="Batang"/>
        </w:rPr>
        <w:t>es</w:t>
      </w:r>
      <w:r w:rsidRPr="006F361F">
        <w:rPr>
          <w:rFonts w:eastAsia="Batang"/>
        </w:rPr>
        <w:t xml:space="preserve"> saturation (the blocking responses are close to 100%), </w:t>
      </w:r>
      <w:r w:rsidR="009867D1" w:rsidRPr="006F361F">
        <w:rPr>
          <w:rFonts w:eastAsia="Batang"/>
        </w:rPr>
        <w:t>the proposed</w:t>
      </w:r>
      <w:r w:rsidRPr="006F361F">
        <w:rPr>
          <w:rFonts w:eastAsia="Batang"/>
        </w:rPr>
        <w:t xml:space="preserve"> </w:t>
      </w:r>
      <w:r w:rsidR="00A031A5" w:rsidRPr="006F361F">
        <w:rPr>
          <w:rFonts w:eastAsia="Batang"/>
        </w:rPr>
        <w:t xml:space="preserve">MC </w:t>
      </w:r>
      <w:r w:rsidRPr="006F361F">
        <w:rPr>
          <w:rFonts w:eastAsia="Batang"/>
        </w:rPr>
        <w:t xml:space="preserve">algorithm still </w:t>
      </w:r>
      <w:r w:rsidR="001E0698" w:rsidRPr="006F361F">
        <w:rPr>
          <w:rFonts w:eastAsia="Batang"/>
        </w:rPr>
        <w:t>i</w:t>
      </w:r>
      <w:r w:rsidRPr="006F361F">
        <w:rPr>
          <w:rFonts w:eastAsia="Batang"/>
        </w:rPr>
        <w:t xml:space="preserve">n </w:t>
      </w:r>
      <w:r w:rsidR="001E0698" w:rsidRPr="006F361F">
        <w:rPr>
          <w:rFonts w:eastAsia="Batang"/>
        </w:rPr>
        <w:t xml:space="preserve">the </w:t>
      </w:r>
      <w:r w:rsidRPr="006F361F">
        <w:rPr>
          <w:rFonts w:eastAsia="Batang"/>
        </w:rPr>
        <w:t>process to reach it</w:t>
      </w:r>
      <w:r w:rsidR="009867D1" w:rsidRPr="006F361F">
        <w:rPr>
          <w:rFonts w:eastAsia="Batang"/>
        </w:rPr>
        <w:t>,</w:t>
      </w:r>
      <w:r w:rsidRPr="006F361F">
        <w:rPr>
          <w:rFonts w:eastAsia="Batang"/>
        </w:rPr>
        <w:t xml:space="preserve"> thus gives higher uncertainty.</w:t>
      </w:r>
    </w:p>
    <w:p w14:paraId="2142EA2A" w14:textId="77777777" w:rsidR="00BA1780" w:rsidRPr="006F361F" w:rsidRDefault="00BA1780" w:rsidP="00BA1780">
      <w:pPr>
        <w:tabs>
          <w:tab w:val="left" w:pos="187"/>
          <w:tab w:val="left" w:pos="288"/>
          <w:tab w:val="left" w:pos="317"/>
        </w:tabs>
        <w:jc w:val="both"/>
        <w:rPr>
          <w:rFonts w:eastAsia="Batang"/>
        </w:rPr>
      </w:pPr>
    </w:p>
    <w:p w14:paraId="1F1E2467" w14:textId="77777777" w:rsidR="00BA1780" w:rsidRPr="006F361F" w:rsidRDefault="00BA1780" w:rsidP="00BA1780">
      <w:pPr>
        <w:keepNext/>
        <w:tabs>
          <w:tab w:val="left" w:pos="187"/>
          <w:tab w:val="left" w:pos="288"/>
          <w:tab w:val="left" w:pos="317"/>
        </w:tabs>
        <w:jc w:val="center"/>
      </w:pPr>
      <w:r w:rsidRPr="006F361F">
        <w:rPr>
          <w:rFonts w:eastAsia="Batang"/>
          <w:noProof/>
        </w:rPr>
        <w:drawing>
          <wp:inline distT="0" distB="0" distL="0" distR="0" wp14:anchorId="47C46177" wp14:editId="53DBE10E">
            <wp:extent cx="4925962" cy="2345275"/>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MCMC_Results-6.jpg"/>
                    <pic:cNvPicPr/>
                  </pic:nvPicPr>
                  <pic:blipFill rotWithShape="1">
                    <a:blip r:embed="rId30" cstate="print">
                      <a:extLst>
                        <a:ext uri="{28A0092B-C50C-407E-A947-70E740481C1C}">
                          <a14:useLocalDpi xmlns:a14="http://schemas.microsoft.com/office/drawing/2010/main" val="0"/>
                        </a:ext>
                      </a:extLst>
                    </a:blip>
                    <a:srcRect l="1292" t="2248" b="3025"/>
                    <a:stretch/>
                  </pic:blipFill>
                  <pic:spPr bwMode="auto">
                    <a:xfrm>
                      <a:off x="0" y="0"/>
                      <a:ext cx="4948920" cy="2356206"/>
                    </a:xfrm>
                    <a:prstGeom prst="rect">
                      <a:avLst/>
                    </a:prstGeom>
                    <a:ln>
                      <a:noFill/>
                    </a:ln>
                    <a:extLst>
                      <a:ext uri="{53640926-AAD7-44D8-BBD7-CCE9431645EC}">
                        <a14:shadowObscured xmlns:a14="http://schemas.microsoft.com/office/drawing/2010/main"/>
                      </a:ext>
                    </a:extLst>
                  </pic:spPr>
                </pic:pic>
              </a:graphicData>
            </a:graphic>
          </wp:inline>
        </w:drawing>
      </w:r>
    </w:p>
    <w:p w14:paraId="62674068" w14:textId="4F863C80" w:rsidR="00BA1780" w:rsidRPr="006F361F" w:rsidRDefault="00BA1780" w:rsidP="00BA1780">
      <w:pPr>
        <w:pStyle w:val="Caption"/>
      </w:pPr>
      <w:bookmarkStart w:id="37" w:name="_Ref56964261"/>
      <w:bookmarkStart w:id="38" w:name="_Toc182814243"/>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8</w:t>
      </w:r>
      <w:r w:rsidR="00813CAF" w:rsidRPr="006F361F">
        <w:rPr>
          <w:noProof/>
        </w:rPr>
        <w:fldChar w:fldCharType="end"/>
      </w:r>
      <w:bookmarkEnd w:id="37"/>
      <w:r w:rsidRPr="006F361F">
        <w:t xml:space="preserve">] The maximum uncertainty as a function of </w:t>
      </w:r>
      <w:r w:rsidR="001E0698" w:rsidRPr="006F361F">
        <w:t xml:space="preserve">the </w:t>
      </w:r>
      <w:r w:rsidRPr="006F361F">
        <w:t xml:space="preserve">minimum observed average blocking response. Left panel from scheme 1 and </w:t>
      </w:r>
      <w:r w:rsidR="001E0698" w:rsidRPr="006F361F">
        <w:t xml:space="preserve">the </w:t>
      </w:r>
      <w:r w:rsidRPr="006F361F">
        <w:t xml:space="preserve">right one from scheme 2. Please note that the dashed line represents the result </w:t>
      </w:r>
      <w:r w:rsidR="001E0698" w:rsidRPr="006F361F">
        <w:t>of</w:t>
      </w:r>
      <w:r w:rsidRPr="006F361F">
        <w:t xml:space="preserve"> MCMC.</w:t>
      </w:r>
      <w:bookmarkEnd w:id="38"/>
    </w:p>
    <w:p w14:paraId="2E1ED071" w14:textId="0464DF7B" w:rsidR="00BA1780" w:rsidRPr="006F361F" w:rsidRDefault="0045666A" w:rsidP="00BA1780">
      <w:pPr>
        <w:tabs>
          <w:tab w:val="left" w:pos="187"/>
          <w:tab w:val="left" w:pos="288"/>
          <w:tab w:val="left" w:pos="317"/>
        </w:tabs>
        <w:jc w:val="both"/>
        <w:rPr>
          <w:rFonts w:eastAsia="Batang"/>
        </w:rPr>
      </w:pPr>
      <w:r w:rsidRPr="006F361F">
        <w:rPr>
          <w:rFonts w:eastAsia="Batang"/>
        </w:rPr>
        <w:t>In addition</w:t>
      </w:r>
      <w:r w:rsidR="00BA1780" w:rsidRPr="006F361F">
        <w:rPr>
          <w:rFonts w:eastAsia="Batang"/>
        </w:rPr>
        <w:t xml:space="preserve">, from </w:t>
      </w:r>
      <w:r w:rsidR="00BA1780" w:rsidRPr="006F361F">
        <w:rPr>
          <w:rFonts w:eastAsia="Batang"/>
        </w:rPr>
        <w:fldChar w:fldCharType="begin"/>
      </w:r>
      <w:r w:rsidR="00BA1780" w:rsidRPr="006F361F">
        <w:rPr>
          <w:rFonts w:eastAsia="Batang"/>
        </w:rPr>
        <w:instrText xml:space="preserve"> REF _Ref56964261 \h </w:instrText>
      </w:r>
      <w:r w:rsidR="00BA1780" w:rsidRPr="006F361F">
        <w:rPr>
          <w:rFonts w:eastAsia="Batang"/>
        </w:rPr>
      </w:r>
      <w:r w:rsidR="00BA1780" w:rsidRPr="006F361F">
        <w:rPr>
          <w:rFonts w:eastAsia="Batang"/>
        </w:rPr>
        <w:fldChar w:fldCharType="separate"/>
      </w:r>
      <w:r w:rsidR="007670D1" w:rsidRPr="006F361F">
        <w:t xml:space="preserve">[Figure 3. </w:t>
      </w:r>
      <w:r w:rsidR="007670D1">
        <w:rPr>
          <w:noProof/>
        </w:rPr>
        <w:t>8</w:t>
      </w:r>
      <w:r w:rsidR="00BA1780" w:rsidRPr="006F361F">
        <w:rPr>
          <w:rFonts w:eastAsia="Batang"/>
        </w:rPr>
        <w:fldChar w:fldCharType="end"/>
      </w:r>
      <w:r w:rsidR="00BA1780" w:rsidRPr="006F361F">
        <w:rPr>
          <w:rFonts w:eastAsia="Batang"/>
        </w:rPr>
        <w:t xml:space="preserve">] we can notice that below 60% of </w:t>
      </w:r>
      <w:r w:rsidR="001E0698" w:rsidRPr="006F361F">
        <w:rPr>
          <w:rFonts w:eastAsia="Batang"/>
        </w:rPr>
        <w:t xml:space="preserve">the </w:t>
      </w:r>
      <w:r w:rsidR="00BA1780" w:rsidRPr="006F361F">
        <w:rPr>
          <w:rFonts w:eastAsia="Batang"/>
        </w:rPr>
        <w:t>minimum observed average blocking response, the pre</w:t>
      </w:r>
      <w:r w:rsidR="00F55B43" w:rsidRPr="006F361F">
        <w:rPr>
          <w:rFonts w:eastAsia="Batang"/>
        </w:rPr>
        <w:t>diction will have uncertainty</w:t>
      </w:r>
      <w:r w:rsidR="00BA1780" w:rsidRPr="006F361F">
        <w:rPr>
          <w:rFonts w:eastAsia="Batang"/>
        </w:rPr>
        <w:t xml:space="preserve"> higher than 16% for both MCMC and proposed </w:t>
      </w:r>
      <w:r w:rsidR="00A031A5" w:rsidRPr="006F361F">
        <w:rPr>
          <w:rFonts w:eastAsia="Batang"/>
        </w:rPr>
        <w:t xml:space="preserve">MC </w:t>
      </w:r>
      <w:r w:rsidR="00BA1780" w:rsidRPr="006F361F">
        <w:rPr>
          <w:rFonts w:eastAsia="Batang"/>
        </w:rPr>
        <w:t xml:space="preserve">algorithm. However, for drug concentration at </w:t>
      </w:r>
      <m:oMath>
        <m:r>
          <w:rPr>
            <w:rFonts w:ascii="Cambria Math" w:eastAsia="Batang" w:hAnsi="Cambria Math"/>
          </w:rPr>
          <m:t>1×</m:t>
        </m:r>
        <m:sSub>
          <m:sSubPr>
            <m:ctrlPr>
              <w:rPr>
                <w:rFonts w:ascii="Cambria Math" w:eastAsia="Batang" w:hAnsi="Cambria Math"/>
                <w:i/>
              </w:rPr>
            </m:ctrlPr>
          </m:sSubPr>
          <m:e>
            <m:r>
              <w:rPr>
                <w:rFonts w:ascii="Cambria Math" w:eastAsia="Batang" w:hAnsi="Cambria Math"/>
              </w:rPr>
              <m:t>C</m:t>
            </m:r>
          </m:e>
          <m:sub>
            <m:r>
              <w:rPr>
                <w:rFonts w:ascii="Cambria Math" w:eastAsia="Batang" w:hAnsi="Cambria Math"/>
              </w:rPr>
              <m:t>high</m:t>
            </m:r>
          </m:sub>
        </m:sSub>
      </m:oMath>
      <w:r w:rsidR="00BA1780" w:rsidRPr="006F361F">
        <w:rPr>
          <w:rFonts w:eastAsia="Batang"/>
        </w:rPr>
        <w:t xml:space="preserve">, the uncertainty is 20% or less for all minimum observed blocking response. This indicates that within the range of experimental data, both MCMC and </w:t>
      </w:r>
      <w:r w:rsidR="001E0698" w:rsidRPr="006F361F">
        <w:rPr>
          <w:rFonts w:eastAsia="Batang"/>
        </w:rPr>
        <w:t xml:space="preserve">the </w:t>
      </w:r>
      <w:r w:rsidR="00F55B43" w:rsidRPr="006F361F">
        <w:rPr>
          <w:rFonts w:eastAsia="Batang"/>
        </w:rPr>
        <w:t>proposed</w:t>
      </w:r>
      <w:r w:rsidR="00BA1780" w:rsidRPr="006F361F">
        <w:rPr>
          <w:rFonts w:eastAsia="Batang"/>
        </w:rPr>
        <w:t xml:space="preserve"> </w:t>
      </w:r>
      <w:r w:rsidR="00A031A5" w:rsidRPr="006F361F">
        <w:rPr>
          <w:rFonts w:eastAsia="Batang"/>
        </w:rPr>
        <w:t xml:space="preserve">MC </w:t>
      </w:r>
      <w:r w:rsidR="00BA1780" w:rsidRPr="006F361F">
        <w:rPr>
          <w:rFonts w:eastAsia="Batang"/>
        </w:rPr>
        <w:t xml:space="preserve">algorithm can provide </w:t>
      </w:r>
      <w:r w:rsidR="001E0698" w:rsidRPr="006F361F">
        <w:rPr>
          <w:rFonts w:eastAsia="Batang"/>
        </w:rPr>
        <w:t xml:space="preserve">a </w:t>
      </w:r>
      <w:r w:rsidR="00BA1780" w:rsidRPr="006F361F">
        <w:rPr>
          <w:rFonts w:eastAsia="Batang"/>
        </w:rPr>
        <w:t xml:space="preserve">good prediction of the blocking response. </w:t>
      </w:r>
      <w:r w:rsidR="009867D1" w:rsidRPr="006F361F">
        <w:rPr>
          <w:rFonts w:eastAsia="Batang"/>
        </w:rPr>
        <w:t>In addition, the 60% minimum threshold obtained from</w:t>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2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6</w:t>
      </w:r>
      <w:r w:rsidR="00A832BF" w:rsidRPr="006F361F">
        <w:rPr>
          <w:rFonts w:eastAsia="Batang"/>
        </w:rPr>
        <w:fldChar w:fldCharType="end"/>
      </w:r>
      <w:r w:rsidR="00A832BF" w:rsidRPr="006F361F">
        <w:rPr>
          <w:rFonts w:eastAsia="Batang"/>
        </w:rPr>
        <w:t xml:space="preserve">], </w:t>
      </w:r>
      <w:r w:rsidR="00A832BF" w:rsidRPr="006F361F">
        <w:rPr>
          <w:rFonts w:eastAsia="Batang"/>
        </w:rPr>
        <w:fldChar w:fldCharType="begin"/>
      </w:r>
      <w:r w:rsidR="00A832BF" w:rsidRPr="006F361F">
        <w:rPr>
          <w:rFonts w:eastAsia="Batang"/>
        </w:rPr>
        <w:instrText xml:space="preserve"> REF _Ref5695733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7</w:t>
      </w:r>
      <w:r w:rsidR="00A832BF" w:rsidRPr="006F361F">
        <w:rPr>
          <w:rFonts w:eastAsia="Batang"/>
        </w:rPr>
        <w:fldChar w:fldCharType="end"/>
      </w:r>
      <w:r w:rsidR="00A832BF" w:rsidRPr="006F361F">
        <w:rPr>
          <w:rFonts w:eastAsia="Batang"/>
        </w:rPr>
        <w:t>], and</w:t>
      </w:r>
      <w:r w:rsidR="009867D1" w:rsidRPr="006F361F">
        <w:rPr>
          <w:rFonts w:eastAsia="Batang"/>
        </w:rPr>
        <w:t xml:space="preserve"> </w:t>
      </w:r>
      <w:r w:rsidR="009867D1" w:rsidRPr="006F361F">
        <w:rPr>
          <w:rFonts w:eastAsia="Batang"/>
        </w:rPr>
        <w:fldChar w:fldCharType="begin"/>
      </w:r>
      <w:r w:rsidR="009867D1" w:rsidRPr="006F361F">
        <w:rPr>
          <w:rFonts w:eastAsia="Batang"/>
        </w:rPr>
        <w:instrText xml:space="preserve"> REF _Ref56964261 \h </w:instrText>
      </w:r>
      <w:r w:rsidR="009867D1" w:rsidRPr="006F361F">
        <w:rPr>
          <w:rFonts w:eastAsia="Batang"/>
        </w:rPr>
      </w:r>
      <w:r w:rsidR="009867D1" w:rsidRPr="006F361F">
        <w:rPr>
          <w:rFonts w:eastAsia="Batang"/>
        </w:rPr>
        <w:fldChar w:fldCharType="separate"/>
      </w:r>
      <w:r w:rsidR="007670D1" w:rsidRPr="006F361F">
        <w:t xml:space="preserve">[Figure 3. </w:t>
      </w:r>
      <w:r w:rsidR="007670D1">
        <w:rPr>
          <w:noProof/>
        </w:rPr>
        <w:t>8</w:t>
      </w:r>
      <w:r w:rsidR="009867D1" w:rsidRPr="006F361F">
        <w:rPr>
          <w:rFonts w:eastAsia="Batang"/>
        </w:rPr>
        <w:fldChar w:fldCharType="end"/>
      </w:r>
      <w:r w:rsidR="009867D1" w:rsidRPr="006F361F">
        <w:rPr>
          <w:rFonts w:eastAsia="Batang"/>
        </w:rPr>
        <w:t xml:space="preserve">] emphasize the results from </w:t>
      </w:r>
      <w:r w:rsidR="00A832BF" w:rsidRPr="006F361F">
        <w:rPr>
          <w:rFonts w:eastAsia="Batang"/>
        </w:rPr>
        <w:fldChar w:fldCharType="begin"/>
      </w:r>
      <w:r w:rsidR="00A832BF" w:rsidRPr="006F361F">
        <w:rPr>
          <w:rFonts w:eastAsia="Batang"/>
        </w:rPr>
        <w:instrText xml:space="preserve"> REF _Ref56142323 \h </w:instrText>
      </w:r>
      <w:r w:rsidR="00A832BF" w:rsidRPr="006F361F">
        <w:rPr>
          <w:rFonts w:eastAsia="Batang"/>
        </w:rPr>
      </w:r>
      <w:r w:rsidR="00A832BF" w:rsidRPr="006F361F">
        <w:rPr>
          <w:rFonts w:eastAsia="Batang"/>
        </w:rPr>
        <w:fldChar w:fldCharType="separate"/>
      </w:r>
      <w:r w:rsidR="007670D1" w:rsidRPr="006F361F">
        <w:t xml:space="preserve">[Figure 3. </w:t>
      </w:r>
      <w:r w:rsidR="007670D1">
        <w:rPr>
          <w:noProof/>
        </w:rPr>
        <w:t>5</w:t>
      </w:r>
      <w:r w:rsidR="00A832BF" w:rsidRPr="006F361F">
        <w:rPr>
          <w:rFonts w:eastAsia="Batang"/>
        </w:rPr>
        <w:fldChar w:fldCharType="end"/>
      </w:r>
      <w:r w:rsidR="00A832BF" w:rsidRPr="006F361F">
        <w:rPr>
          <w:rFonts w:eastAsia="Batang"/>
        </w:rPr>
        <w:t xml:space="preserve">] </w:t>
      </w:r>
      <w:r w:rsidR="00BA1780" w:rsidRPr="006F361F">
        <w:rPr>
          <w:rFonts w:eastAsia="Batang"/>
        </w:rPr>
        <w:t>that the experimental design needs to be changed if the researchers need more reliable prediction. The change that can be made is at least the minimum observed average blocking response has to be 60</w:t>
      </w:r>
      <w:r w:rsidR="00F55B43" w:rsidRPr="006F361F">
        <w:rPr>
          <w:rFonts w:eastAsia="Batang"/>
        </w:rPr>
        <w:t xml:space="preserve">%. Thus, from that modification, </w:t>
      </w:r>
      <w:r w:rsidR="00A031A5" w:rsidRPr="006F361F">
        <w:rPr>
          <w:rFonts w:eastAsia="Batang"/>
        </w:rPr>
        <w:t>researchers</w:t>
      </w:r>
      <w:r w:rsidR="00BA1780" w:rsidRPr="006F361F">
        <w:rPr>
          <w:rFonts w:eastAsia="Batang"/>
        </w:rPr>
        <w:t xml:space="preserve"> can expect the uncertainty of blocking responses to be less than 16% for all range of drug concentrations.</w:t>
      </w:r>
    </w:p>
    <w:p w14:paraId="6F2F3FC9" w14:textId="77777777" w:rsidR="00BA1780" w:rsidRPr="006F361F" w:rsidRDefault="00BA1780" w:rsidP="00BA1780">
      <w:pPr>
        <w:tabs>
          <w:tab w:val="left" w:pos="187"/>
          <w:tab w:val="left" w:pos="288"/>
          <w:tab w:val="left" w:pos="317"/>
        </w:tabs>
        <w:jc w:val="both"/>
        <w:rPr>
          <w:rFonts w:eastAsia="Batang"/>
        </w:rPr>
      </w:pPr>
    </w:p>
    <w:p w14:paraId="02AEFFD4" w14:textId="77777777" w:rsidR="00BA1780" w:rsidRPr="006F361F" w:rsidRDefault="00BA1780" w:rsidP="00BA1780">
      <w:pPr>
        <w:keepNext/>
        <w:tabs>
          <w:tab w:val="left" w:pos="187"/>
          <w:tab w:val="left" w:pos="288"/>
          <w:tab w:val="left" w:pos="317"/>
        </w:tabs>
        <w:jc w:val="center"/>
      </w:pPr>
      <w:r w:rsidRPr="006F361F">
        <w:rPr>
          <w:rFonts w:eastAsia="Batang"/>
          <w:noProof/>
        </w:rPr>
        <w:lastRenderedPageBreak/>
        <w:drawing>
          <wp:inline distT="0" distB="0" distL="0" distR="0" wp14:anchorId="3555B339" wp14:editId="14183F92">
            <wp:extent cx="4916805" cy="441946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tributionOfErrors.jpg"/>
                    <pic:cNvPicPr/>
                  </pic:nvPicPr>
                  <pic:blipFill rotWithShape="1">
                    <a:blip r:embed="rId31" cstate="print">
                      <a:extLst>
                        <a:ext uri="{28A0092B-C50C-407E-A947-70E740481C1C}">
                          <a14:useLocalDpi xmlns:a14="http://schemas.microsoft.com/office/drawing/2010/main" val="0"/>
                        </a:ext>
                      </a:extLst>
                    </a:blip>
                    <a:srcRect l="1275" r="-1" b="1681"/>
                    <a:stretch/>
                  </pic:blipFill>
                  <pic:spPr bwMode="auto">
                    <a:xfrm>
                      <a:off x="0" y="0"/>
                      <a:ext cx="4917648" cy="4420222"/>
                    </a:xfrm>
                    <a:prstGeom prst="rect">
                      <a:avLst/>
                    </a:prstGeom>
                    <a:ln>
                      <a:noFill/>
                    </a:ln>
                    <a:extLst>
                      <a:ext uri="{53640926-AAD7-44D8-BBD7-CCE9431645EC}">
                        <a14:shadowObscured xmlns:a14="http://schemas.microsoft.com/office/drawing/2010/main"/>
                      </a:ext>
                    </a:extLst>
                  </pic:spPr>
                </pic:pic>
              </a:graphicData>
            </a:graphic>
          </wp:inline>
        </w:drawing>
      </w:r>
    </w:p>
    <w:p w14:paraId="0E991A98" w14:textId="73FE37B8" w:rsidR="00BA1780" w:rsidRPr="006F361F" w:rsidRDefault="00BA1780" w:rsidP="00BA1780">
      <w:pPr>
        <w:pStyle w:val="Caption"/>
      </w:pPr>
      <w:bookmarkStart w:id="39" w:name="_Ref57124298"/>
      <w:bookmarkStart w:id="40" w:name="_Toc182814244"/>
      <w:r w:rsidRPr="006F361F">
        <w:t xml:space="preserve">[Figure 3. </w:t>
      </w:r>
      <w:r w:rsidR="00813CAF" w:rsidRPr="006F361F">
        <w:fldChar w:fldCharType="begin"/>
      </w:r>
      <w:r w:rsidR="00813CAF" w:rsidRPr="006F361F">
        <w:instrText xml:space="preserve"> SEQ [Figure_3. \* ARABIC </w:instrText>
      </w:r>
      <w:r w:rsidR="00813CAF" w:rsidRPr="006F361F">
        <w:fldChar w:fldCharType="separate"/>
      </w:r>
      <w:r w:rsidR="007670D1">
        <w:rPr>
          <w:noProof/>
        </w:rPr>
        <w:t>9</w:t>
      </w:r>
      <w:r w:rsidR="00813CAF" w:rsidRPr="006F361F">
        <w:rPr>
          <w:noProof/>
        </w:rPr>
        <w:fldChar w:fldCharType="end"/>
      </w:r>
      <w:bookmarkEnd w:id="39"/>
      <w:r w:rsidRPr="006F361F">
        <w:t xml:space="preserve">] The blocking response distribution at </w:t>
      </w:r>
      <w:r w:rsidR="001E0698" w:rsidRPr="006F361F">
        <w:t xml:space="preserve">a </w:t>
      </w:r>
      <w:r w:rsidRPr="006F361F">
        <w:t xml:space="preserve">drug concentration of </w:t>
      </w:r>
      <m:oMath>
        <m:sSub>
          <m:sSubPr>
            <m:ctrlPr>
              <w:rPr>
                <w:rFonts w:ascii="Cambria Math" w:hAnsi="Cambria Math"/>
                <w:i/>
              </w:rPr>
            </m:ctrlPr>
          </m:sSubPr>
          <m:e>
            <m:r>
              <w:rPr>
                <w:rFonts w:ascii="Cambria Math" w:hAnsi="Cambria Math"/>
              </w:rPr>
              <m:t>C</m:t>
            </m:r>
          </m:e>
          <m:sub>
            <m:r>
              <w:rPr>
                <w:rFonts w:ascii="Cambria Math" w:hAnsi="Cambria Math"/>
              </w:rPr>
              <m:t>high</m:t>
            </m:r>
          </m:sub>
        </m:sSub>
      </m:oMath>
      <w:r w:rsidRPr="006F361F">
        <w:t xml:space="preserve"> from scheme 1 (left) and scheme 2 (right). </w:t>
      </w:r>
      <m:oMath>
        <m:r>
          <w:rPr>
            <w:rFonts w:ascii="Cambria Math" w:hAnsi="Cambria Math"/>
          </w:rPr>
          <m:t>y</m:t>
        </m:r>
      </m:oMath>
      <w:r w:rsidRPr="006F361F">
        <w:t xml:space="preserve"> axis is the relative frequency and </w:t>
      </w:r>
      <m:oMath>
        <m:r>
          <w:rPr>
            <w:rFonts w:ascii="Cambria Math" w:hAnsi="Cambria Math"/>
          </w:rPr>
          <m:t>x</m:t>
        </m:r>
      </m:oMath>
      <w:r w:rsidRPr="006F361F">
        <w:t xml:space="preserve"> axis is the blocking percentage. Please note that the middle and lower panels have </w:t>
      </w:r>
      <w:r w:rsidR="001E0698" w:rsidRPr="006F361F">
        <w:t xml:space="preserve">a </w:t>
      </w:r>
      <w:r w:rsidRPr="006F361F">
        <w:t>secondary vertical axis for the results of MCMC.</w:t>
      </w:r>
      <w:bookmarkEnd w:id="40"/>
    </w:p>
    <w:p w14:paraId="229E0400" w14:textId="330C9C08"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t xml:space="preserve">One important assumption in </w:t>
      </w:r>
      <w:r w:rsidR="00F55B43" w:rsidRPr="006F361F">
        <w:rPr>
          <w:rFonts w:eastAsia="Batang"/>
        </w:rPr>
        <w:t>the</w:t>
      </w:r>
      <w:r w:rsidRPr="006F361F">
        <w:rPr>
          <w:rFonts w:eastAsia="Batang"/>
        </w:rPr>
        <w:t xml:space="preserve"> proposed </w:t>
      </w:r>
      <w:r w:rsidR="00A031A5" w:rsidRPr="006F361F">
        <w:rPr>
          <w:rFonts w:eastAsia="Batang"/>
        </w:rPr>
        <w:t>MC</w:t>
      </w:r>
      <w:r w:rsidRPr="006F361F">
        <w:rPr>
          <w:rFonts w:eastAsia="Batang"/>
        </w:rPr>
        <w:t xml:space="preserve"> simulation is that the scatter of data around the curves follows Gaussian distribution. </w:t>
      </w:r>
      <w:r w:rsidR="00F55B43" w:rsidRPr="006F361F">
        <w:rPr>
          <w:rFonts w:eastAsia="Batang"/>
        </w:rPr>
        <w:t>One</w:t>
      </w:r>
      <w:r w:rsidRPr="006F361F">
        <w:rPr>
          <w:rFonts w:eastAsia="Batang"/>
        </w:rPr>
        <w:t xml:space="preserve"> can clearly observe in </w:t>
      </w:r>
      <w:r w:rsidRPr="006F361F">
        <w:rPr>
          <w:rFonts w:eastAsia="Batang"/>
        </w:rPr>
        <w:fldChar w:fldCharType="begin"/>
      </w:r>
      <w:r w:rsidRPr="006F361F">
        <w:rPr>
          <w:rFonts w:eastAsia="Batang"/>
        </w:rPr>
        <w:instrText xml:space="preserve"> REF _Ref57124298 \h </w:instrText>
      </w:r>
      <w:r w:rsidRPr="006F361F">
        <w:rPr>
          <w:rFonts w:eastAsia="Batang"/>
        </w:rPr>
      </w:r>
      <w:r w:rsidRPr="006F361F">
        <w:rPr>
          <w:rFonts w:eastAsia="Batang"/>
        </w:rPr>
        <w:fldChar w:fldCharType="separate"/>
      </w:r>
      <w:r w:rsidR="007670D1" w:rsidRPr="006F361F">
        <w:t xml:space="preserve">[Figure 3. </w:t>
      </w:r>
      <w:r w:rsidR="007670D1">
        <w:rPr>
          <w:noProof/>
        </w:rPr>
        <w:t>9</w:t>
      </w:r>
      <w:r w:rsidRPr="006F361F">
        <w:rPr>
          <w:rFonts w:eastAsia="Batang"/>
        </w:rPr>
        <w:fldChar w:fldCharType="end"/>
      </w:r>
      <w:r w:rsidRPr="006F361F">
        <w:rPr>
          <w:rFonts w:eastAsia="Batang"/>
        </w:rPr>
        <w:t>] that for all cases (including the cases with insufficient dose-response data), the blocking response follows the Gaussian</w:t>
      </w:r>
      <w:r w:rsidR="00F55B43" w:rsidRPr="006F361F">
        <w:rPr>
          <w:rFonts w:eastAsia="Batang"/>
        </w:rPr>
        <w:t xml:space="preserve"> distribution</w:t>
      </w:r>
      <w:r w:rsidRPr="006F361F">
        <w:rPr>
          <w:rFonts w:eastAsia="Batang"/>
        </w:rPr>
        <w:t>. Meanwhile, MCMC generates Gaussian sc</w:t>
      </w:r>
      <w:r w:rsidR="00F55B43" w:rsidRPr="006F361F">
        <w:rPr>
          <w:rFonts w:eastAsia="Batang"/>
        </w:rPr>
        <w:t>atter of data only for</w:t>
      </w:r>
      <w:r w:rsidRPr="006F361F">
        <w:rPr>
          <w:rFonts w:eastAsia="Batang"/>
        </w:rPr>
        <w:t xml:space="preserve"> </w:t>
      </w:r>
      <w:r w:rsidR="001E0698" w:rsidRPr="006F361F">
        <w:rPr>
          <w:rFonts w:eastAsia="Batang"/>
        </w:rPr>
        <w:t xml:space="preserve">the </w:t>
      </w:r>
      <w:r w:rsidRPr="006F361F">
        <w:rPr>
          <w:rFonts w:eastAsia="Batang"/>
        </w:rPr>
        <w:t>Dofetilide hERG channel</w:t>
      </w:r>
      <w:r w:rsidR="00F55B43" w:rsidRPr="006F361F">
        <w:rPr>
          <w:rFonts w:eastAsia="Batang"/>
        </w:rPr>
        <w:t xml:space="preserve"> (top panels)</w:t>
      </w:r>
      <w:r w:rsidRPr="006F361F">
        <w:rPr>
          <w:rFonts w:eastAsia="Batang"/>
        </w:rPr>
        <w:t xml:space="preserve"> which has sufficient dose-response data. On the other hand, for insufficient cases</w:t>
      </w:r>
      <w:r w:rsidR="001E0698" w:rsidRPr="006F361F">
        <w:rPr>
          <w:rFonts w:eastAsia="Batang"/>
        </w:rPr>
        <w:t>,</w:t>
      </w:r>
      <w:r w:rsidRPr="006F361F">
        <w:rPr>
          <w:rFonts w:eastAsia="Batang"/>
        </w:rPr>
        <w:t xml:space="preserve"> as shown in </w:t>
      </w:r>
      <w:r w:rsidR="001E0698" w:rsidRPr="006F361F">
        <w:rPr>
          <w:rFonts w:eastAsia="Batang"/>
        </w:rPr>
        <w:t xml:space="preserve">the </w:t>
      </w:r>
      <w:r w:rsidRPr="006F361F">
        <w:rPr>
          <w:rFonts w:eastAsia="Batang"/>
        </w:rPr>
        <w:t xml:space="preserve">middle and bottom panels, MCMC yields quite irregular distribution as </w:t>
      </w:r>
      <w:r w:rsidR="001E0698" w:rsidRPr="006F361F">
        <w:rPr>
          <w:rFonts w:eastAsia="Batang"/>
        </w:rPr>
        <w:t xml:space="preserve">a </w:t>
      </w:r>
      <w:r w:rsidRPr="006F361F">
        <w:rPr>
          <w:rFonts w:eastAsia="Batang"/>
        </w:rPr>
        <w:t xml:space="preserve">relatively huge number of blocking responses are grouped close to its minimum value. This indicates that </w:t>
      </w:r>
      <w:r w:rsidR="00A031A5" w:rsidRPr="006F361F">
        <w:rPr>
          <w:rFonts w:eastAsia="Batang"/>
        </w:rPr>
        <w:t xml:space="preserve">my </w:t>
      </w:r>
      <w:r w:rsidRPr="006F361F">
        <w:rPr>
          <w:rFonts w:eastAsia="Batang"/>
        </w:rPr>
        <w:t xml:space="preserve">assumption for </w:t>
      </w:r>
      <w:r w:rsidR="001E0698" w:rsidRPr="006F361F">
        <w:rPr>
          <w:rFonts w:eastAsia="Batang"/>
        </w:rPr>
        <w:t xml:space="preserve">the </w:t>
      </w:r>
      <w:r w:rsidRPr="006F361F">
        <w:rPr>
          <w:rFonts w:eastAsia="Batang"/>
        </w:rPr>
        <w:t>scatter</w:t>
      </w:r>
      <w:r w:rsidR="001E0698" w:rsidRPr="006F361F">
        <w:rPr>
          <w:rFonts w:eastAsia="Batang"/>
        </w:rPr>
        <w:t>ing</w:t>
      </w:r>
      <w:r w:rsidRPr="006F361F">
        <w:rPr>
          <w:rFonts w:eastAsia="Batang"/>
        </w:rPr>
        <w:t xml:space="preserve"> of data is appropriate whenever sufficient data is achieved and MCMC res</w:t>
      </w:r>
      <w:r w:rsidR="00A031A5" w:rsidRPr="006F361F">
        <w:rPr>
          <w:rFonts w:eastAsia="Batang"/>
        </w:rPr>
        <w:t>ults emphasize that assumption.</w:t>
      </w:r>
    </w:p>
    <w:p w14:paraId="230C491F" w14:textId="77777777" w:rsidR="00BA1780" w:rsidRPr="006F361F" w:rsidRDefault="00BA1780" w:rsidP="00BA1780">
      <w:pPr>
        <w:tabs>
          <w:tab w:val="left" w:pos="187"/>
          <w:tab w:val="left" w:pos="288"/>
          <w:tab w:val="left" w:pos="317"/>
        </w:tabs>
        <w:jc w:val="both"/>
        <w:rPr>
          <w:rFonts w:eastAsia="Batang"/>
        </w:rPr>
      </w:pPr>
    </w:p>
    <w:p w14:paraId="295DEAED" w14:textId="77777777" w:rsidR="00BA1780" w:rsidRPr="006F361F" w:rsidRDefault="00BA1780" w:rsidP="00BA1780">
      <w:pPr>
        <w:rPr>
          <w:rFonts w:eastAsia="Batang"/>
        </w:rPr>
      </w:pPr>
      <w:r w:rsidRPr="006F361F">
        <w:rPr>
          <w:rFonts w:eastAsia="Batang"/>
        </w:rPr>
        <w:br w:type="page"/>
      </w:r>
    </w:p>
    <w:p w14:paraId="130A5693" w14:textId="77777777" w:rsidR="00BA1780" w:rsidRPr="006F361F" w:rsidRDefault="00BA1780" w:rsidP="00BA1780">
      <w:pPr>
        <w:pStyle w:val="Heading1"/>
      </w:pPr>
      <w:bookmarkStart w:id="41" w:name="_Toc182812290"/>
      <w:r w:rsidRPr="006F361F">
        <w:lastRenderedPageBreak/>
        <w:t>Conclusion and Limitation</w:t>
      </w:r>
      <w:bookmarkEnd w:id="41"/>
    </w:p>
    <w:p w14:paraId="0EA7FC07" w14:textId="77777777" w:rsidR="00BA1780" w:rsidRPr="006F361F" w:rsidRDefault="00BA1780" w:rsidP="00BA1780">
      <w:pPr>
        <w:tabs>
          <w:tab w:val="left" w:pos="187"/>
          <w:tab w:val="left" w:pos="288"/>
          <w:tab w:val="left" w:pos="317"/>
        </w:tabs>
        <w:jc w:val="both"/>
        <w:rPr>
          <w:rFonts w:eastAsia="Batang"/>
        </w:rPr>
      </w:pPr>
      <w:r w:rsidRPr="006F361F">
        <w:rPr>
          <w:rFonts w:eastAsia="Batang"/>
        </w:rPr>
        <w:tab/>
      </w:r>
      <w:r w:rsidRPr="006F361F">
        <w:rPr>
          <w:rFonts w:eastAsia="Batang"/>
        </w:rPr>
        <w:tab/>
      </w:r>
    </w:p>
    <w:p w14:paraId="5D7C5BFA" w14:textId="2DBE3939" w:rsidR="00BA1780" w:rsidRPr="006F361F" w:rsidRDefault="00BA1780" w:rsidP="00BA1780">
      <w:pPr>
        <w:tabs>
          <w:tab w:val="left" w:pos="187"/>
          <w:tab w:val="left" w:pos="288"/>
          <w:tab w:val="left" w:pos="317"/>
        </w:tabs>
        <w:jc w:val="both"/>
      </w:pPr>
      <w:r w:rsidRPr="006F361F">
        <w:tab/>
      </w:r>
      <w:r w:rsidRPr="006F361F">
        <w:tab/>
        <w:t>Hill fitting and bootstrapping</w:t>
      </w:r>
      <w:r w:rsidR="00DF0A50" w:rsidRPr="006F361F">
        <w:t xml:space="preserve"> can play </w:t>
      </w:r>
      <w:r w:rsidR="001E0698" w:rsidRPr="006F361F">
        <w:t xml:space="preserve">an </w:t>
      </w:r>
      <w:r w:rsidR="00DF0A50" w:rsidRPr="006F361F">
        <w:t>important role as int</w:t>
      </w:r>
      <w:r w:rsidRPr="006F361F">
        <w:t xml:space="preserve">egral parts of drug assessment in </w:t>
      </w:r>
      <w:r w:rsidR="001E0698" w:rsidRPr="006F361F">
        <w:t xml:space="preserve">the </w:t>
      </w:r>
      <w:r w:rsidRPr="006F361F">
        <w:t xml:space="preserve">CiPA project. Providing simple yet reliable parameter fitting and predicting capabilities, </w:t>
      </w:r>
      <w:r w:rsidR="003D4922" w:rsidRPr="006F361F">
        <w:t>I</w:t>
      </w:r>
      <w:r w:rsidRPr="006F361F">
        <w:t xml:space="preserve"> showed that Hill fitting with LSM and Monte Carlo simulation could help researchers during their first step of computational drug assessment. In addition, </w:t>
      </w:r>
      <w:r w:rsidR="00DF0A50" w:rsidRPr="006F361F">
        <w:t>the</w:t>
      </w:r>
      <w:r w:rsidRPr="006F361F">
        <w:t xml:space="preserve"> proposed </w:t>
      </w:r>
      <w:r w:rsidR="00A031A5" w:rsidRPr="006F361F">
        <w:t xml:space="preserve">MC </w:t>
      </w:r>
      <w:r w:rsidRPr="006F361F">
        <w:t xml:space="preserve">method generates quite </w:t>
      </w:r>
      <w:r w:rsidR="00A832BF" w:rsidRPr="006F361F">
        <w:t>similar</w:t>
      </w:r>
      <w:r w:rsidRPr="006F361F">
        <w:t xml:space="preserve"> results compared to </w:t>
      </w:r>
      <w:r w:rsidR="001E0698" w:rsidRPr="006F361F">
        <w:t xml:space="preserve">the </w:t>
      </w:r>
      <w:r w:rsidRPr="006F361F">
        <w:t xml:space="preserve">rather complicated existing MCMC method, both in </w:t>
      </w:r>
      <w:r w:rsidR="00A031A5" w:rsidRPr="006F361F">
        <w:t>producing</w:t>
      </w:r>
      <w:r w:rsidRPr="006F361F">
        <w:t xml:space="preserve"> best-fit parameters and pr</w:t>
      </w:r>
      <w:r w:rsidR="00A832BF" w:rsidRPr="006F361F">
        <w:t>edicting the uncertainties. These advantages</w:t>
      </w:r>
      <w:r w:rsidRPr="006F361F">
        <w:t xml:space="preserve"> indicate that </w:t>
      </w:r>
      <w:r w:rsidR="00DF0A50" w:rsidRPr="006F361F">
        <w:t>the</w:t>
      </w:r>
      <w:r w:rsidRPr="006F361F">
        <w:t xml:space="preserve"> proposed methodology, especially </w:t>
      </w:r>
      <w:r w:rsidR="00A031A5" w:rsidRPr="006F361F">
        <w:t>MC</w:t>
      </w:r>
      <w:r w:rsidRPr="006F361F">
        <w:t xml:space="preserve"> bootstrapping samples, can be easily </w:t>
      </w:r>
      <w:r w:rsidR="00A832BF" w:rsidRPr="006F361F">
        <w:t xml:space="preserve">applied in Hill fitting and it also can be extended to other problems incorporating bootstrapping samples in general. </w:t>
      </w:r>
    </w:p>
    <w:p w14:paraId="06E171F2" w14:textId="507B4D5E" w:rsidR="00BA1780" w:rsidRPr="006F361F" w:rsidRDefault="00BA1780" w:rsidP="00BA1780">
      <w:pPr>
        <w:tabs>
          <w:tab w:val="left" w:pos="187"/>
          <w:tab w:val="left" w:pos="288"/>
          <w:tab w:val="left" w:pos="317"/>
        </w:tabs>
        <w:jc w:val="both"/>
      </w:pPr>
      <w:r w:rsidRPr="006F361F">
        <w:tab/>
      </w:r>
      <w:r w:rsidRPr="006F361F">
        <w:tab/>
        <w:t xml:space="preserve">Nevertheless, despite the promising results from </w:t>
      </w:r>
      <w:r w:rsidR="00A832BF" w:rsidRPr="006F361F">
        <w:t>the</w:t>
      </w:r>
      <w:r w:rsidRPr="006F361F">
        <w:t xml:space="preserve"> proposed methodology especially for bootstrapping, </w:t>
      </w:r>
      <w:r w:rsidR="00A031A5" w:rsidRPr="006F361F">
        <w:t>one</w:t>
      </w:r>
      <w:r w:rsidRPr="006F361F">
        <w:t xml:space="preserve"> can observe that this method has one prominent limitation. During </w:t>
      </w:r>
      <w:r w:rsidR="001E0698" w:rsidRPr="006F361F">
        <w:t xml:space="preserve">the </w:t>
      </w:r>
      <w:r w:rsidRPr="006F361F">
        <w:t xml:space="preserve">generation of blocking data by adding Gaussian scatters, </w:t>
      </w:r>
      <w:r w:rsidR="003D4922" w:rsidRPr="006F361F">
        <w:t xml:space="preserve">I </w:t>
      </w:r>
      <w:r w:rsidRPr="006F361F">
        <w:t>assumed that the scatters follow Gaussian distribution. In Hill fitting, the Gaussian distribution of scatter data produce</w:t>
      </w:r>
      <w:r w:rsidR="001E0698" w:rsidRPr="006F361F">
        <w:t>s</w:t>
      </w:r>
      <w:r w:rsidRPr="006F361F">
        <w:t xml:space="preserve"> quite consistent results especially with sufficient dose-response data compared to M</w:t>
      </w:r>
      <w:r w:rsidR="00A031A5" w:rsidRPr="006F361F">
        <w:t>CMC. However, f</w:t>
      </w:r>
      <w:r w:rsidRPr="006F361F">
        <w:t>or other type</w:t>
      </w:r>
      <w:r w:rsidR="001E0698" w:rsidRPr="006F361F">
        <w:t>s</w:t>
      </w:r>
      <w:r w:rsidRPr="006F361F">
        <w:t xml:space="preserve"> of problems, the errors may fol</w:t>
      </w:r>
      <w:r w:rsidR="00A031A5" w:rsidRPr="006F361F">
        <w:t>low other of distribution, thus one may need to change with different distribution sampling during MC simulation.</w:t>
      </w:r>
    </w:p>
    <w:p w14:paraId="11DD0884" w14:textId="77777777" w:rsidR="00BA1780" w:rsidRPr="006F361F" w:rsidRDefault="00BA1780" w:rsidP="00BA1780">
      <w:r w:rsidRPr="006F361F">
        <w:br w:type="page"/>
      </w:r>
    </w:p>
    <w:p w14:paraId="679C5AE3" w14:textId="77777777" w:rsidR="00BA1780" w:rsidRPr="006F361F" w:rsidRDefault="00BA1780" w:rsidP="00BA1780">
      <w:pPr>
        <w:pStyle w:val="Heading1"/>
        <w:numPr>
          <w:ilvl w:val="0"/>
          <w:numId w:val="0"/>
        </w:numPr>
      </w:pPr>
      <w:bookmarkStart w:id="42" w:name="_Toc182812291"/>
      <w:r w:rsidRPr="006F361F">
        <w:lastRenderedPageBreak/>
        <w:t>[References]</w:t>
      </w:r>
      <w:bookmarkEnd w:id="42"/>
    </w:p>
    <w:p w14:paraId="74579360" w14:textId="77777777" w:rsidR="00BA1780" w:rsidRPr="006F361F" w:rsidRDefault="00BA1780" w:rsidP="00BA1780">
      <w:pPr>
        <w:pStyle w:val="EndNoteBibliography"/>
        <w:ind w:left="720" w:hanging="720"/>
        <w:jc w:val="both"/>
      </w:pPr>
      <w:r w:rsidRPr="006F361F">
        <w:fldChar w:fldCharType="begin"/>
      </w:r>
      <w:r w:rsidRPr="006F361F">
        <w:instrText xml:space="preserve"> ADDIN EN.REFLIST </w:instrText>
      </w:r>
      <w:r w:rsidRPr="006F361F">
        <w:fldChar w:fldCharType="separate"/>
      </w:r>
      <w:r w:rsidRPr="006F361F">
        <w:t>1.</w:t>
      </w:r>
      <w:r w:rsidRPr="006F361F">
        <w:tab/>
        <w:t xml:space="preserve">Hill, A.V., </w:t>
      </w:r>
      <w:r w:rsidRPr="006F361F">
        <w:rPr>
          <w:i/>
        </w:rPr>
        <w:t>The possible effects of the aggregation of the molecules of hæmoglobin on its dissociation curves.</w:t>
      </w:r>
      <w:r w:rsidRPr="006F361F">
        <w:t xml:space="preserve"> The Journal of Physiology, 1910. </w:t>
      </w:r>
      <w:r w:rsidRPr="006F361F">
        <w:rPr>
          <w:b/>
        </w:rPr>
        <w:t>40</w:t>
      </w:r>
      <w:r w:rsidRPr="006F361F">
        <w:t>: p. i--vii.</w:t>
      </w:r>
    </w:p>
    <w:p w14:paraId="5EBDACB4" w14:textId="77777777" w:rsidR="00BA1780" w:rsidRPr="006F361F" w:rsidRDefault="00BA1780" w:rsidP="00BA1780">
      <w:pPr>
        <w:pStyle w:val="EndNoteBibliography"/>
        <w:ind w:left="720" w:hanging="720"/>
        <w:jc w:val="both"/>
      </w:pPr>
      <w:r w:rsidRPr="006F361F">
        <w:t>2.</w:t>
      </w:r>
      <w:r w:rsidRPr="006F361F">
        <w:tab/>
        <w:t xml:space="preserve">Gesztelyi, R., et al., </w:t>
      </w:r>
      <w:r w:rsidRPr="006F361F">
        <w:rPr>
          <w:i/>
        </w:rPr>
        <w:t>The Hill equation and the origin of quantitative pharmacology.</w:t>
      </w:r>
      <w:r w:rsidRPr="006F361F">
        <w:t xml:space="preserve"> Archive for History of Exact Sciences, 2012. </w:t>
      </w:r>
      <w:r w:rsidRPr="006F361F">
        <w:rPr>
          <w:b/>
        </w:rPr>
        <w:t>66</w:t>
      </w:r>
      <w:r w:rsidRPr="006F361F">
        <w:t>(4): p. 427-438.</w:t>
      </w:r>
    </w:p>
    <w:p w14:paraId="2D9765B6" w14:textId="77777777" w:rsidR="00BA1780" w:rsidRPr="006F361F" w:rsidRDefault="00BA1780" w:rsidP="00BA1780">
      <w:pPr>
        <w:pStyle w:val="EndNoteBibliography"/>
        <w:ind w:left="720" w:hanging="720"/>
        <w:jc w:val="both"/>
      </w:pPr>
      <w:r w:rsidRPr="006F361F">
        <w:t>3.</w:t>
      </w:r>
      <w:r w:rsidRPr="006F361F">
        <w:tab/>
        <w:t xml:space="preserve">Langmuir, I., </w:t>
      </w:r>
      <w:r w:rsidRPr="006F361F">
        <w:rPr>
          <w:i/>
        </w:rPr>
        <w:t>THE ADSORPTION OF GASES ON PLANE SURFACES OF GLASS, MICA AND PLATINUM.</w:t>
      </w:r>
      <w:r w:rsidRPr="006F361F">
        <w:t xml:space="preserve"> Journal of the American Chemical Society, 1918. </w:t>
      </w:r>
      <w:r w:rsidRPr="006F361F">
        <w:rPr>
          <w:b/>
        </w:rPr>
        <w:t>40</w:t>
      </w:r>
      <w:r w:rsidRPr="006F361F">
        <w:t>(9): p. 1361-1403.</w:t>
      </w:r>
    </w:p>
    <w:p w14:paraId="2425B54F" w14:textId="77777777" w:rsidR="00BA1780" w:rsidRPr="006F361F" w:rsidRDefault="00BA1780" w:rsidP="00BA1780">
      <w:pPr>
        <w:pStyle w:val="EndNoteBibliography"/>
        <w:ind w:left="720" w:hanging="720"/>
        <w:jc w:val="both"/>
      </w:pPr>
      <w:r w:rsidRPr="006F361F">
        <w:t>4.</w:t>
      </w:r>
      <w:r w:rsidRPr="006F361F">
        <w:tab/>
        <w:t xml:space="preserve">Neubig, R.R., et al., </w:t>
      </w:r>
      <w:r w:rsidRPr="006F361F">
        <w:rPr>
          <w:i/>
        </w:rPr>
        <w:t>International Union of Pharmacology Committee on Receptor Nomenclature and Drug Classification. XXXVIII. Update on terms and symbols in quantitative pharmacology.</w:t>
      </w:r>
      <w:r w:rsidRPr="006F361F">
        <w:t xml:space="preserve"> Pharmacol Rev, 2003. </w:t>
      </w:r>
      <w:r w:rsidRPr="006F361F">
        <w:rPr>
          <w:b/>
        </w:rPr>
        <w:t>55</w:t>
      </w:r>
      <w:r w:rsidRPr="006F361F">
        <w:t>(4): p. 597-606.</w:t>
      </w:r>
    </w:p>
    <w:p w14:paraId="55A96865" w14:textId="77777777" w:rsidR="00BA1780" w:rsidRPr="006F361F" w:rsidRDefault="00BA1780" w:rsidP="00BA1780">
      <w:pPr>
        <w:pStyle w:val="EndNoteBibliography"/>
        <w:ind w:left="720" w:hanging="720"/>
        <w:jc w:val="both"/>
      </w:pPr>
      <w:r w:rsidRPr="006F361F">
        <w:t>5.</w:t>
      </w:r>
      <w:r w:rsidRPr="006F361F">
        <w:tab/>
        <w:t xml:space="preserve">Kenakin, T., </w:t>
      </w:r>
      <w:r w:rsidRPr="006F361F">
        <w:rPr>
          <w:i/>
        </w:rPr>
        <w:t>Data-driven analysis in drug discovery.</w:t>
      </w:r>
      <w:r w:rsidRPr="006F361F">
        <w:t xml:space="preserve"> J Recept Signal Transduct Res, 2006. </w:t>
      </w:r>
      <w:r w:rsidRPr="006F361F">
        <w:rPr>
          <w:b/>
        </w:rPr>
        <w:t>26</w:t>
      </w:r>
      <w:r w:rsidRPr="006F361F">
        <w:t>(4): p. 299-327.</w:t>
      </w:r>
    </w:p>
    <w:p w14:paraId="5F16DC95" w14:textId="77777777" w:rsidR="00BA1780" w:rsidRPr="006F361F" w:rsidRDefault="00BA1780" w:rsidP="00BA1780">
      <w:pPr>
        <w:pStyle w:val="EndNoteBibliography"/>
        <w:ind w:left="720" w:hanging="720"/>
        <w:jc w:val="both"/>
      </w:pPr>
      <w:r w:rsidRPr="006F361F">
        <w:t>6.</w:t>
      </w:r>
      <w:r w:rsidRPr="006F361F">
        <w:tab/>
        <w:t xml:space="preserve">Motulsky, H. and A. Christopoulos. </w:t>
      </w:r>
      <w:r w:rsidRPr="006F361F">
        <w:rPr>
          <w:i/>
        </w:rPr>
        <w:t>Fitting Models to Biological Data Using Linear and Nonlinear Regression: A Practical Guide to Curve Fitting</w:t>
      </w:r>
      <w:r w:rsidRPr="006F361F">
        <w:t>. 2004.</w:t>
      </w:r>
    </w:p>
    <w:p w14:paraId="0B191D91" w14:textId="77777777" w:rsidR="00BA1780" w:rsidRPr="006F361F" w:rsidRDefault="00BA1780" w:rsidP="00BA1780">
      <w:pPr>
        <w:pStyle w:val="EndNoteBibliography"/>
        <w:ind w:left="720" w:hanging="720"/>
        <w:jc w:val="both"/>
      </w:pPr>
      <w:r w:rsidRPr="006F361F">
        <w:t>7.</w:t>
      </w:r>
      <w:r w:rsidRPr="006F361F">
        <w:tab/>
        <w:t xml:space="preserve">Black, J.W. and P. Leff, </w:t>
      </w:r>
      <w:r w:rsidRPr="006F361F">
        <w:rPr>
          <w:i/>
        </w:rPr>
        <w:t>Operational Models of Pharmacological Agonism.</w:t>
      </w:r>
      <w:r w:rsidRPr="006F361F">
        <w:t xml:space="preserve"> Proceedings of the Royal Society of London. Series B, Biological Sciences, 1983. </w:t>
      </w:r>
      <w:r w:rsidRPr="006F361F">
        <w:rPr>
          <w:b/>
        </w:rPr>
        <w:t>220</w:t>
      </w:r>
      <w:r w:rsidRPr="006F361F">
        <w:t>(1219): p. 141-162.</w:t>
      </w:r>
    </w:p>
    <w:p w14:paraId="5D900A8E" w14:textId="77777777" w:rsidR="00BA1780" w:rsidRPr="006F361F" w:rsidRDefault="00BA1780" w:rsidP="00BA1780">
      <w:pPr>
        <w:pStyle w:val="EndNoteBibliography"/>
        <w:ind w:left="720" w:hanging="720"/>
        <w:jc w:val="both"/>
      </w:pPr>
      <w:r w:rsidRPr="006F361F">
        <w:t>8.</w:t>
      </w:r>
      <w:r w:rsidRPr="006F361F">
        <w:tab/>
        <w:t xml:space="preserve">Keller, F., et al., </w:t>
      </w:r>
      <w:r w:rsidRPr="006F361F">
        <w:rPr>
          <w:i/>
        </w:rPr>
        <w:t>PK-PD curve-fitting problems with the Hill equation? Try one of the 1-exp functions derived from Hodgkin, Douglas or Gompertz.</w:t>
      </w:r>
      <w:r w:rsidRPr="006F361F">
        <w:t xml:space="preserve"> Int J Clin Pharmacol Ther, 2002. </w:t>
      </w:r>
      <w:r w:rsidRPr="006F361F">
        <w:rPr>
          <w:b/>
        </w:rPr>
        <w:t>40</w:t>
      </w:r>
      <w:r w:rsidRPr="006F361F">
        <w:t>(1): p. 23-9.</w:t>
      </w:r>
    </w:p>
    <w:p w14:paraId="79F1E357" w14:textId="77777777" w:rsidR="00BA1780" w:rsidRPr="006F361F" w:rsidRDefault="00BA1780" w:rsidP="00BA1780">
      <w:pPr>
        <w:pStyle w:val="EndNoteBibliography"/>
        <w:ind w:left="720" w:hanging="720"/>
        <w:jc w:val="both"/>
      </w:pPr>
      <w:r w:rsidRPr="006F361F">
        <w:t>9.</w:t>
      </w:r>
      <w:r w:rsidRPr="006F361F">
        <w:tab/>
        <w:t xml:space="preserve">Giraldo, J., et al., </w:t>
      </w:r>
      <w:r w:rsidRPr="006F361F">
        <w:rPr>
          <w:i/>
        </w:rPr>
        <w:t>Assessing the (a)symmetry of concentration-effect curves: empirical versus mechanistic models.</w:t>
      </w:r>
      <w:r w:rsidRPr="006F361F">
        <w:t xml:space="preserve"> Pharmacol Ther, 2002. </w:t>
      </w:r>
      <w:r w:rsidRPr="006F361F">
        <w:rPr>
          <w:b/>
        </w:rPr>
        <w:t>95</w:t>
      </w:r>
      <w:r w:rsidRPr="006F361F">
        <w:t>(1): p. 21-45.</w:t>
      </w:r>
    </w:p>
    <w:p w14:paraId="4FAB872D" w14:textId="77777777" w:rsidR="00BA1780" w:rsidRPr="006F361F" w:rsidRDefault="00BA1780" w:rsidP="00BA1780">
      <w:pPr>
        <w:pStyle w:val="EndNoteBibliography"/>
        <w:ind w:left="720" w:hanging="720"/>
        <w:jc w:val="both"/>
      </w:pPr>
      <w:r w:rsidRPr="006F361F">
        <w:t>10.</w:t>
      </w:r>
      <w:r w:rsidRPr="006F361F">
        <w:tab/>
        <w:t xml:space="preserve">Van der Graaf, P.H. and W.B. Stam, </w:t>
      </w:r>
      <w:r w:rsidRPr="006F361F">
        <w:rPr>
          <w:i/>
        </w:rPr>
        <w:t>Analysis of receptor inactivation experiments with the operational model of agonism yields correlated estimates of agonist affinity and efficacy.</w:t>
      </w:r>
      <w:r w:rsidRPr="006F361F">
        <w:t xml:space="preserve"> Journal of Pharmacological and Toxicological Methods, 1999. </w:t>
      </w:r>
      <w:r w:rsidRPr="006F361F">
        <w:rPr>
          <w:b/>
        </w:rPr>
        <w:t>41</w:t>
      </w:r>
      <w:r w:rsidRPr="006F361F">
        <w:t>(2): p. 117-125.</w:t>
      </w:r>
    </w:p>
    <w:p w14:paraId="026DABE2" w14:textId="77777777" w:rsidR="00BA1780" w:rsidRPr="006F361F" w:rsidRDefault="00BA1780" w:rsidP="00BA1780">
      <w:pPr>
        <w:pStyle w:val="EndNoteBibliography"/>
        <w:ind w:left="720" w:hanging="720"/>
        <w:jc w:val="both"/>
      </w:pPr>
      <w:r w:rsidRPr="006F361F">
        <w:t>11.</w:t>
      </w:r>
      <w:r w:rsidRPr="006F361F">
        <w:tab/>
        <w:t xml:space="preserve">Gintant, G.A., </w:t>
      </w:r>
      <w:r w:rsidRPr="006F361F">
        <w:rPr>
          <w:i/>
        </w:rPr>
        <w:t>Preclinical Torsades-de-Pointes screens: advantages and limitations of surrogate and direct approaches in evaluating proarrhythmic risk.</w:t>
      </w:r>
      <w:r w:rsidRPr="006F361F">
        <w:t xml:space="preserve"> Pharmacol Ther, 2008. </w:t>
      </w:r>
      <w:r w:rsidRPr="006F361F">
        <w:rPr>
          <w:b/>
        </w:rPr>
        <w:t>119</w:t>
      </w:r>
      <w:r w:rsidRPr="006F361F">
        <w:t>(2): p. 199-209.</w:t>
      </w:r>
    </w:p>
    <w:p w14:paraId="4467AB1C" w14:textId="77777777" w:rsidR="00BA1780" w:rsidRPr="006F361F" w:rsidRDefault="00BA1780" w:rsidP="00BA1780">
      <w:pPr>
        <w:pStyle w:val="EndNoteBibliography"/>
        <w:ind w:left="720" w:hanging="720"/>
        <w:jc w:val="both"/>
      </w:pPr>
      <w:r w:rsidRPr="006F361F">
        <w:t>12.</w:t>
      </w:r>
      <w:r w:rsidRPr="006F361F">
        <w:tab/>
        <w:t xml:space="preserve">Sager, P.T., et al., </w:t>
      </w:r>
      <w:r w:rsidRPr="006F361F">
        <w:rPr>
          <w:i/>
        </w:rPr>
        <w:t>Rechanneling the cardiac proarrhythmia safety paradigm: a meeting report from the Cardiac Safety Research Consortium.</w:t>
      </w:r>
      <w:r w:rsidRPr="006F361F">
        <w:t xml:space="preserve"> Am Heart J, 2014. </w:t>
      </w:r>
      <w:r w:rsidRPr="006F361F">
        <w:rPr>
          <w:b/>
        </w:rPr>
        <w:t>167</w:t>
      </w:r>
      <w:r w:rsidRPr="006F361F">
        <w:t>(3): p. 292-300.</w:t>
      </w:r>
    </w:p>
    <w:p w14:paraId="581C18E1" w14:textId="77777777" w:rsidR="00BA1780" w:rsidRPr="006F361F" w:rsidRDefault="00BA1780" w:rsidP="00BA1780">
      <w:pPr>
        <w:pStyle w:val="EndNoteBibliography"/>
        <w:ind w:left="720" w:hanging="720"/>
        <w:jc w:val="both"/>
      </w:pPr>
      <w:r w:rsidRPr="006F361F">
        <w:t>13.</w:t>
      </w:r>
      <w:r w:rsidRPr="006F361F">
        <w:tab/>
        <w:t xml:space="preserve">Vicente, J., et al., </w:t>
      </w:r>
      <w:r w:rsidRPr="006F361F">
        <w:rPr>
          <w:i/>
        </w:rPr>
        <w:t xml:space="preserve">Mechanistic Model-Informed Proarrhythmic Risk Assessment of Drugs: Review of the "CiPA" Initiative and Design of a </w:t>
      </w:r>
      <w:r w:rsidRPr="006F361F">
        <w:rPr>
          <w:i/>
        </w:rPr>
        <w:lastRenderedPageBreak/>
        <w:t>Prospective Clinical Validation Study.</w:t>
      </w:r>
      <w:r w:rsidRPr="006F361F">
        <w:t xml:space="preserve"> Clin Pharmacol Ther, 2018. </w:t>
      </w:r>
      <w:r w:rsidRPr="006F361F">
        <w:rPr>
          <w:b/>
        </w:rPr>
        <w:t>103</w:t>
      </w:r>
      <w:r w:rsidRPr="006F361F">
        <w:t>(1): p. 54-66.</w:t>
      </w:r>
    </w:p>
    <w:p w14:paraId="48F35A10" w14:textId="77777777" w:rsidR="00BA1780" w:rsidRPr="006F361F" w:rsidRDefault="00BA1780" w:rsidP="00BA1780">
      <w:pPr>
        <w:pStyle w:val="EndNoteBibliography"/>
        <w:ind w:left="720" w:hanging="720"/>
        <w:jc w:val="both"/>
      </w:pPr>
      <w:r w:rsidRPr="006F361F">
        <w:t>14.</w:t>
      </w:r>
      <w:r w:rsidRPr="006F361F">
        <w:tab/>
        <w:t xml:space="preserve">Strauss, D.G., et al., </w:t>
      </w:r>
      <w:r w:rsidRPr="006F361F">
        <w:rPr>
          <w:i/>
        </w:rPr>
        <w:t>Comprehensive In Vitro Proarrhythmia Assay (CiPA) Update from a Cardiac Safety Research Consortium / Health and Environmental Sciences Institute / FDA Meeting.</w:t>
      </w:r>
      <w:r w:rsidRPr="006F361F">
        <w:t xml:space="preserve"> Ther Innov Regul Sci, 2019. </w:t>
      </w:r>
      <w:r w:rsidRPr="006F361F">
        <w:rPr>
          <w:b/>
        </w:rPr>
        <w:t>53</w:t>
      </w:r>
      <w:r w:rsidRPr="006F361F">
        <w:t>(4): p. 519-525.</w:t>
      </w:r>
    </w:p>
    <w:p w14:paraId="3AD2E7FD" w14:textId="77777777" w:rsidR="00BA1780" w:rsidRPr="006F361F" w:rsidRDefault="00BA1780" w:rsidP="00BA1780">
      <w:pPr>
        <w:pStyle w:val="EndNoteBibliography"/>
        <w:ind w:left="720" w:hanging="720"/>
        <w:jc w:val="both"/>
      </w:pPr>
      <w:r w:rsidRPr="006F361F">
        <w:t>15.</w:t>
      </w:r>
      <w:r w:rsidRPr="006F361F">
        <w:tab/>
        <w:t xml:space="preserve">Chang, K.C., et al., </w:t>
      </w:r>
      <w:r w:rsidRPr="006F361F">
        <w:rPr>
          <w:i/>
        </w:rPr>
        <w:t>Uncertainty Quantification Reveals the Importance of Data Variability and Experimental Design Considerations for in Silico Proarrhythmia Risk Assessment.</w:t>
      </w:r>
      <w:r w:rsidRPr="006F361F">
        <w:t xml:space="preserve"> Front Physiol, 2017. </w:t>
      </w:r>
      <w:r w:rsidRPr="006F361F">
        <w:rPr>
          <w:b/>
        </w:rPr>
        <w:t>8</w:t>
      </w:r>
      <w:r w:rsidRPr="006F361F">
        <w:t>: p. 917.</w:t>
      </w:r>
    </w:p>
    <w:p w14:paraId="481A9606" w14:textId="77777777" w:rsidR="00BA1780" w:rsidRPr="006F361F" w:rsidRDefault="00BA1780" w:rsidP="00BA1780">
      <w:pPr>
        <w:pStyle w:val="EndNoteBibliography"/>
        <w:ind w:left="720" w:hanging="720"/>
        <w:jc w:val="both"/>
      </w:pPr>
      <w:r w:rsidRPr="006F361F">
        <w:t>16.</w:t>
      </w:r>
      <w:r w:rsidRPr="006F361F">
        <w:tab/>
        <w:t xml:space="preserve">Haario, H., et al., </w:t>
      </w:r>
      <w:r w:rsidRPr="006F361F">
        <w:rPr>
          <w:i/>
        </w:rPr>
        <w:t>DRAM: Efficient adaptive MCMC.</w:t>
      </w:r>
      <w:r w:rsidRPr="006F361F">
        <w:t xml:space="preserve"> Statistics and Computing, 2006. </w:t>
      </w:r>
      <w:r w:rsidRPr="006F361F">
        <w:rPr>
          <w:b/>
        </w:rPr>
        <w:t>16</w:t>
      </w:r>
      <w:r w:rsidRPr="006F361F">
        <w:t>(4): p. 339-354.</w:t>
      </w:r>
    </w:p>
    <w:p w14:paraId="3EFA381A" w14:textId="77777777" w:rsidR="00BA1780" w:rsidRPr="006F361F" w:rsidRDefault="00BA1780" w:rsidP="00BA1780">
      <w:pPr>
        <w:pStyle w:val="EndNoteBibliography"/>
        <w:ind w:left="720" w:hanging="720"/>
        <w:jc w:val="both"/>
      </w:pPr>
      <w:r w:rsidRPr="006F361F">
        <w:t>17.</w:t>
      </w:r>
      <w:r w:rsidRPr="006F361F">
        <w:tab/>
        <w:t xml:space="preserve">Laine, M. and J. Tamminen, </w:t>
      </w:r>
      <w:r w:rsidRPr="006F361F">
        <w:rPr>
          <w:i/>
        </w:rPr>
        <w:t>Aerosol model selection and uncertainty modelling by adaptive MCMC technique.</w:t>
      </w:r>
      <w:r w:rsidRPr="006F361F">
        <w:t xml:space="preserve"> Atmos. Chem. Phys., 2008. </w:t>
      </w:r>
      <w:r w:rsidRPr="006F361F">
        <w:rPr>
          <w:b/>
        </w:rPr>
        <w:t>8</w:t>
      </w:r>
      <w:r w:rsidRPr="006F361F">
        <w:t>(24): p. 7697-7707.</w:t>
      </w:r>
    </w:p>
    <w:p w14:paraId="204701B5" w14:textId="77777777" w:rsidR="00BA1780" w:rsidRPr="006F361F" w:rsidRDefault="00BA1780" w:rsidP="00BA1780">
      <w:pPr>
        <w:pStyle w:val="EndNoteBibliography"/>
        <w:ind w:left="720" w:hanging="720"/>
        <w:jc w:val="both"/>
      </w:pPr>
      <w:r w:rsidRPr="006F361F">
        <w:t>18.</w:t>
      </w:r>
      <w:r w:rsidRPr="006F361F">
        <w:tab/>
        <w:t xml:space="preserve">Soetaert, K. and T. Petzoldt, </w:t>
      </w:r>
      <w:r w:rsidRPr="006F361F">
        <w:rPr>
          <w:i/>
        </w:rPr>
        <w:t>Inverse Modelling, Sensitivity and Monte Carlo Analysis in R Using Package FME.</w:t>
      </w:r>
      <w:r w:rsidRPr="006F361F">
        <w:t xml:space="preserve"> Journal of statistical software, 2010. </w:t>
      </w:r>
      <w:r w:rsidRPr="006F361F">
        <w:rPr>
          <w:b/>
        </w:rPr>
        <w:t>33</w:t>
      </w:r>
      <w:r w:rsidRPr="006F361F">
        <w:t>: p. 1.</w:t>
      </w:r>
    </w:p>
    <w:p w14:paraId="5F194270" w14:textId="77777777" w:rsidR="00BA1780" w:rsidRPr="006F361F" w:rsidRDefault="00BA1780" w:rsidP="00BA1780">
      <w:pPr>
        <w:pStyle w:val="EndNoteBibliography"/>
        <w:ind w:left="720" w:hanging="720"/>
        <w:jc w:val="both"/>
      </w:pPr>
      <w:r w:rsidRPr="006F361F">
        <w:t>19.</w:t>
      </w:r>
      <w:r w:rsidRPr="006F361F">
        <w:tab/>
        <w:t xml:space="preserve">Crumb, W.J., Jr., et al., </w:t>
      </w:r>
      <w:r w:rsidRPr="006F361F">
        <w:rPr>
          <w:i/>
        </w:rPr>
        <w:t>An evaluation of 30 clinical drugs against the comprehensive in vitro proarrhythmia assay (CiPA) proposed ion channel panel.</w:t>
      </w:r>
      <w:r w:rsidRPr="006F361F">
        <w:t xml:space="preserve"> J Pharmacol Toxicol Methods, 2016. </w:t>
      </w:r>
      <w:r w:rsidRPr="006F361F">
        <w:rPr>
          <w:b/>
        </w:rPr>
        <w:t>81</w:t>
      </w:r>
      <w:r w:rsidRPr="006F361F">
        <w:t>: p. 251-62.</w:t>
      </w:r>
    </w:p>
    <w:p w14:paraId="671699AD" w14:textId="77777777" w:rsidR="00BA1780" w:rsidRPr="006F361F" w:rsidRDefault="00BA1780" w:rsidP="00BA1780">
      <w:pPr>
        <w:pStyle w:val="EndNoteBibliography"/>
        <w:ind w:left="720" w:hanging="720"/>
        <w:jc w:val="both"/>
      </w:pPr>
      <w:r w:rsidRPr="006F361F">
        <w:t>20.</w:t>
      </w:r>
      <w:r w:rsidRPr="006F361F">
        <w:tab/>
        <w:t xml:space="preserve">Levenberg, K., </w:t>
      </w:r>
      <w:r w:rsidRPr="006F361F">
        <w:rPr>
          <w:i/>
        </w:rPr>
        <w:t>A METHOD FOR THE SOLUTION OF CERTAIN NON-LINEAR PROBLEMS IN LEAST SQUARES.</w:t>
      </w:r>
      <w:r w:rsidRPr="006F361F">
        <w:t xml:space="preserve"> Quarterly of Applied Mathematics, 1944. </w:t>
      </w:r>
      <w:r w:rsidRPr="006F361F">
        <w:rPr>
          <w:b/>
        </w:rPr>
        <w:t>2</w:t>
      </w:r>
      <w:r w:rsidRPr="006F361F">
        <w:t>(2): p. 164-168.</w:t>
      </w:r>
    </w:p>
    <w:p w14:paraId="69127DA1" w14:textId="77777777" w:rsidR="00BA1780" w:rsidRPr="006F361F" w:rsidRDefault="00BA1780" w:rsidP="00BA1780">
      <w:pPr>
        <w:pStyle w:val="EndNoteBibliography"/>
        <w:ind w:left="720" w:hanging="720"/>
        <w:jc w:val="both"/>
      </w:pPr>
      <w:r w:rsidRPr="006F361F">
        <w:t>21.</w:t>
      </w:r>
      <w:r w:rsidRPr="006F361F">
        <w:tab/>
        <w:t xml:space="preserve">Marquardt, D.W., </w:t>
      </w:r>
      <w:r w:rsidRPr="006F361F">
        <w:rPr>
          <w:i/>
        </w:rPr>
        <w:t>An Algorithm for Least-Squares Estimation of Nonlinear Parameters.</w:t>
      </w:r>
      <w:r w:rsidRPr="006F361F">
        <w:t xml:space="preserve"> Journal of the Society for Industrial and Applied Mathematics, 1963. </w:t>
      </w:r>
      <w:r w:rsidRPr="006F361F">
        <w:rPr>
          <w:b/>
        </w:rPr>
        <w:t>11</w:t>
      </w:r>
      <w:r w:rsidRPr="006F361F">
        <w:t>(2): p. 431-441.</w:t>
      </w:r>
    </w:p>
    <w:p w14:paraId="056A6607" w14:textId="77777777" w:rsidR="00BA1780" w:rsidRPr="006F361F" w:rsidRDefault="00BA1780" w:rsidP="00BA1780">
      <w:pPr>
        <w:pStyle w:val="EndNoteBibliography"/>
        <w:ind w:left="720" w:hanging="720"/>
        <w:jc w:val="both"/>
      </w:pPr>
      <w:r w:rsidRPr="006F361F">
        <w:t>22.</w:t>
      </w:r>
      <w:r w:rsidRPr="006F361F">
        <w:tab/>
        <w:t xml:space="preserve">Li, Z., et al., </w:t>
      </w:r>
      <w:r w:rsidRPr="006F361F">
        <w:rPr>
          <w:i/>
        </w:rPr>
        <w:t>Improving the In Silico Assessment of Proarrhythmia Risk by Combining hERG (Human Ether-a-go-go-Related Gene) Channel-Drug Binding Kinetics and Multichannel Pharmacology.</w:t>
      </w:r>
      <w:r w:rsidRPr="006F361F">
        <w:t xml:space="preserve"> Circ Arrhythm Electrophysiol, 2017. </w:t>
      </w:r>
      <w:r w:rsidRPr="006F361F">
        <w:rPr>
          <w:b/>
        </w:rPr>
        <w:t>10</w:t>
      </w:r>
      <w:r w:rsidRPr="006F361F">
        <w:t>(2): p. e004628.</w:t>
      </w:r>
    </w:p>
    <w:p w14:paraId="5DD8DA88" w14:textId="77777777" w:rsidR="00BA1780" w:rsidRPr="006F361F" w:rsidRDefault="00BA1780" w:rsidP="00BA1780">
      <w:pPr>
        <w:pStyle w:val="EndNoteBibliography"/>
        <w:ind w:left="720" w:hanging="720"/>
        <w:jc w:val="both"/>
      </w:pPr>
      <w:r w:rsidRPr="006F361F">
        <w:fldChar w:fldCharType="end"/>
      </w:r>
    </w:p>
    <w:p w14:paraId="634471E4" w14:textId="77777777" w:rsidR="00BA1780" w:rsidRPr="006F361F" w:rsidRDefault="00BA1780" w:rsidP="00BA1780">
      <w:pPr>
        <w:rPr>
          <w:rFonts w:eastAsiaTheme="majorEastAsia" w:cstheme="majorBidi"/>
          <w:sz w:val="32"/>
          <w:szCs w:val="32"/>
        </w:rPr>
      </w:pPr>
      <w:r w:rsidRPr="006F361F">
        <w:br w:type="page"/>
      </w:r>
    </w:p>
    <w:p w14:paraId="53D2138A" w14:textId="77777777" w:rsidR="00BA1780" w:rsidRPr="006F361F" w:rsidRDefault="00BA1780" w:rsidP="00BA1780">
      <w:pPr>
        <w:pStyle w:val="Heading1"/>
        <w:numPr>
          <w:ilvl w:val="0"/>
          <w:numId w:val="0"/>
        </w:numPr>
      </w:pPr>
      <w:bookmarkStart w:id="43" w:name="_Toc182812292"/>
      <w:r w:rsidRPr="006F361F">
        <w:lastRenderedPageBreak/>
        <w:t>Appendix</w:t>
      </w:r>
      <w:bookmarkEnd w:id="43"/>
    </w:p>
    <w:p w14:paraId="3D447B8F" w14:textId="77777777" w:rsidR="00A16209" w:rsidRPr="006F361F" w:rsidRDefault="00A16209" w:rsidP="00A16209"/>
    <w:p w14:paraId="07450268" w14:textId="77777777" w:rsidR="00A16209" w:rsidRPr="006F361F" w:rsidRDefault="006072F4" w:rsidP="00A16209">
      <w:pPr>
        <w:pStyle w:val="Heading2"/>
        <w:numPr>
          <w:ilvl w:val="0"/>
          <w:numId w:val="5"/>
        </w:numPr>
      </w:pPr>
      <w:bookmarkStart w:id="44" w:name="_Toc57044186"/>
      <w:bookmarkStart w:id="45" w:name="_Toc182812293"/>
      <w:r w:rsidRPr="006F361F">
        <w:t xml:space="preserve">Code for </w:t>
      </w:r>
      <w:r w:rsidR="00A16209" w:rsidRPr="006F361F">
        <w:t>Data processing</w:t>
      </w:r>
      <w:bookmarkEnd w:id="44"/>
      <w:bookmarkEnd w:id="45"/>
      <w:r w:rsidR="00A16209" w:rsidRPr="006F361F">
        <w:t xml:space="preserve"> </w:t>
      </w:r>
    </w:p>
    <w:p w14:paraId="7D7A0101"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C859087"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Prior to fitting procedure, there will be data processing steps that read experimental data, store it into arrays, sort it with respect to channel name, and average blocking data on each channel. These steps are described by several C++ functions and steps as follow:</w:t>
      </w:r>
    </w:p>
    <w:p w14:paraId="3B066CFA" w14:textId="3D66B3B3"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Read experimental data and find </w:t>
      </w:r>
      <w:r w:rsidR="00103391" w:rsidRPr="006F361F">
        <w:rPr>
          <w:rFonts w:eastAsia="Batang"/>
        </w:rPr>
        <w:t>amount</w:t>
      </w:r>
      <w:r w:rsidRPr="006F361F">
        <w:rPr>
          <w:rFonts w:eastAsia="Batang"/>
        </w:rPr>
        <w:t xml:space="preserve"> of data per channel</w:t>
      </w:r>
    </w:p>
    <w:p w14:paraId="008F75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AA748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E9599E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6C3E808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4D6C84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ECE1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278A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A8630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90B509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20619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w:t>
      </w:r>
    </w:p>
    <w:p w14:paraId="5F4CAD6E" w14:textId="0D8B1E37" w:rsidR="00A16209" w:rsidRPr="006F361F" w:rsidRDefault="00A16209" w:rsidP="00A16209">
      <w:pPr>
        <w:tabs>
          <w:tab w:val="left" w:pos="187"/>
          <w:tab w:val="left" w:pos="288"/>
          <w:tab w:val="left" w:pos="317"/>
        </w:tabs>
        <w:jc w:val="both"/>
        <w:rPr>
          <w:rFonts w:eastAsia="Batang" w:cs="Courier New"/>
          <w:color w:val="000000"/>
        </w:rPr>
      </w:pPr>
      <w:r w:rsidRPr="006F361F">
        <w:rPr>
          <w:rFonts w:eastAsia="Batang" w:cs="Courier New"/>
          <w:color w:val="000000"/>
        </w:rPr>
        <w:tab/>
      </w:r>
      <w:r w:rsidRPr="006F361F">
        <w:rPr>
          <w:rFonts w:eastAsia="Batang" w:cs="Courier New"/>
          <w:color w:val="000000"/>
        </w:rPr>
        <w:tab/>
        <w:t xml:space="preserve">This function will return </w:t>
      </w:r>
      <w:r w:rsidR="001E0698" w:rsidRPr="006F361F">
        <w:rPr>
          <w:rFonts w:eastAsia="Batang" w:cs="Courier New"/>
          <w:color w:val="000000"/>
        </w:rPr>
        <w:t xml:space="preserve">an </w:t>
      </w:r>
      <w:r w:rsidRPr="006F361F">
        <w:rPr>
          <w:rFonts w:eastAsia="Batang" w:cs="Courier New"/>
          <w:color w:val="000000"/>
        </w:rPr>
        <w:t xml:space="preserve">integer value of </w:t>
      </w:r>
      <w:r w:rsidR="001E0698" w:rsidRPr="006F361F">
        <w:rPr>
          <w:rFonts w:eastAsia="Batang" w:cs="Courier New"/>
          <w:color w:val="000000"/>
        </w:rPr>
        <w:t xml:space="preserve">the </w:t>
      </w:r>
      <w:proofErr w:type="gramStart"/>
      <w:r w:rsidRPr="006F361F">
        <w:rPr>
          <w:rFonts w:eastAsia="Batang" w:cs="Courier New"/>
          <w:color w:val="000000"/>
        </w:rPr>
        <w:t>number</w:t>
      </w:r>
      <w:proofErr w:type="gramEnd"/>
      <w:r w:rsidRPr="006F361F">
        <w:rPr>
          <w:rFonts w:eastAsia="Batang" w:cs="Courier New"/>
          <w:color w:val="000000"/>
        </w:rPr>
        <w:t xml:space="preserve"> of data on each channel of the drug.</w:t>
      </w:r>
    </w:p>
    <w:p w14:paraId="1BA62B35" w14:textId="77777777" w:rsidR="00A16209" w:rsidRPr="006F361F" w:rsidRDefault="00A16209" w:rsidP="00A16209">
      <w:pPr>
        <w:tabs>
          <w:tab w:val="left" w:pos="187"/>
          <w:tab w:val="left" w:pos="288"/>
          <w:tab w:val="left" w:pos="317"/>
        </w:tabs>
        <w:jc w:val="both"/>
        <w:rPr>
          <w:rFonts w:eastAsia="Batang" w:cs="Courier New"/>
          <w:color w:val="000000"/>
        </w:rPr>
      </w:pPr>
    </w:p>
    <w:p w14:paraId="50D4465A"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Store the data per channel into array</w:t>
      </w:r>
    </w:p>
    <w:p w14:paraId="7A9BCA13"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void </w:t>
      </w:r>
      <w:proofErr w:type="spellStart"/>
      <w:proofErr w:type="gramStart"/>
      <w:r w:rsidRPr="006F361F">
        <w:rPr>
          <w:rFonts w:ascii="Courier New" w:hAnsi="Courier New" w:cs="Courier New"/>
          <w:color w:val="000000"/>
          <w:sz w:val="20"/>
          <w:szCs w:val="20"/>
        </w:rPr>
        <w:t>storeDataPerChannel</w:t>
      </w:r>
      <w:proofErr w:type="spellEnd"/>
      <w:r w:rsidRPr="006F361F">
        <w:rPr>
          <w:rFonts w:ascii="Courier New" w:hAnsi="Courier New" w:cs="Courier New"/>
          <w:color w:val="000000"/>
          <w:sz w:val="20"/>
          <w:szCs w:val="20"/>
        </w:rPr>
        <w:t>(</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numberOfData</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 std::string** </w:t>
      </w:r>
      <w:proofErr w:type="spellStart"/>
      <w:r w:rsidRPr="006F361F">
        <w:rPr>
          <w:rFonts w:ascii="Courier New" w:hAnsi="Courier New" w:cs="Courier New"/>
          <w:color w:val="000000"/>
          <w:sz w:val="20"/>
          <w:szCs w:val="20"/>
        </w:rPr>
        <w:t>dataStr,double</w:t>
      </w:r>
      <w:proofErr w:type="spellEnd"/>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 double **data){</w:t>
      </w:r>
    </w:p>
    <w:p w14:paraId="45A443D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nt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w:t>
      </w:r>
    </w:p>
    <w:p w14:paraId="49CC9D5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0;</w:t>
      </w:r>
    </w:p>
    <w:p w14:paraId="49BD4948"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gramStart"/>
      <w:r w:rsidRPr="006F361F">
        <w:rPr>
          <w:rFonts w:ascii="Courier New" w:hAnsi="Courier New" w:cs="Courier New"/>
          <w:color w:val="000000"/>
          <w:sz w:val="20"/>
          <w:szCs w:val="20"/>
        </w:rPr>
        <w:t>for(</w:t>
      </w:r>
      <w:proofErr w:type="gramEnd"/>
      <w:r w:rsidRPr="006F361F">
        <w:rPr>
          <w:rFonts w:ascii="Courier New" w:hAnsi="Courier New" w:cs="Courier New"/>
          <w:color w:val="000000"/>
          <w:sz w:val="20"/>
          <w:szCs w:val="20"/>
        </w:rPr>
        <w:t xml:space="preserve">int </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0;i&lt;</w:t>
      </w:r>
      <w:proofErr w:type="spellStart"/>
      <w:r w:rsidRPr="006F361F">
        <w:rPr>
          <w:rFonts w:ascii="Courier New" w:hAnsi="Courier New" w:cs="Courier New"/>
          <w:color w:val="000000"/>
          <w:sz w:val="20"/>
          <w:szCs w:val="20"/>
        </w:rPr>
        <w:t>numberOfData;i</w:t>
      </w:r>
      <w:proofErr w:type="spellEnd"/>
      <w:r w:rsidRPr="006F361F">
        <w:rPr>
          <w:rFonts w:ascii="Courier New" w:hAnsi="Courier New" w:cs="Courier New"/>
          <w:color w:val="000000"/>
          <w:sz w:val="20"/>
          <w:szCs w:val="20"/>
        </w:rPr>
        <w:t>++){</w:t>
      </w:r>
    </w:p>
    <w:p w14:paraId="7DB122D9"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if(</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drugName</w:t>
      </w:r>
      <w:proofErr w:type="spellEnd"/>
      <w:r w:rsidRPr="006F361F">
        <w:rPr>
          <w:rFonts w:ascii="Courier New" w:hAnsi="Courier New" w:cs="Courier New"/>
          <w:color w:val="000000"/>
          <w:sz w:val="20"/>
          <w:szCs w:val="20"/>
        </w:rPr>
        <w:t xml:space="preserve"> &amp;&amp; </w:t>
      </w:r>
      <w:proofErr w:type="spellStart"/>
      <w:r w:rsidRPr="006F361F">
        <w:rPr>
          <w:rFonts w:ascii="Courier New" w:hAnsi="Courier New" w:cs="Courier New"/>
          <w:color w:val="000000"/>
          <w:sz w:val="20"/>
          <w:szCs w:val="20"/>
        </w:rPr>
        <w:t>dataStr</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2]==</w:t>
      </w:r>
      <w:proofErr w:type="spellStart"/>
      <w:r w:rsidRPr="006F361F">
        <w:rPr>
          <w:rFonts w:ascii="Courier New" w:hAnsi="Courier New" w:cs="Courier New"/>
          <w:color w:val="000000"/>
          <w:sz w:val="20"/>
          <w:szCs w:val="20"/>
        </w:rPr>
        <w:t>channelName</w:t>
      </w:r>
      <w:proofErr w:type="spellEnd"/>
      <w:r w:rsidRPr="006F361F">
        <w:rPr>
          <w:rFonts w:ascii="Courier New" w:hAnsi="Courier New" w:cs="Courier New"/>
          <w:color w:val="000000"/>
          <w:sz w:val="20"/>
          <w:szCs w:val="20"/>
        </w:rPr>
        <w:t xml:space="preserve">){//change </w:t>
      </w:r>
      <w:proofErr w:type="spellStart"/>
      <w:r w:rsidRPr="006F361F">
        <w:rPr>
          <w:rFonts w:ascii="Courier New" w:hAnsi="Courier New" w:cs="Courier New"/>
          <w:color w:val="000000"/>
          <w:sz w:val="20"/>
          <w:szCs w:val="20"/>
        </w:rPr>
        <w:t>channelList</w:t>
      </w:r>
      <w:proofErr w:type="spellEnd"/>
      <w:r w:rsidRPr="006F361F">
        <w:rPr>
          <w:rFonts w:ascii="Courier New" w:hAnsi="Courier New" w:cs="Courier New"/>
          <w:color w:val="000000"/>
          <w:sz w:val="20"/>
          <w:szCs w:val="20"/>
        </w:rPr>
        <w:t xml:space="preserve"> index for other channel</w:t>
      </w:r>
    </w:p>
    <w:p w14:paraId="0F92DAE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0]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0];/</w:t>
      </w:r>
      <w:proofErr w:type="gram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conc</w:t>
      </w:r>
      <w:proofErr w:type="spellEnd"/>
    </w:p>
    <w:p w14:paraId="0FE5150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dataPerChannel</w:t>
      </w:r>
      <w:proofErr w:type="spellEnd"/>
      <w:r w:rsidRPr="006F361F">
        <w:rPr>
          <w:rFonts w:ascii="Courier New" w:hAnsi="Courier New" w:cs="Courier New"/>
          <w:color w:val="000000"/>
          <w:sz w:val="20"/>
          <w:szCs w:val="20"/>
        </w:rPr>
        <w:t>[</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1] = data[</w:t>
      </w:r>
      <w:proofErr w:type="spellStart"/>
      <w:r w:rsidRPr="006F361F">
        <w:rPr>
          <w:rFonts w:ascii="Courier New" w:hAnsi="Courier New" w:cs="Courier New"/>
          <w:color w:val="000000"/>
          <w:sz w:val="20"/>
          <w:szCs w:val="20"/>
        </w:rPr>
        <w:t>i</w:t>
      </w:r>
      <w:proofErr w:type="spellEnd"/>
      <w:r w:rsidRPr="006F361F">
        <w:rPr>
          <w:rFonts w:ascii="Courier New" w:hAnsi="Courier New" w:cs="Courier New"/>
          <w:color w:val="000000"/>
          <w:sz w:val="20"/>
          <w:szCs w:val="20"/>
        </w:rPr>
        <w:t>][</w:t>
      </w:r>
      <w:proofErr w:type="gramStart"/>
      <w:r w:rsidRPr="006F361F">
        <w:rPr>
          <w:rFonts w:ascii="Courier New" w:hAnsi="Courier New" w:cs="Courier New"/>
          <w:color w:val="000000"/>
          <w:sz w:val="20"/>
          <w:szCs w:val="20"/>
        </w:rPr>
        <w:t>1];/</w:t>
      </w:r>
      <w:proofErr w:type="gramEnd"/>
      <w:r w:rsidRPr="006F361F">
        <w:rPr>
          <w:rFonts w:ascii="Courier New" w:hAnsi="Courier New" w:cs="Courier New"/>
          <w:color w:val="000000"/>
          <w:sz w:val="20"/>
          <w:szCs w:val="20"/>
        </w:rPr>
        <w:t>/block</w:t>
      </w:r>
    </w:p>
    <w:p w14:paraId="62658FF4"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w:t>
      </w:r>
      <w:proofErr w:type="spellStart"/>
      <w:r w:rsidRPr="006F361F">
        <w:rPr>
          <w:rFonts w:ascii="Courier New" w:hAnsi="Courier New" w:cs="Courier New"/>
          <w:color w:val="000000"/>
          <w:sz w:val="20"/>
          <w:szCs w:val="20"/>
        </w:rPr>
        <w:t>iter</w:t>
      </w:r>
      <w:proofErr w:type="spellEnd"/>
      <w:r w:rsidRPr="006F361F">
        <w:rPr>
          <w:rFonts w:ascii="Courier New" w:hAnsi="Courier New" w:cs="Courier New"/>
          <w:color w:val="000000"/>
          <w:sz w:val="20"/>
          <w:szCs w:val="20"/>
        </w:rPr>
        <w:t xml:space="preserve"> + 1;</w:t>
      </w:r>
    </w:p>
    <w:p w14:paraId="6D50639F"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400ABEC0"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w:t>
      </w:r>
    </w:p>
    <w:p w14:paraId="7744AC7B" w14:textId="77777777" w:rsidR="00A16209" w:rsidRPr="006F361F" w:rsidRDefault="00A16209" w:rsidP="00A16209">
      <w:pPr>
        <w:shd w:val="clear" w:color="auto" w:fill="FFFFFF"/>
        <w:rPr>
          <w:rFonts w:ascii="Courier New" w:hAnsi="Courier New" w:cs="Courier New"/>
          <w:color w:val="000000"/>
          <w:sz w:val="20"/>
          <w:szCs w:val="20"/>
        </w:rPr>
      </w:pPr>
      <w:r w:rsidRPr="006F361F">
        <w:rPr>
          <w:rFonts w:ascii="Courier New" w:hAnsi="Courier New" w:cs="Courier New"/>
          <w:color w:val="000000"/>
          <w:sz w:val="20"/>
          <w:szCs w:val="20"/>
        </w:rPr>
        <w:t xml:space="preserve"> return;</w:t>
      </w:r>
    </w:p>
    <w:p w14:paraId="2099D7A2" w14:textId="77777777" w:rsidR="00A16209" w:rsidRPr="006F361F" w:rsidRDefault="00A16209" w:rsidP="00A16209">
      <w:pPr>
        <w:shd w:val="clear" w:color="auto" w:fill="FFFFFF"/>
      </w:pPr>
      <w:r w:rsidRPr="006F361F">
        <w:rPr>
          <w:rFonts w:ascii="Courier New" w:hAnsi="Courier New" w:cs="Courier New"/>
          <w:color w:val="000000"/>
          <w:sz w:val="20"/>
          <w:szCs w:val="20"/>
        </w:rPr>
        <w:t>}</w:t>
      </w:r>
    </w:p>
    <w:p w14:paraId="48F2198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output of this function is the </w:t>
      </w:r>
      <w:proofErr w:type="spellStart"/>
      <w:r w:rsidRPr="006F361F">
        <w:rPr>
          <w:rFonts w:ascii="Courier New" w:hAnsi="Courier New" w:cs="Courier New"/>
          <w:color w:val="000000"/>
          <w:sz w:val="20"/>
          <w:szCs w:val="20"/>
        </w:rPr>
        <w:t>dataPerChannel</w:t>
      </w:r>
      <w:proofErr w:type="spellEnd"/>
      <w:r w:rsidRPr="006F361F">
        <w:rPr>
          <w:rFonts w:eastAsia="Batang"/>
        </w:rPr>
        <w:t xml:space="preserve"> array that contains all experimental data per channel.</w:t>
      </w:r>
    </w:p>
    <w:p w14:paraId="0ACA01F3" w14:textId="77777777" w:rsidR="00A16209" w:rsidRPr="006F361F" w:rsidRDefault="00A16209" w:rsidP="00A16209">
      <w:pPr>
        <w:tabs>
          <w:tab w:val="left" w:pos="187"/>
          <w:tab w:val="left" w:pos="288"/>
          <w:tab w:val="left" w:pos="317"/>
        </w:tabs>
        <w:jc w:val="both"/>
        <w:rPr>
          <w:rFonts w:eastAsia="Batang"/>
        </w:rPr>
      </w:pPr>
    </w:p>
    <w:p w14:paraId="02B979B5"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Reading data per channel to obtain number of data having same amount of drug concentration</w:t>
      </w:r>
    </w:p>
    <w:p w14:paraId="207ED19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3C3B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569A1D8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16BD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23FA9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6F53814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71927F7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30E4F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ACC2DB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01E35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17AC2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D955E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765A5B7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37395D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47EFD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C7B3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C98D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1DC094A7"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001379A7" w14:textId="264F7AC9" w:rsidR="00A16209" w:rsidRPr="006F361F" w:rsidRDefault="00A16209" w:rsidP="00A16209">
      <w:pPr>
        <w:tabs>
          <w:tab w:val="left" w:pos="187"/>
          <w:tab w:val="left" w:pos="288"/>
          <w:tab w:val="left" w:pos="317"/>
        </w:tabs>
        <w:jc w:val="both"/>
        <w:rPr>
          <w:rFonts w:eastAsia="Batang"/>
        </w:rPr>
      </w:pPr>
      <w:r w:rsidRPr="006F361F">
        <w:rPr>
          <w:rFonts w:eastAsia="Batang"/>
        </w:rPr>
        <w:t xml:space="preserve">It will return </w:t>
      </w:r>
      <w:r w:rsidR="001E0698" w:rsidRPr="006F361F">
        <w:rPr>
          <w:rFonts w:eastAsia="Batang"/>
        </w:rPr>
        <w:t xml:space="preserve">an </w:t>
      </w:r>
      <w:r w:rsidRPr="006F361F">
        <w:rPr>
          <w:rFonts w:eastAsia="Batang"/>
        </w:rPr>
        <w:t xml:space="preserve">integer value of </w:t>
      </w:r>
      <w:r w:rsidR="001E0698" w:rsidRPr="006F361F">
        <w:rPr>
          <w:rFonts w:eastAsia="Batang"/>
        </w:rPr>
        <w:t xml:space="preserve">the </w:t>
      </w:r>
      <w:r w:rsidRPr="006F361F">
        <w:rPr>
          <w:rFonts w:eastAsia="Batang"/>
        </w:rPr>
        <w:t>number of different concentration</w:t>
      </w:r>
      <w:r w:rsidR="001E0698" w:rsidRPr="006F361F">
        <w:rPr>
          <w:rFonts w:eastAsia="Batang"/>
        </w:rPr>
        <w:t>s</w:t>
      </w:r>
      <w:r w:rsidRPr="006F361F">
        <w:rPr>
          <w:rFonts w:eastAsia="Batang"/>
        </w:rPr>
        <w:t xml:space="preserve"> within the data per channel.</w:t>
      </w:r>
    </w:p>
    <w:p w14:paraId="062EAAE0" w14:textId="77777777" w:rsidR="00A16209" w:rsidRPr="006F361F" w:rsidRDefault="00A16209" w:rsidP="00A16209">
      <w:pPr>
        <w:tabs>
          <w:tab w:val="left" w:pos="187"/>
          <w:tab w:val="left" w:pos="288"/>
          <w:tab w:val="left" w:pos="317"/>
        </w:tabs>
        <w:jc w:val="both"/>
        <w:rPr>
          <w:rFonts w:eastAsia="Batang"/>
        </w:rPr>
      </w:pPr>
    </w:p>
    <w:p w14:paraId="475E177C" w14:textId="31C4523A"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Calculating the averaged data for each drug concentration as described in </w:t>
      </w:r>
      <w:r w:rsidRPr="006F361F">
        <w:rPr>
          <w:rFonts w:eastAsia="Batang"/>
        </w:rPr>
        <w:fldChar w:fldCharType="begin"/>
      </w:r>
      <w:r w:rsidRPr="006F361F">
        <w:rPr>
          <w:rFonts w:eastAsia="Batang"/>
        </w:rPr>
        <w:instrText xml:space="preserve"> REF _Ref55922951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w:t>
      </w:r>
    </w:p>
    <w:p w14:paraId="7FB7DBC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4B7894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D9657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0E16DF1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1E78A9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15FE216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155076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460A963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F32CAD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7A9BD5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F0D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4A33C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6772C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0CAA1C7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51316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863CBE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79156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0DB8C4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0466DF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79AB89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4B3EF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0A83D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1C71B60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1606D2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7B493A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34CA0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B4A86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6AD79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082BFC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A856E1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0BDC53C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lt;&lt; " Sorted " &lt;&lt; iter2 &lt;&lt; " has value of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 &lt;&l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E86A5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average block " &lt;&lt; blo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E82400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5DFB15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01A47F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1EB7550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7A44B3A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ACB3B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476815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4DB4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D11E1DE"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32130646"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e sorted data will be the stored in </w:t>
      </w:r>
      <w:proofErr w:type="spellStart"/>
      <w:r w:rsidRPr="006F361F">
        <w:rPr>
          <w:rFonts w:ascii="Courier New" w:hAnsi="Courier New" w:cs="Courier New"/>
          <w:color w:val="000000"/>
          <w:sz w:val="20"/>
          <w:szCs w:val="20"/>
          <w:highlight w:val="white"/>
        </w:rPr>
        <w:t>sortedDataPerChannel</w:t>
      </w:r>
      <w:proofErr w:type="spellEnd"/>
      <w:r w:rsidRPr="006F361F">
        <w:rPr>
          <w:rFonts w:eastAsia="Batang"/>
        </w:rPr>
        <w:t xml:space="preserve"> array.</w:t>
      </w:r>
    </w:p>
    <w:p w14:paraId="1EE47264"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3D051A54" w14:textId="77777777" w:rsidR="00A16209" w:rsidRPr="006F361F" w:rsidRDefault="006072F4" w:rsidP="00A16209">
      <w:pPr>
        <w:pStyle w:val="Heading2"/>
        <w:numPr>
          <w:ilvl w:val="0"/>
          <w:numId w:val="5"/>
        </w:numPr>
      </w:pPr>
      <w:bookmarkStart w:id="46" w:name="_Ref55945765"/>
      <w:bookmarkStart w:id="47" w:name="_Toc57044187"/>
      <w:bookmarkStart w:id="48" w:name="_Toc182812294"/>
      <w:r w:rsidRPr="006F361F">
        <w:t>Code for l</w:t>
      </w:r>
      <w:r w:rsidR="00A16209" w:rsidRPr="006F361F">
        <w:t>inear and nonlinear LSM</w:t>
      </w:r>
      <w:bookmarkEnd w:id="46"/>
      <w:bookmarkEnd w:id="47"/>
      <w:bookmarkEnd w:id="48"/>
      <w:r w:rsidR="00A16209" w:rsidRPr="006F361F">
        <w:t xml:space="preserve"> </w:t>
      </w:r>
    </w:p>
    <w:p w14:paraId="07CFE49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D81CADA" w14:textId="401C70C8"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As stated in Section </w:t>
      </w:r>
      <w:r w:rsidRPr="006F361F">
        <w:rPr>
          <w:rFonts w:eastAsia="Batang"/>
        </w:rPr>
        <w:fldChar w:fldCharType="begin"/>
      </w:r>
      <w:r w:rsidRPr="006F361F">
        <w:rPr>
          <w:rFonts w:eastAsia="Batang"/>
        </w:rPr>
        <w:instrText xml:space="preserve"> REF _Ref55936447 \r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especially </w:t>
      </w:r>
      <w:r w:rsidRPr="006F361F">
        <w:rPr>
          <w:rFonts w:eastAsia="Batang"/>
        </w:rPr>
        <w:fldChar w:fldCharType="begin"/>
      </w:r>
      <w:r w:rsidRPr="006F361F">
        <w:rPr>
          <w:rFonts w:eastAsia="Batang"/>
        </w:rPr>
        <w:instrText xml:space="preserve"> REF _Ref5593649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xml:space="preserve"> to </w:t>
      </w:r>
      <w:r w:rsidR="009C2116" w:rsidRPr="006F361F">
        <w:rPr>
          <w:rFonts w:eastAsia="Batang"/>
        </w:rPr>
        <w:fldChar w:fldCharType="begin"/>
      </w:r>
      <w:r w:rsidR="009C2116" w:rsidRPr="006F361F">
        <w:rPr>
          <w:rFonts w:eastAsia="Batang"/>
        </w:rPr>
        <w:instrText xml:space="preserve"> REF _Ref57571878 \h </w:instrText>
      </w:r>
      <w:r w:rsidR="009C2116" w:rsidRPr="006F361F">
        <w:rPr>
          <w:rFonts w:eastAsia="Batang"/>
        </w:rPr>
      </w:r>
      <w:r w:rsidR="009C2116" w:rsidRPr="006F361F">
        <w:rPr>
          <w:rFonts w:eastAsia="Batang"/>
        </w:rPr>
        <w:fldChar w:fldCharType="separate"/>
      </w:r>
      <w:r w:rsidR="007670D1">
        <w:rPr>
          <w:rFonts w:eastAsia="Batang"/>
          <w:b/>
          <w:bCs/>
        </w:rPr>
        <w:t>Error! Reference source not found.</w:t>
      </w:r>
      <w:r w:rsidR="009C2116" w:rsidRPr="006F361F">
        <w:rPr>
          <w:rFonts w:eastAsia="Batang"/>
        </w:rPr>
        <w:fldChar w:fldCharType="end"/>
      </w:r>
      <w:r w:rsidR="009C2116" w:rsidRPr="006F361F">
        <w:rPr>
          <w:rFonts w:eastAsia="Batang"/>
        </w:rPr>
        <w:t xml:space="preserve"> </w:t>
      </w:r>
      <w:r w:rsidRPr="006F361F">
        <w:rPr>
          <w:rFonts w:eastAsia="Batang"/>
        </w:rPr>
        <w:t>that express the linear equation for linear LSM fitting, the implementation of LSM relies on ALGLIB C++where the main calculation is as follow:</w:t>
      </w:r>
    </w:p>
    <w:p w14:paraId="074FDE0C" w14:textId="088F83F6" w:rsidR="00A16209" w:rsidRPr="006F361F" w:rsidRDefault="001E0698" w:rsidP="00A16209">
      <w:pPr>
        <w:pStyle w:val="ListParagraph"/>
        <w:numPr>
          <w:ilvl w:val="0"/>
          <w:numId w:val="9"/>
        </w:numPr>
        <w:tabs>
          <w:tab w:val="left" w:pos="187"/>
          <w:tab w:val="left" w:pos="288"/>
          <w:tab w:val="left" w:pos="317"/>
        </w:tabs>
        <w:jc w:val="both"/>
        <w:rPr>
          <w:rFonts w:eastAsia="Batang"/>
        </w:rPr>
      </w:pPr>
      <w:r w:rsidRPr="006F361F">
        <w:rPr>
          <w:rFonts w:eastAsia="Batang"/>
        </w:rPr>
        <w:t>The m</w:t>
      </w:r>
      <w:r w:rsidR="00A16209" w:rsidRPr="006F361F">
        <w:rPr>
          <w:rFonts w:eastAsia="Batang"/>
        </w:rPr>
        <w:t xml:space="preserve">inimum requirement to conduct the linear LSM fitting is declared first. </w:t>
      </w:r>
    </w:p>
    <w:p w14:paraId="1E062576" w14:textId="30DC345C" w:rsidR="00A16209" w:rsidRPr="006F361F" w:rsidRDefault="00A16209" w:rsidP="00A16209">
      <w:pPr>
        <w:tabs>
          <w:tab w:val="left" w:pos="187"/>
          <w:tab w:val="left" w:pos="288"/>
          <w:tab w:val="left" w:pos="317"/>
        </w:tabs>
        <w:jc w:val="both"/>
        <w:rPr>
          <w:rFonts w:eastAsia="Batang"/>
        </w:rPr>
      </w:pPr>
      <w:r w:rsidRPr="006F361F">
        <w:rPr>
          <w:rFonts w:eastAsia="Batang"/>
        </w:rPr>
        <w:t>The algorithm requires that the experimental data have at least 4 different drug concentrations for each channel. It is implemented as:</w:t>
      </w:r>
    </w:p>
    <w:p w14:paraId="6CD7F50F" w14:textId="77777777" w:rsidR="00A16209" w:rsidRPr="006F361F" w:rsidRDefault="00A16209" w:rsidP="00A16209">
      <w:pPr>
        <w:tabs>
          <w:tab w:val="left" w:pos="187"/>
          <w:tab w:val="left" w:pos="288"/>
          <w:tab w:val="left" w:pos="317"/>
        </w:tabs>
        <w:jc w:val="both"/>
        <w:rPr>
          <w:rFonts w:eastAsia="Batang"/>
        </w:rPr>
      </w:pPr>
    </w:p>
    <w:p w14:paraId="33E12E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60BF97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12E179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504AD597"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61F0D95F" w14:textId="77777777" w:rsidR="00A16209" w:rsidRPr="006F361F" w:rsidRDefault="00A16209" w:rsidP="00A16209">
      <w:pPr>
        <w:tabs>
          <w:tab w:val="left" w:pos="187"/>
          <w:tab w:val="left" w:pos="288"/>
          <w:tab w:val="left" w:pos="317"/>
        </w:tabs>
        <w:jc w:val="both"/>
        <w:rPr>
          <w:rFonts w:eastAsia="Batang"/>
        </w:rPr>
      </w:pPr>
    </w:p>
    <w:p w14:paraId="6FCFF15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the minimum requirement is fulfilled, the next step is to calculate the actual initial guess of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If the data is either dominated by very low or very high blocking, the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will be set as</w:t>
      </w:r>
      <w:r w:rsidR="00DF0A50" w:rsidRPr="006F361F">
        <w:rPr>
          <w:rFonts w:eastAsia="Batang"/>
        </w:rPr>
        <w:t xml:space="preserve"> follow</w:t>
      </w:r>
      <w:r w:rsidRPr="006F361F">
        <w:rPr>
          <w:rFonts w:eastAsia="Batang"/>
        </w:rPr>
        <w:t>:</w:t>
      </w:r>
    </w:p>
    <w:p w14:paraId="176AA30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70FCDFF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3027F4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gsl_vector_m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w:t>
      </w:r>
    </w:p>
    <w:p w14:paraId="07D4CA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096E3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6466B2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52EA71D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071EB6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405B755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FB05D26"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7BF24189" w14:textId="77777777" w:rsidR="00A16209" w:rsidRPr="006F361F" w:rsidRDefault="00A16209" w:rsidP="00A16209">
      <w:pPr>
        <w:tabs>
          <w:tab w:val="left" w:pos="187"/>
          <w:tab w:val="left" w:pos="288"/>
          <w:tab w:val="left" w:pos="317"/>
        </w:tabs>
        <w:jc w:val="both"/>
        <w:rPr>
          <w:rFonts w:eastAsia="Batang"/>
        </w:rPr>
      </w:pPr>
    </w:p>
    <w:p w14:paraId="17C91098" w14:textId="77777777" w:rsidR="00A16209" w:rsidRPr="006F361F" w:rsidRDefault="00A16209" w:rsidP="00A16209">
      <w:pPr>
        <w:pStyle w:val="ListParagraph"/>
        <w:numPr>
          <w:ilvl w:val="0"/>
          <w:numId w:val="9"/>
        </w:numPr>
        <w:tabs>
          <w:tab w:val="left" w:pos="187"/>
          <w:tab w:val="left" w:pos="288"/>
          <w:tab w:val="left" w:pos="317"/>
        </w:tabs>
        <w:jc w:val="both"/>
        <w:rPr>
          <w:rFonts w:eastAsia="Batang"/>
        </w:rPr>
      </w:pPr>
      <w:r w:rsidRPr="006F361F">
        <w:rPr>
          <w:rFonts w:eastAsia="Batang"/>
        </w:rPr>
        <w:t xml:space="preserve">If neither very low nor very high blocking dominate the data </w:t>
      </w:r>
      <w:proofErr w:type="gramStart"/>
      <w:r w:rsidRPr="006F361F">
        <w:rPr>
          <w:rFonts w:eastAsia="Batang"/>
        </w:rPr>
        <w:t>or ,in</w:t>
      </w:r>
      <w:proofErr w:type="gramEnd"/>
      <w:r w:rsidRPr="006F361F">
        <w:rPr>
          <w:rFonts w:eastAsia="Batang"/>
        </w:rPr>
        <w:t xml:space="preserve"> other words, we have a regular data, we can securely conduct linear LSM as follow:</w:t>
      </w:r>
    </w:p>
    <w:p w14:paraId="178E596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B07C6F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0469AF3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57328D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DF1CC5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0390D7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7C611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04A9A0F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7A8FDEB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7C610AC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1E709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0758B71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7174540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6C881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25211B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021F87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0EA96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1B34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6185D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6FB876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12B6483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75FC7CB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7248FD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753A979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63D77A8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5C83E6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1B9C3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7D44BA60"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50AEF141" w14:textId="77777777" w:rsidR="00A16209" w:rsidRPr="006F361F" w:rsidRDefault="00A16209" w:rsidP="00A16209">
      <w:pPr>
        <w:tabs>
          <w:tab w:val="left" w:pos="187"/>
          <w:tab w:val="left" w:pos="288"/>
          <w:tab w:val="left" w:pos="317"/>
        </w:tabs>
        <w:jc w:val="both"/>
        <w:rPr>
          <w:rFonts w:eastAsia="Batang"/>
        </w:rPr>
      </w:pPr>
    </w:p>
    <w:p w14:paraId="626A3888" w14:textId="29C1B305"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Once the linear LSM finish, the initial </w:t>
      </w:r>
      <m:oMath>
        <m:func>
          <m:funcPr>
            <m:ctrlPr>
              <w:rPr>
                <w:rFonts w:ascii="Cambria Math" w:eastAsia="Batang" w:hAnsi="Cambria Math"/>
                <w:i/>
              </w:rPr>
            </m:ctrlPr>
          </m:funcPr>
          <m:fName>
            <m:r>
              <m:rPr>
                <m:sty m:val="p"/>
              </m:rPr>
              <w:rPr>
                <w:rFonts w:ascii="Cambria Math" w:eastAsia="Batang" w:hAnsi="Cambria Math"/>
              </w:rPr>
              <m:t>log</m:t>
            </m:r>
          </m:fName>
          <m:e>
            <m:r>
              <w:rPr>
                <w:rFonts w:ascii="Cambria Math" w:eastAsia="Batang" w:hAnsi="Cambria Math"/>
              </w:rPr>
              <m:t>IC50</m:t>
            </m:r>
          </m:e>
        </m:func>
      </m:oMath>
      <w:r w:rsidRPr="006F361F">
        <w:rPr>
          <w:rFonts w:eastAsia="Batang"/>
        </w:rPr>
        <w:t xml:space="preserve"> and </w:t>
      </w:r>
      <m:oMath>
        <m:r>
          <w:rPr>
            <w:rFonts w:ascii="Cambria Math" w:eastAsia="Batang" w:hAnsi="Cambria Math"/>
          </w:rPr>
          <m:t>h</m:t>
        </m:r>
      </m:oMath>
      <w:r w:rsidRPr="006F361F">
        <w:rPr>
          <w:rFonts w:eastAsia="Batang"/>
        </w:rPr>
        <w:t xml:space="preserve"> are further processed into nonlinear LSM fitting by following the procedure explained in Section </w:t>
      </w:r>
      <w:r w:rsidRPr="006F361F">
        <w:rPr>
          <w:rFonts w:eastAsia="Batang"/>
        </w:rPr>
        <w:fldChar w:fldCharType="begin"/>
      </w:r>
      <w:r w:rsidRPr="006F361F">
        <w:rPr>
          <w:rFonts w:eastAsia="Batang"/>
        </w:rPr>
        <w:instrText xml:space="preserve"> REF _Ref55944782 \w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The implementation of nonlinear LSM fitting is done by using the following function:</w:t>
      </w:r>
    </w:p>
    <w:p w14:paraId="2007A528" w14:textId="77777777" w:rsidR="00A16209" w:rsidRPr="006F361F" w:rsidRDefault="00A16209" w:rsidP="00A16209">
      <w:pPr>
        <w:tabs>
          <w:tab w:val="left" w:pos="187"/>
          <w:tab w:val="left" w:pos="288"/>
          <w:tab w:val="left" w:pos="317"/>
        </w:tabs>
        <w:jc w:val="both"/>
        <w:rPr>
          <w:rFonts w:eastAsia="Batang"/>
        </w:rPr>
      </w:pPr>
    </w:p>
    <w:p w14:paraId="6057AAA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E3A8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688344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724AEF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3FCC00F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104DFE6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1B25031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5F37A9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18B3D84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467C6CA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E6185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6E5BE2E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561DE51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53EB276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7F54930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6A988AB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790E8A5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3DDDE8B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536C99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21E1914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658E692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2365687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04649E6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31CB53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F61183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EA948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4451C3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0FBC935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506C6A2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326C2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2B6C27A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6F3910F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7B4BFC5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2D1D5DB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5AA11EE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722B738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07FD278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15E1C27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0EDAB4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08D0225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3C2979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4B3E148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27A58FDA"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158C62C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45B567AB"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5B56F7F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3274A23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7F004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063977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65B9E542"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279CF6F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4BBBEB80"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346720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409253C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8A5118D" w14:textId="77777777" w:rsidR="00A16209" w:rsidRPr="006F361F" w:rsidRDefault="00A16209" w:rsidP="00A16209">
      <w:pPr>
        <w:tabs>
          <w:tab w:val="left" w:pos="187"/>
          <w:tab w:val="left" w:pos="288"/>
          <w:tab w:val="left" w:pos="317"/>
        </w:tabs>
        <w:jc w:val="both"/>
        <w:rPr>
          <w:rFonts w:eastAsia="Batang"/>
        </w:rPr>
      </w:pPr>
      <w:r w:rsidRPr="006F361F">
        <w:rPr>
          <w:rFonts w:ascii="Courier New" w:hAnsi="Courier New" w:cs="Courier New"/>
          <w:color w:val="000000"/>
          <w:sz w:val="20"/>
          <w:szCs w:val="20"/>
          <w:highlight w:val="white"/>
        </w:rPr>
        <w:t>}</w:t>
      </w:r>
    </w:p>
    <w:p w14:paraId="7F9F1C4B" w14:textId="77777777" w:rsidR="00A16209" w:rsidRPr="006F361F" w:rsidRDefault="00A16209" w:rsidP="00A16209">
      <w:pPr>
        <w:tabs>
          <w:tab w:val="left" w:pos="187"/>
          <w:tab w:val="left" w:pos="288"/>
          <w:tab w:val="left" w:pos="317"/>
        </w:tabs>
        <w:jc w:val="both"/>
        <w:rPr>
          <w:rFonts w:eastAsia="Batang"/>
        </w:rPr>
      </w:pPr>
      <w:r w:rsidRPr="006F361F">
        <w:rPr>
          <w:rFonts w:eastAsia="Batang"/>
        </w:rPr>
        <w:t xml:space="preserve">This function will result the optimum </w:t>
      </w:r>
      <w:r w:rsidRPr="006F361F">
        <w:rPr>
          <w:rFonts w:ascii="Courier New" w:hAnsi="Courier New" w:cs="Courier New"/>
          <w:color w:val="000000"/>
          <w:sz w:val="20"/>
          <w:szCs w:val="20"/>
          <w:highlight w:val="white"/>
        </w:rPr>
        <w:t>log10IC50</w:t>
      </w:r>
      <w:r w:rsidRPr="006F361F">
        <w:rPr>
          <w:rFonts w:ascii="Courier New" w:hAnsi="Courier New" w:cs="Courier New"/>
          <w:color w:val="000000"/>
          <w:sz w:val="20"/>
          <w:szCs w:val="20"/>
        </w:rPr>
        <w:t xml:space="preserve"> </w:t>
      </w:r>
      <w:r w:rsidRPr="006F361F">
        <w:rPr>
          <w:rFonts w:eastAsia="Batang"/>
        </w:rPr>
        <w:t xml:space="preserve">and </w:t>
      </w:r>
      <w:r w:rsidRPr="006F361F">
        <w:rPr>
          <w:rFonts w:ascii="Courier New" w:hAnsi="Courier New" w:cs="Courier New"/>
          <w:color w:val="000000"/>
          <w:sz w:val="20"/>
          <w:szCs w:val="20"/>
          <w:highlight w:val="white"/>
        </w:rPr>
        <w:t>h</w:t>
      </w:r>
      <w:r w:rsidRPr="006F361F">
        <w:rPr>
          <w:rFonts w:eastAsia="Batang"/>
        </w:rPr>
        <w:t>.</w:t>
      </w:r>
    </w:p>
    <w:p w14:paraId="160D73CB" w14:textId="77777777" w:rsidR="00A16209" w:rsidRPr="006F361F" w:rsidRDefault="00A16209" w:rsidP="00A16209">
      <w:pPr>
        <w:tabs>
          <w:tab w:val="left" w:pos="187"/>
          <w:tab w:val="left" w:pos="288"/>
          <w:tab w:val="left" w:pos="317"/>
        </w:tabs>
        <w:jc w:val="both"/>
        <w:rPr>
          <w:rFonts w:eastAsia="Batang"/>
        </w:rPr>
      </w:pPr>
    </w:p>
    <w:p w14:paraId="1D1FE0AE" w14:textId="77777777" w:rsidR="00A16209" w:rsidRPr="006F361F" w:rsidRDefault="006072F4" w:rsidP="00A16209">
      <w:pPr>
        <w:pStyle w:val="Heading2"/>
        <w:numPr>
          <w:ilvl w:val="0"/>
          <w:numId w:val="5"/>
        </w:numPr>
      </w:pPr>
      <w:bookmarkStart w:id="49" w:name="_Toc57044188"/>
      <w:bookmarkStart w:id="50" w:name="_Toc182812295"/>
      <w:r w:rsidRPr="006F361F">
        <w:t xml:space="preserve">Code for </w:t>
      </w:r>
      <w:r w:rsidR="00A16209" w:rsidRPr="006F361F">
        <w:t>Monte Carlo simulation</w:t>
      </w:r>
      <w:bookmarkEnd w:id="49"/>
      <w:bookmarkEnd w:id="50"/>
      <w:r w:rsidR="00A16209" w:rsidRPr="006F361F">
        <w:t xml:space="preserve"> </w:t>
      </w:r>
    </w:p>
    <w:p w14:paraId="6AFB33F2" w14:textId="77777777"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r>
    </w:p>
    <w:p w14:paraId="4204C8B8" w14:textId="2A4AADE6" w:rsidR="00A16209" w:rsidRPr="006F361F" w:rsidRDefault="00A16209" w:rsidP="00A16209">
      <w:pPr>
        <w:tabs>
          <w:tab w:val="left" w:pos="187"/>
          <w:tab w:val="left" w:pos="288"/>
          <w:tab w:val="left" w:pos="317"/>
        </w:tabs>
        <w:jc w:val="both"/>
        <w:rPr>
          <w:rFonts w:eastAsia="Batang"/>
        </w:rPr>
      </w:pPr>
      <w:r w:rsidRPr="006F361F">
        <w:rPr>
          <w:rFonts w:eastAsia="Batang"/>
        </w:rPr>
        <w:tab/>
      </w:r>
      <w:r w:rsidRPr="006F361F">
        <w:rPr>
          <w:rFonts w:eastAsia="Batang"/>
        </w:rPr>
        <w:tab/>
        <w:t xml:space="preserve">The implementation of Monte Carlo simulation is basically the same as the previous Appendix </w:t>
      </w:r>
      <w:r w:rsidRPr="006F361F">
        <w:rPr>
          <w:rFonts w:eastAsia="Batang"/>
        </w:rPr>
        <w:fldChar w:fldCharType="begin"/>
      </w:r>
      <w:r w:rsidRPr="006F361F">
        <w:rPr>
          <w:rFonts w:eastAsia="Batang"/>
        </w:rPr>
        <w:instrText xml:space="preserve"> REF _Ref55945765 \w \h </w:instrText>
      </w:r>
      <w:r w:rsidRPr="006F361F">
        <w:rPr>
          <w:rFonts w:eastAsia="Batang"/>
        </w:rPr>
      </w:r>
      <w:r w:rsidRPr="006F361F">
        <w:rPr>
          <w:rFonts w:eastAsia="Batang"/>
        </w:rPr>
        <w:fldChar w:fldCharType="separate"/>
      </w:r>
      <w:r w:rsidR="007670D1">
        <w:rPr>
          <w:rFonts w:eastAsia="Batang"/>
        </w:rPr>
        <w:t>B</w:t>
      </w:r>
      <w:r w:rsidRPr="006F361F">
        <w:rPr>
          <w:rFonts w:eastAsia="Batang"/>
        </w:rPr>
        <w:fldChar w:fldCharType="end"/>
      </w:r>
      <w:r w:rsidRPr="006F361F">
        <w:rPr>
          <w:rFonts w:eastAsia="Batang"/>
        </w:rPr>
        <w:t xml:space="preserve"> except that it repeats the LSM fitting as many bootstrap samples as we need and it has different set of data on every iteration. There are two available schemes as in </w:t>
      </w:r>
      <w:r w:rsidRPr="006F361F">
        <w:rPr>
          <w:rFonts w:eastAsia="Batang"/>
        </w:rPr>
        <w:fldChar w:fldCharType="begin"/>
      </w:r>
      <w:r w:rsidRPr="006F361F">
        <w:rPr>
          <w:rFonts w:eastAsia="Batang"/>
        </w:rPr>
        <w:instrText xml:space="preserve"> REF _Ref54621826 \h </w:instrText>
      </w:r>
      <w:r w:rsidRPr="006F361F">
        <w:rPr>
          <w:rFonts w:eastAsia="Batang"/>
        </w:rPr>
      </w:r>
      <w:r w:rsidRPr="006F361F">
        <w:rPr>
          <w:rFonts w:eastAsia="Batang"/>
        </w:rPr>
        <w:fldChar w:fldCharType="separate"/>
      </w:r>
      <w:r w:rsidR="007670D1">
        <w:rPr>
          <w:rFonts w:eastAsia="Batang"/>
          <w:b/>
          <w:bCs/>
        </w:rPr>
        <w:t>Error! Reference source not found.</w:t>
      </w:r>
      <w:r w:rsidRPr="006F361F">
        <w:rPr>
          <w:rFonts w:eastAsia="Batang"/>
        </w:rPr>
        <w:fldChar w:fldCharType="end"/>
      </w:r>
      <w:r w:rsidRPr="006F361F">
        <w:rPr>
          <w:rFonts w:eastAsia="Batang"/>
        </w:rPr>
        <w:t>]. In the first scheme, the data is generated by using optimal or best-fit parameters from LSM fitting with Gaussian noise. The implementation of data generator for this scheme is as follow:</w:t>
      </w:r>
    </w:p>
    <w:p w14:paraId="4C9513C8" w14:textId="77777777" w:rsidR="00A16209" w:rsidRPr="006F361F" w:rsidRDefault="00A16209" w:rsidP="00A16209">
      <w:pPr>
        <w:autoSpaceDE w:val="0"/>
        <w:autoSpaceDN w:val="0"/>
        <w:adjustRightInd w:val="0"/>
        <w:rPr>
          <w:rFonts w:eastAsia="Batang"/>
        </w:rPr>
      </w:pPr>
    </w:p>
    <w:p w14:paraId="0E24D0CD"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356B0697"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65E8989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27328225"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57B77C23"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35223B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7D50C5AE"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1EBCA8E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46A8C07F"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2ED976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7FD677B9"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61BBF994"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288E6"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762A82C5" w14:textId="77777777" w:rsidR="00A16209" w:rsidRPr="006F361F" w:rsidRDefault="00A16209" w:rsidP="00A16209">
      <w:pPr>
        <w:tabs>
          <w:tab w:val="left" w:pos="187"/>
          <w:tab w:val="left" w:pos="288"/>
          <w:tab w:val="left" w:pos="317"/>
        </w:tabs>
        <w:jc w:val="both"/>
        <w:rPr>
          <w:rFonts w:ascii="Courier New" w:hAnsi="Courier New" w:cs="Courier New"/>
          <w:color w:val="000000"/>
          <w:sz w:val="20"/>
          <w:szCs w:val="20"/>
        </w:rPr>
      </w:pPr>
      <w:r w:rsidRPr="006F361F">
        <w:rPr>
          <w:rFonts w:ascii="Courier New" w:hAnsi="Courier New" w:cs="Courier New"/>
          <w:color w:val="000000"/>
          <w:sz w:val="20"/>
          <w:szCs w:val="20"/>
          <w:highlight w:val="white"/>
        </w:rPr>
        <w:t xml:space="preserve">   }</w:t>
      </w:r>
    </w:p>
    <w:p w14:paraId="57E7A7A4" w14:textId="5BB17EE3" w:rsidR="00A16209" w:rsidRPr="006F361F" w:rsidRDefault="00A16209" w:rsidP="00A16209">
      <w:pPr>
        <w:autoSpaceDE w:val="0"/>
        <w:autoSpaceDN w:val="0"/>
        <w:adjustRightInd w:val="0"/>
        <w:jc w:val="both"/>
        <w:rPr>
          <w:rFonts w:eastAsia="Batang"/>
        </w:rPr>
      </w:pPr>
      <w:r w:rsidRPr="006F361F">
        <w:rPr>
          <w:rFonts w:eastAsia="Batang"/>
        </w:rPr>
        <w:t xml:space="preserve">The </w:t>
      </w:r>
      <w:r w:rsidRPr="006F361F">
        <w:rPr>
          <w:rFonts w:ascii="Courier New" w:hAnsi="Courier New" w:cs="Courier New"/>
          <w:color w:val="000000"/>
          <w:sz w:val="20"/>
          <w:szCs w:val="20"/>
          <w:highlight w:val="white"/>
        </w:rPr>
        <w:t xml:space="preserve">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r w:rsidRPr="006F361F">
        <w:rPr>
          <w:rFonts w:eastAsia="Batang"/>
        </w:rPr>
        <w:t xml:space="preserve"> is given to the blocking data in every iteration. Each iteration will result different </w:t>
      </w:r>
      <w:r w:rsidRPr="006F361F">
        <w:rPr>
          <w:rFonts w:ascii="Courier New" w:hAnsi="Courier New" w:cs="Courier New"/>
          <w:color w:val="000000"/>
          <w:sz w:val="20"/>
          <w:szCs w:val="20"/>
          <w:highlight w:val="white"/>
        </w:rPr>
        <w:t>noise</w:t>
      </w:r>
      <w:r w:rsidRPr="006F361F">
        <w:rPr>
          <w:rFonts w:eastAsia="Batang"/>
        </w:rPr>
        <w:t xml:space="preserve"> thus generates </w:t>
      </w:r>
      <w:r w:rsidR="001E0698" w:rsidRPr="006F361F">
        <w:rPr>
          <w:rFonts w:eastAsia="Batang"/>
        </w:rPr>
        <w:t xml:space="preserve">a </w:t>
      </w:r>
      <w:r w:rsidRPr="006F361F">
        <w:rPr>
          <w:rFonts w:eastAsia="Batang"/>
        </w:rPr>
        <w:t>different set of data. Meanwhile, the second scheme generates data from actual experimental data with Gaussian noise simply by changing the following expression:</w:t>
      </w:r>
    </w:p>
    <w:p w14:paraId="6D1723F4" w14:textId="77777777" w:rsidR="00A16209" w:rsidRPr="006F361F" w:rsidRDefault="00A16209" w:rsidP="00A16209">
      <w:pPr>
        <w:autoSpaceDE w:val="0"/>
        <w:autoSpaceDN w:val="0"/>
        <w:adjustRightInd w:val="0"/>
        <w:rPr>
          <w:rFonts w:eastAsia="Batang"/>
        </w:rPr>
      </w:pPr>
    </w:p>
    <w:p w14:paraId="2BCB3EA1" w14:textId="77777777" w:rsidR="00A16209" w:rsidRPr="006F361F" w:rsidRDefault="00A16209" w:rsidP="00A16209">
      <w:pPr>
        <w:autoSpaceDE w:val="0"/>
        <w:autoSpaceDN w:val="0"/>
        <w:adjustRightInd w:val="0"/>
        <w:rPr>
          <w:rFonts w:ascii="Courier New" w:hAnsi="Courier New" w:cs="Courier New"/>
          <w:color w:val="000000"/>
          <w:sz w:val="20"/>
          <w:szCs w:val="20"/>
        </w:rPr>
      </w:pPr>
      <w:r w:rsidRPr="006F361F">
        <w:rPr>
          <w:rFonts w:ascii="Courier New" w:hAnsi="Courier New" w:cs="Courier New"/>
          <w:color w:val="000000"/>
          <w:sz w:val="20"/>
          <w:szCs w:val="20"/>
          <w:highlight w:val="white"/>
        </w:rPr>
        <w:t>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r w:rsidRPr="006F361F">
        <w:rPr>
          <w:rFonts w:ascii="Courier New" w:hAnsi="Courier New" w:cs="Courier New"/>
          <w:color w:val="000000"/>
          <w:sz w:val="20"/>
          <w:szCs w:val="20"/>
        </w:rPr>
        <w:t xml:space="preserve"> </w:t>
      </w:r>
    </w:p>
    <w:p w14:paraId="2F2E6B0D" w14:textId="77777777" w:rsidR="00A16209" w:rsidRPr="006F361F" w:rsidRDefault="00A16209" w:rsidP="00A16209">
      <w:pPr>
        <w:autoSpaceDE w:val="0"/>
        <w:autoSpaceDN w:val="0"/>
        <w:adjustRightInd w:val="0"/>
        <w:rPr>
          <w:rFonts w:eastAsia="Batang" w:cs="Courier New"/>
          <w:color w:val="000000"/>
          <w:szCs w:val="20"/>
        </w:rPr>
      </w:pPr>
    </w:p>
    <w:p w14:paraId="22CD8CEB" w14:textId="77777777" w:rsidR="00A16209" w:rsidRPr="006F361F" w:rsidRDefault="00A16209" w:rsidP="00A16209">
      <w:pPr>
        <w:autoSpaceDE w:val="0"/>
        <w:autoSpaceDN w:val="0"/>
        <w:adjustRightInd w:val="0"/>
        <w:rPr>
          <w:rFonts w:eastAsia="Batang"/>
        </w:rPr>
      </w:pPr>
      <w:r w:rsidRPr="006F361F">
        <w:rPr>
          <w:rFonts w:eastAsia="Batang" w:cs="Courier New"/>
          <w:color w:val="000000"/>
          <w:szCs w:val="20"/>
        </w:rPr>
        <w:t>to</w:t>
      </w:r>
      <w:r w:rsidRPr="006F361F">
        <w:rPr>
          <w:rFonts w:eastAsia="Batang"/>
        </w:rPr>
        <w:t xml:space="preserve"> </w:t>
      </w:r>
    </w:p>
    <w:p w14:paraId="42A3D9E1"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22EA63A8"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14FDF27C" w14:textId="77777777" w:rsidR="00A16209" w:rsidRPr="006F361F" w:rsidRDefault="00A16209" w:rsidP="00A16209">
      <w:pPr>
        <w:autoSpaceDE w:val="0"/>
        <w:autoSpaceDN w:val="0"/>
        <w:adjustRightInd w:val="0"/>
        <w:rPr>
          <w:rFonts w:ascii="Courier New" w:hAnsi="Courier New" w:cs="Courier New"/>
          <w:color w:val="000000"/>
          <w:sz w:val="20"/>
          <w:szCs w:val="20"/>
          <w:highlight w:val="white"/>
        </w:rPr>
      </w:pPr>
    </w:p>
    <w:p w14:paraId="6D4C3957" w14:textId="77777777" w:rsidR="005A3923" w:rsidRPr="006F361F" w:rsidRDefault="006072F4" w:rsidP="005A3923">
      <w:pPr>
        <w:pStyle w:val="Heading2"/>
        <w:numPr>
          <w:ilvl w:val="0"/>
          <w:numId w:val="5"/>
        </w:numPr>
        <w:tabs>
          <w:tab w:val="left" w:pos="187"/>
          <w:tab w:val="left" w:pos="288"/>
          <w:tab w:val="left" w:pos="317"/>
        </w:tabs>
        <w:jc w:val="both"/>
      </w:pPr>
      <w:bookmarkStart w:id="51" w:name="_Toc182812296"/>
      <w:r w:rsidRPr="006F361F">
        <w:lastRenderedPageBreak/>
        <w:t>Complete c</w:t>
      </w:r>
      <w:r w:rsidR="00BA1780" w:rsidRPr="006F361F">
        <w:t xml:space="preserve">ode </w:t>
      </w:r>
      <w:r w:rsidR="005A3923" w:rsidRPr="006F361F">
        <w:t>for Hill fitting with LSM and Monte Carlo simulation</w:t>
      </w:r>
      <w:bookmarkEnd w:id="51"/>
    </w:p>
    <w:p w14:paraId="2040A496" w14:textId="77777777" w:rsidR="00BA1780" w:rsidRPr="006F361F" w:rsidRDefault="00BA1780" w:rsidP="00BA1780">
      <w:pPr>
        <w:tabs>
          <w:tab w:val="left" w:pos="187"/>
          <w:tab w:val="left" w:pos="288"/>
          <w:tab w:val="left" w:pos="317"/>
        </w:tabs>
        <w:jc w:val="both"/>
        <w:rPr>
          <w:rFonts w:eastAsia="Batang"/>
        </w:rPr>
      </w:pPr>
    </w:p>
    <w:p w14:paraId="6AF6CA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stdafx.h</w:t>
      </w:r>
      <w:proofErr w:type="spellEnd"/>
      <w:r w:rsidRPr="006F361F">
        <w:rPr>
          <w:rFonts w:ascii="Courier New" w:hAnsi="Courier New" w:cs="Courier New"/>
          <w:color w:val="000000"/>
          <w:sz w:val="20"/>
          <w:szCs w:val="20"/>
          <w:highlight w:val="white"/>
        </w:rPr>
        <w:t>"</w:t>
      </w:r>
    </w:p>
    <w:p w14:paraId="18B84A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lib.h</w:t>
      </w:r>
      <w:proofErr w:type="spellEnd"/>
      <w:r w:rsidRPr="006F361F">
        <w:rPr>
          <w:rFonts w:ascii="Courier New" w:hAnsi="Courier New" w:cs="Courier New"/>
          <w:color w:val="000000"/>
          <w:sz w:val="20"/>
          <w:szCs w:val="20"/>
          <w:highlight w:val="white"/>
        </w:rPr>
        <w:t>&gt;</w:t>
      </w:r>
    </w:p>
    <w:p w14:paraId="711070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tdio.h</w:t>
      </w:r>
      <w:proofErr w:type="spellEnd"/>
      <w:r w:rsidRPr="006F361F">
        <w:rPr>
          <w:rFonts w:ascii="Courier New" w:hAnsi="Courier New" w:cs="Courier New"/>
          <w:color w:val="000000"/>
          <w:sz w:val="20"/>
          <w:szCs w:val="20"/>
          <w:highlight w:val="white"/>
        </w:rPr>
        <w:t>&gt;</w:t>
      </w:r>
    </w:p>
    <w:p w14:paraId="1EBB3B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EFFCE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w:t>
      </w:r>
      <w:proofErr w:type="spellStart"/>
      <w:r w:rsidRPr="006F361F">
        <w:rPr>
          <w:rFonts w:ascii="Courier New" w:hAnsi="Courier New" w:cs="Courier New"/>
          <w:color w:val="000000"/>
          <w:sz w:val="20"/>
          <w:szCs w:val="20"/>
          <w:highlight w:val="white"/>
        </w:rPr>
        <w:t>interpolation.h</w:t>
      </w:r>
      <w:proofErr w:type="spellEnd"/>
      <w:r w:rsidRPr="006F361F">
        <w:rPr>
          <w:rFonts w:ascii="Courier New" w:hAnsi="Courier New" w:cs="Courier New"/>
          <w:color w:val="000000"/>
          <w:sz w:val="20"/>
          <w:szCs w:val="20"/>
          <w:highlight w:val="white"/>
        </w:rPr>
        <w:t>"</w:t>
      </w:r>
    </w:p>
    <w:p w14:paraId="04C627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iostream&gt;</w:t>
      </w:r>
    </w:p>
    <w:p w14:paraId="40D4DE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iomanip</w:t>
      </w:r>
      <w:proofErr w:type="spellEnd"/>
      <w:r w:rsidRPr="006F361F">
        <w:rPr>
          <w:rFonts w:ascii="Courier New" w:hAnsi="Courier New" w:cs="Courier New"/>
          <w:color w:val="000000"/>
          <w:sz w:val="20"/>
          <w:szCs w:val="20"/>
          <w:highlight w:val="white"/>
        </w:rPr>
        <w:t>&gt;</w:t>
      </w:r>
    </w:p>
    <w:p w14:paraId="415E8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fstream</w:t>
      </w:r>
      <w:proofErr w:type="spellEnd"/>
      <w:r w:rsidRPr="006F361F">
        <w:rPr>
          <w:rFonts w:ascii="Courier New" w:hAnsi="Courier New" w:cs="Courier New"/>
          <w:color w:val="000000"/>
          <w:sz w:val="20"/>
          <w:szCs w:val="20"/>
          <w:highlight w:val="white"/>
        </w:rPr>
        <w:t>&gt;</w:t>
      </w:r>
    </w:p>
    <w:p w14:paraId="63486D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sstream</w:t>
      </w:r>
      <w:proofErr w:type="spellEnd"/>
      <w:r w:rsidRPr="006F361F">
        <w:rPr>
          <w:rFonts w:ascii="Courier New" w:hAnsi="Courier New" w:cs="Courier New"/>
          <w:color w:val="000000"/>
          <w:sz w:val="20"/>
          <w:szCs w:val="20"/>
          <w:highlight w:val="white"/>
        </w:rPr>
        <w:t>&gt;</w:t>
      </w:r>
    </w:p>
    <w:p w14:paraId="6CACAC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cstring</w:t>
      </w:r>
      <w:proofErr w:type="spellEnd"/>
      <w:r w:rsidRPr="006F361F">
        <w:rPr>
          <w:rFonts w:ascii="Courier New" w:hAnsi="Courier New" w:cs="Courier New"/>
          <w:color w:val="000000"/>
          <w:sz w:val="20"/>
          <w:szCs w:val="20"/>
          <w:highlight w:val="white"/>
        </w:rPr>
        <w:t>&gt;</w:t>
      </w:r>
    </w:p>
    <w:p w14:paraId="3771008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string&gt;</w:t>
      </w:r>
    </w:p>
    <w:p w14:paraId="052E8F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algorithm&gt;</w:t>
      </w:r>
    </w:p>
    <w:p w14:paraId="663160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math.h</w:t>
      </w:r>
      <w:proofErr w:type="spellEnd"/>
      <w:r w:rsidRPr="006F361F">
        <w:rPr>
          <w:rFonts w:ascii="Courier New" w:hAnsi="Courier New" w:cs="Courier New"/>
          <w:color w:val="000000"/>
          <w:sz w:val="20"/>
          <w:szCs w:val="20"/>
          <w:highlight w:val="white"/>
        </w:rPr>
        <w:t>&gt;</w:t>
      </w:r>
    </w:p>
    <w:p w14:paraId="0F6206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ng.h</w:t>
      </w:r>
      <w:proofErr w:type="spellEnd"/>
      <w:r w:rsidRPr="006F361F">
        <w:rPr>
          <w:rFonts w:ascii="Courier New" w:hAnsi="Courier New" w:cs="Courier New"/>
          <w:color w:val="000000"/>
          <w:sz w:val="20"/>
          <w:szCs w:val="20"/>
          <w:highlight w:val="white"/>
        </w:rPr>
        <w:t>&gt;</w:t>
      </w:r>
    </w:p>
    <w:p w14:paraId="3E90DE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include &lt;</w:t>
      </w:r>
      <w:proofErr w:type="spellStart"/>
      <w:r w:rsidRPr="006F361F">
        <w:rPr>
          <w:rFonts w:ascii="Courier New" w:hAnsi="Courier New" w:cs="Courier New"/>
          <w:color w:val="000000"/>
          <w:sz w:val="20"/>
          <w:szCs w:val="20"/>
          <w:highlight w:val="white"/>
        </w:rPr>
        <w:t>gs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gsl_randist.h</w:t>
      </w:r>
      <w:proofErr w:type="spellEnd"/>
      <w:r w:rsidRPr="006F361F">
        <w:rPr>
          <w:rFonts w:ascii="Courier New" w:hAnsi="Courier New" w:cs="Courier New"/>
          <w:color w:val="000000"/>
          <w:sz w:val="20"/>
          <w:szCs w:val="20"/>
          <w:highlight w:val="white"/>
        </w:rPr>
        <w:t>&gt;</w:t>
      </w:r>
    </w:p>
    <w:p w14:paraId="56B594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F154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using namespace </w:t>
      </w:r>
      <w:proofErr w:type="spell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
    <w:p w14:paraId="3DD42E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function for linear fitting</w:t>
      </w:r>
    </w:p>
    <w:p w14:paraId="0FF8AA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Y(</w:t>
      </w:r>
      <w:proofErr w:type="gramEnd"/>
      <w:r w:rsidRPr="006F361F">
        <w:rPr>
          <w:rFonts w:ascii="Courier New" w:hAnsi="Courier New" w:cs="Courier New"/>
          <w:color w:val="000000"/>
          <w:sz w:val="20"/>
          <w:szCs w:val="20"/>
          <w:highlight w:val="white"/>
        </w:rPr>
        <w:t>double block){</w:t>
      </w:r>
    </w:p>
    <w:p w14:paraId="51B5C1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1.0/(1.0-block/100.0)-1.0);</w:t>
      </w:r>
    </w:p>
    <w:p w14:paraId="44BA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77D19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X(</w:t>
      </w:r>
      <w:proofErr w:type="gramEnd"/>
      <w:r w:rsidRPr="006F361F">
        <w:rPr>
          <w:rFonts w:ascii="Courier New" w:hAnsi="Courier New" w:cs="Courier New"/>
          <w:color w:val="000000"/>
          <w:sz w:val="20"/>
          <w:szCs w:val="20"/>
          <w:highlight w:val="white"/>
        </w:rPr>
        <w:t xml:space="preserve">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2549C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19842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256A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gramStart"/>
      <w:r w:rsidRPr="006F361F">
        <w:rPr>
          <w:rFonts w:ascii="Courier New" w:hAnsi="Courier New" w:cs="Courier New"/>
          <w:color w:val="000000"/>
          <w:sz w:val="20"/>
          <w:szCs w:val="20"/>
          <w:highlight w:val="white"/>
        </w:rPr>
        <w:t>blocking(</w:t>
      </w:r>
      <w:proofErr w:type="gramEnd"/>
      <w:r w:rsidRPr="006F361F">
        <w:rPr>
          <w:rFonts w:ascii="Courier New" w:hAnsi="Courier New" w:cs="Courier New"/>
          <w:color w:val="000000"/>
          <w:sz w:val="20"/>
          <w:szCs w:val="20"/>
          <w:highlight w:val="white"/>
        </w:rPr>
        <w:t xml:space="preserve">double log10IC50,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double h){</w:t>
      </w:r>
    </w:p>
    <w:p w14:paraId="597626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100.0*(1.0-1.0/(1.0+pow((</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pow(</w:t>
      </w:r>
      <w:proofErr w:type="gramEnd"/>
      <w:r w:rsidRPr="006F361F">
        <w:rPr>
          <w:rFonts w:ascii="Courier New" w:hAnsi="Courier New" w:cs="Courier New"/>
          <w:color w:val="000000"/>
          <w:sz w:val="20"/>
          <w:szCs w:val="20"/>
          <w:highlight w:val="white"/>
        </w:rPr>
        <w:t>10.0,log10IC50)),h)));</w:t>
      </w:r>
    </w:p>
    <w:p w14:paraId="24ABFC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4FA3F3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w:t>
      </w:r>
    </w:p>
    <w:p w14:paraId="3F57A1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CA76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542DC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1648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2EEF06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22D11E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4B9A30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4814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956FD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494C81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double </w:t>
      </w:r>
      <w:proofErr w:type="spellStart"/>
      <w:proofErr w:type="gramStart"/>
      <w:r w:rsidRPr="006F361F">
        <w:rPr>
          <w:rFonts w:ascii="Courier New" w:hAnsi="Courier New" w:cs="Courier New"/>
          <w:color w:val="000000"/>
          <w:sz w:val="20"/>
          <w:szCs w:val="20"/>
          <w:highlight w:val="white"/>
        </w:rPr>
        <w:t>stde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double log10IC50, double h, doubl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71587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result = 0.0, block,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008AC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57CAC3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
    <w:p w14:paraId="18C7A9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3EAF4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result + pow(blocking(log10IC</w:t>
      </w:r>
      <w:proofErr w:type="gramStart"/>
      <w:r w:rsidRPr="006F361F">
        <w:rPr>
          <w:rFonts w:ascii="Courier New" w:hAnsi="Courier New" w:cs="Courier New"/>
          <w:color w:val="000000"/>
          <w:sz w:val="20"/>
          <w:szCs w:val="20"/>
          <w:highlight w:val="white"/>
        </w:rPr>
        <w:t>50,conc</w:t>
      </w:r>
      <w:proofErr w:type="gramEnd"/>
      <w:r w:rsidRPr="006F361F">
        <w:rPr>
          <w:rFonts w:ascii="Courier New" w:hAnsi="Courier New" w:cs="Courier New"/>
          <w:color w:val="000000"/>
          <w:sz w:val="20"/>
          <w:szCs w:val="20"/>
          <w:highlight w:val="white"/>
        </w:rPr>
        <w:t>,h)-block,2.0);</w:t>
      </w:r>
    </w:p>
    <w:p w14:paraId="65FAB2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8CEB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sult = sqrt(result/(numberOfDrugDataPerChannel-2));</w:t>
      </w:r>
    </w:p>
    <w:p w14:paraId="023613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result;</w:t>
      </w:r>
    </w:p>
    <w:p w14:paraId="6FA5A8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147E4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E0D8B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gramStart"/>
      <w:r w:rsidRPr="006F361F">
        <w:rPr>
          <w:rFonts w:ascii="Courier New" w:hAnsi="Courier New" w:cs="Courier New"/>
          <w:color w:val="000000"/>
          <w:sz w:val="20"/>
          <w:szCs w:val="20"/>
          <w:highlight w:val="white"/>
        </w:rPr>
        <w:t>main(</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char **</w:t>
      </w:r>
      <w:proofErr w:type="spell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
    <w:p w14:paraId="68B821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ADD3A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41540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In this example we demonstrate Hill fitting by</w:t>
      </w:r>
    </w:p>
    <w:p w14:paraId="0E65CC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7258AF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subject to bound constraints</w:t>
      </w:r>
    </w:p>
    <w:p w14:paraId="4F529B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10.0 &lt;= c0 &lt;= 10.0</w:t>
      </w:r>
    </w:p>
    <w:p w14:paraId="2F2230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0.0 &lt;= c1 &lt;= 10.0</w:t>
      </w:r>
    </w:p>
    <w:p w14:paraId="4DA46D5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using function value only. </w:t>
      </w:r>
    </w:p>
    <w:p w14:paraId="38037B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and c1 = h.</w:t>
      </w:r>
    </w:p>
    <w:p w14:paraId="789BF5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218CE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Gradient is estimated using combination of numerical differences</w:t>
      </w:r>
    </w:p>
    <w:p w14:paraId="5CA8B6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and secant updates.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variable stores differentiation step </w:t>
      </w:r>
    </w:p>
    <w:p w14:paraId="4F742F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we have to tell algorithm what step to use).</w:t>
      </w:r>
    </w:p>
    <w:p w14:paraId="37581D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811D1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564699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claration for linear fitting</w:t>
      </w:r>
    </w:p>
    <w:p w14:paraId="6D761E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numberOfData,numberOfChannels</w:t>
      </w:r>
      <w:proofErr w:type="gramEnd"/>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773C0E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proofErr w:type="gramStart"/>
      <w:r w:rsidRPr="006F361F">
        <w:rPr>
          <w:rFonts w:ascii="Courier New" w:hAnsi="Courier New" w:cs="Courier New"/>
          <w:color w:val="000000"/>
          <w:sz w:val="20"/>
          <w:szCs w:val="20"/>
          <w:highlight w:val="white"/>
        </w:rPr>
        <w:t>dataFlag,numberOfDataLinFit</w:t>
      </w:r>
      <w:proofErr w:type="spellEnd"/>
      <w:proofErr w:type="gramEnd"/>
      <w:r w:rsidRPr="006F361F">
        <w:rPr>
          <w:rFonts w:ascii="Courier New" w:hAnsi="Courier New" w:cs="Courier New"/>
          <w:color w:val="000000"/>
          <w:sz w:val="20"/>
          <w:szCs w:val="20"/>
          <w:highlight w:val="white"/>
        </w:rPr>
        <w:t>;</w:t>
      </w:r>
    </w:p>
    <w:p w14:paraId="5EBBA8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conc,block</w:t>
      </w:r>
      <w:proofErr w:type="gramEnd"/>
      <w:r w:rsidRPr="006F361F">
        <w:rPr>
          <w:rFonts w:ascii="Courier New" w:hAnsi="Courier New" w:cs="Courier New"/>
          <w:color w:val="000000"/>
          <w:sz w:val="20"/>
          <w:szCs w:val="20"/>
          <w:highlight w:val="white"/>
        </w:rPr>
        <w:t>,noise,eps</w:t>
      </w:r>
      <w:proofErr w:type="spellEnd"/>
      <w:r w:rsidRPr="006F361F">
        <w:rPr>
          <w:rFonts w:ascii="Courier New" w:hAnsi="Courier New" w:cs="Courier New"/>
          <w:color w:val="000000"/>
          <w:sz w:val="20"/>
          <w:szCs w:val="20"/>
          <w:highlight w:val="white"/>
        </w:rPr>
        <w:t>=0.01;</w:t>
      </w:r>
    </w:p>
    <w:p w14:paraId="603BD6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c</w:t>
      </w:r>
      <w:proofErr w:type="gramStart"/>
      <w:r w:rsidRPr="006F361F">
        <w:rPr>
          <w:rFonts w:ascii="Courier New" w:hAnsi="Courier New" w:cs="Courier New"/>
          <w:color w:val="000000"/>
          <w:sz w:val="20"/>
          <w:szCs w:val="20"/>
          <w:highlight w:val="white"/>
        </w:rPr>
        <w:t>0,c</w:t>
      </w:r>
      <w:proofErr w:type="gramEnd"/>
      <w:r w:rsidRPr="006F361F">
        <w:rPr>
          <w:rFonts w:ascii="Courier New" w:hAnsi="Courier New" w:cs="Courier New"/>
          <w:color w:val="000000"/>
          <w:sz w:val="20"/>
          <w:szCs w:val="20"/>
          <w:highlight w:val="white"/>
        </w:rPr>
        <w:t>1,cov00,cov01,cov11,chisq;</w:t>
      </w:r>
    </w:p>
    <w:p w14:paraId="729DAF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weight,SD</w:t>
      </w:r>
      <w:proofErr w:type="gramEnd"/>
      <w:r w:rsidRPr="006F361F">
        <w:rPr>
          <w:rFonts w:ascii="Courier New" w:hAnsi="Courier New" w:cs="Courier New"/>
          <w:color w:val="000000"/>
          <w:sz w:val="20"/>
          <w:szCs w:val="20"/>
          <w:highlight w:val="white"/>
        </w:rPr>
        <w:t>,log10IC50,h;</w:t>
      </w:r>
    </w:p>
    <w:p w14:paraId="2658DE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gramStart"/>
      <w:r w:rsidRPr="006F361F">
        <w:rPr>
          <w:rFonts w:ascii="Courier New" w:hAnsi="Courier New" w:cs="Courier New"/>
          <w:color w:val="000000"/>
          <w:sz w:val="20"/>
          <w:szCs w:val="20"/>
          <w:highlight w:val="white"/>
        </w:rPr>
        <w:t>dataRaw,*</w:t>
      </w:r>
      <w:proofErr w:type="gramEnd"/>
      <w:r w:rsidRPr="006F361F">
        <w:rPr>
          <w:rFonts w:ascii="Courier New" w:hAnsi="Courier New" w:cs="Courier New"/>
          <w:color w:val="000000"/>
          <w:sz w:val="20"/>
          <w:szCs w:val="20"/>
          <w:highlight w:val="white"/>
        </w:rPr>
        <w:t>*dataPerChannel,**dataPerChannelRand,**sortedDataPerChannel,**finalSamples;</w:t>
      </w:r>
    </w:p>
    <w:p w14:paraId="3A64589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dataStr,*channelList,tempString,line,fileName,oFileName,bFileName,sFileName,headerSFile;</w:t>
      </w:r>
    </w:p>
    <w:p w14:paraId="36A656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drugName,channelName,drug,channel,units,pacing</w:t>
      </w:r>
      <w:proofErr w:type="spellEnd"/>
      <w:r w:rsidRPr="006F361F">
        <w:rPr>
          <w:rFonts w:ascii="Courier New" w:hAnsi="Courier New" w:cs="Courier New"/>
          <w:color w:val="000000"/>
          <w:sz w:val="20"/>
          <w:szCs w:val="20"/>
          <w:highlight w:val="white"/>
        </w:rPr>
        <w:t>;</w:t>
      </w:r>
    </w:p>
    <w:p w14:paraId="2650F2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A8219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ation</w:t>
      </w:r>
    </w:p>
    <w:p w14:paraId="3C1337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8579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 (</w:t>
      </w:r>
      <w:proofErr w:type="spellStart"/>
      <w:proofErr w:type="gramStart"/>
      <w:r w:rsidRPr="006F361F">
        <w:rPr>
          <w:rFonts w:ascii="Courier New" w:hAnsi="Courier New" w:cs="Courier New"/>
          <w:color w:val="000000"/>
          <w:sz w:val="20"/>
          <w:szCs w:val="20"/>
          <w:highlight w:val="white"/>
        </w:rPr>
        <w:t>argc</w:t>
      </w:r>
      <w:proofErr w:type="spellEnd"/>
      <w:r w:rsidRPr="006F361F">
        <w:rPr>
          <w:rFonts w:ascii="Courier New" w:hAnsi="Courier New" w:cs="Courier New"/>
          <w:color w:val="000000"/>
          <w:sz w:val="20"/>
          <w:szCs w:val="20"/>
          <w:highlight w:val="white"/>
        </w:rPr>
        <w:t xml:space="preserve"> !</w:t>
      </w:r>
      <w:proofErr w:type="gramEnd"/>
      <w:r w:rsidRPr="006F361F">
        <w:rPr>
          <w:rFonts w:ascii="Courier New" w:hAnsi="Courier New" w:cs="Courier New"/>
          <w:color w:val="000000"/>
          <w:sz w:val="20"/>
          <w:szCs w:val="20"/>
          <w:highlight w:val="white"/>
        </w:rPr>
        <w:t>= 2){</w:t>
      </w:r>
    </w:p>
    <w:p w14:paraId="62728B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printf</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derr,"usage</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lsm.ou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n");</w:t>
      </w:r>
    </w:p>
    <w:p w14:paraId="5F64D1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xit (-1);</w:t>
      </w:r>
    </w:p>
    <w:p w14:paraId="39D06A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0B994F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rgv</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w:t>
      </w:r>
    </w:p>
    <w:p w14:paraId="13806E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 xml:space="preserve"> = "data/bootstrap_"+</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csv";</w:t>
      </w:r>
    </w:p>
    <w:p w14:paraId="41168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 xml:space="preserve"> = "data/IC50_samples_"+drugName+".csv";</w:t>
      </w:r>
    </w:p>
    <w:p w14:paraId="18F46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open output file to store results</w:t>
      </w:r>
    </w:p>
    <w:p w14:paraId="7360A7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bFileName</w:t>
      </w:r>
      <w:proofErr w:type="spellEnd"/>
      <w:r w:rsidRPr="006F361F">
        <w:rPr>
          <w:rFonts w:ascii="Courier New" w:hAnsi="Courier New" w:cs="Courier New"/>
          <w:color w:val="000000"/>
          <w:sz w:val="20"/>
          <w:szCs w:val="20"/>
          <w:highlight w:val="white"/>
        </w:rPr>
        <w:t>);</w:t>
      </w:r>
    </w:p>
    <w:p w14:paraId="5E063C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o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sFileName</w:t>
      </w:r>
      <w:proofErr w:type="spellEnd"/>
      <w:r w:rsidRPr="006F361F">
        <w:rPr>
          <w:rFonts w:ascii="Courier New" w:hAnsi="Courier New" w:cs="Courier New"/>
          <w:color w:val="000000"/>
          <w:sz w:val="20"/>
          <w:szCs w:val="20"/>
          <w:highlight w:val="white"/>
        </w:rPr>
        <w:t>);</w:t>
      </w:r>
    </w:p>
    <w:p w14:paraId="30576E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channel,log</w:t>
      </w:r>
      <w:proofErr w:type="gramEnd"/>
      <w:r w:rsidRPr="006F361F">
        <w:rPr>
          <w:rFonts w:ascii="Courier New" w:hAnsi="Courier New" w:cs="Courier New"/>
          <w:color w:val="000000"/>
          <w:sz w:val="20"/>
          <w:szCs w:val="20"/>
          <w:highlight w:val="white"/>
        </w:rPr>
        <w:t>10IC50,h"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4818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data from drug_block.csv</w:t>
      </w:r>
    </w:p>
    <w:p w14:paraId="59CE7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1AE20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 "data/drug_block_validation.csv";</w:t>
      </w:r>
    </w:p>
    <w:p w14:paraId="701541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7A8F0A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gramStart"/>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nputFile.is</w:t>
      </w:r>
      <w:proofErr w:type="gramEnd"/>
      <w:r w:rsidRPr="006F361F">
        <w:rPr>
          <w:rFonts w:ascii="Courier New" w:hAnsi="Courier New" w:cs="Courier New"/>
          <w:color w:val="000000"/>
          <w:sz w:val="20"/>
          <w:szCs w:val="20"/>
          <w:highlight w:val="white"/>
        </w:rPr>
        <w:t>_open</w:t>
      </w:r>
      <w:proofErr w:type="spellEnd"/>
      <w:r w:rsidRPr="006F361F">
        <w:rPr>
          <w:rFonts w:ascii="Courier New" w:hAnsi="Courier New" w:cs="Courier New"/>
          <w:color w:val="000000"/>
          <w:sz w:val="20"/>
          <w:szCs w:val="20"/>
          <w:highlight w:val="white"/>
        </w:rPr>
        <w:t>()){</w:t>
      </w:r>
    </w:p>
    <w:p w14:paraId="5C8AE0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Input drug_block.csv file failed to open"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6CD8E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File name:" &lt;&lt;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6F2BB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9189D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05269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w:t>
      </w:r>
    </w:p>
    <w:p w14:paraId="049B40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530E8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alculate number of drug data </w:t>
      </w:r>
    </w:p>
    <w:p w14:paraId="7099DA1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0;</w:t>
      </w:r>
    </w:p>
    <w:p w14:paraId="594FC6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47533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 1;</w:t>
      </w:r>
    </w:p>
    <w:p w14:paraId="7F3F12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1B7A0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ear</w:t>
      </w:r>
      <w:proofErr w:type="spellEnd"/>
      <w:r w:rsidRPr="006F361F">
        <w:rPr>
          <w:rFonts w:ascii="Courier New" w:hAnsi="Courier New" w:cs="Courier New"/>
          <w:color w:val="000000"/>
          <w:sz w:val="20"/>
          <w:szCs w:val="20"/>
          <w:highlight w:val="white"/>
        </w:rPr>
        <w:t>();</w:t>
      </w:r>
    </w:p>
    <w:p w14:paraId="6CA018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seekg</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nputFile.beg</w:t>
      </w:r>
      <w:proofErr w:type="spellEnd"/>
      <w:r w:rsidRPr="006F361F">
        <w:rPr>
          <w:rFonts w:ascii="Courier New" w:hAnsi="Courier New" w:cs="Courier New"/>
          <w:color w:val="000000"/>
          <w:sz w:val="20"/>
          <w:szCs w:val="20"/>
          <w:highlight w:val="white"/>
        </w:rPr>
        <w:t>);</w:t>
      </w:r>
    </w:p>
    <w:p w14:paraId="54E0C1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data array for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and block</w:t>
      </w:r>
    </w:p>
    <w:p w14:paraId="4D79A9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4F74F7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55476F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9002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FCAB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w:t>
      </w:r>
      <w:proofErr w:type="spellStart"/>
      <w:proofErr w:type="gramStart"/>
      <w:r w:rsidRPr="006F361F">
        <w:rPr>
          <w:rFonts w:ascii="Courier New" w:hAnsi="Courier New" w:cs="Courier New"/>
          <w:color w:val="000000"/>
          <w:sz w:val="20"/>
          <w:szCs w:val="20"/>
          <w:highlight w:val="white"/>
        </w:rPr>
        <w:t>drug,channel</w:t>
      </w:r>
      <w:proofErr w:type="gramEnd"/>
      <w:r w:rsidRPr="006F361F">
        <w:rPr>
          <w:rFonts w:ascii="Courier New" w:hAnsi="Courier New" w:cs="Courier New"/>
          <w:color w:val="000000"/>
          <w:sz w:val="20"/>
          <w:szCs w:val="20"/>
          <w:highlight w:val="white"/>
        </w:rPr>
        <w:t>,units</w:t>
      </w:r>
      <w:proofErr w:type="spellEnd"/>
      <w:r w:rsidRPr="006F361F">
        <w:rPr>
          <w:rFonts w:ascii="Courier New" w:hAnsi="Courier New" w:cs="Courier New"/>
          <w:color w:val="000000"/>
          <w:sz w:val="20"/>
          <w:szCs w:val="20"/>
          <w:highlight w:val="white"/>
        </w:rPr>
        <w:t xml:space="preserve"> and pacing</w:t>
      </w:r>
    </w:p>
    <w:p w14:paraId="3E9EC1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w:t>
      </w:r>
    </w:p>
    <w:p w14:paraId="6B763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31C97F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4];</w:t>
      </w:r>
    </w:p>
    <w:p w14:paraId="1A1F9F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A25DC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 xml:space="preserve"> into data and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matrix</w:t>
      </w:r>
    </w:p>
    <w:p w14:paraId="298974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fileName,dataRaw</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93A62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name of channels</w:t>
      </w:r>
    </w:p>
    <w:p w14:paraId="6FE749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70173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an array for channel list</w:t>
      </w:r>
    </w:p>
    <w:p w14:paraId="2DAE06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 new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tring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0837AB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channel names into </w:t>
      </w:r>
      <w:proofErr w:type="spellStart"/>
      <w:r w:rsidRPr="006F361F">
        <w:rPr>
          <w:rFonts w:ascii="Courier New" w:hAnsi="Courier New" w:cs="Courier New"/>
          <w:color w:val="000000"/>
          <w:sz w:val="20"/>
          <w:szCs w:val="20"/>
          <w:highlight w:val="white"/>
        </w:rPr>
        <w:t>channelList</w:t>
      </w:r>
      <w:proofErr w:type="spellEnd"/>
    </w:p>
    <w:p w14:paraId="5AC1F0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dataStr,channelList</w:t>
      </w:r>
      <w:proofErr w:type="spellEnd"/>
      <w:r w:rsidRPr="006F361F">
        <w:rPr>
          <w:rFonts w:ascii="Courier New" w:hAnsi="Courier New" w:cs="Courier New"/>
          <w:color w:val="000000"/>
          <w:sz w:val="20"/>
          <w:szCs w:val="20"/>
          <w:highlight w:val="white"/>
        </w:rPr>
        <w:t>);</w:t>
      </w:r>
    </w:p>
    <w:p w14:paraId="5D2210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eparing to store th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for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drug IC50 bootstrap samples)</w:t>
      </w:r>
    </w:p>
    <w:p w14:paraId="7EE9E8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 new double *[2000];</w:t>
      </w:r>
    </w:p>
    <w:p w14:paraId="6E9B74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5CBEBC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1C50A9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90BF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50B96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calculation value for all channels</w:t>
      </w:r>
    </w:p>
    <w:p w14:paraId="789A97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DA592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0;channelNum&lt;</w:t>
      </w:r>
      <w:proofErr w:type="spellStart"/>
      <w:r w:rsidRPr="006F361F">
        <w:rPr>
          <w:rFonts w:ascii="Courier New" w:hAnsi="Courier New" w:cs="Courier New"/>
          <w:color w:val="000000"/>
          <w:sz w:val="20"/>
          <w:szCs w:val="20"/>
          <w:highlight w:val="white"/>
        </w:rPr>
        <w:t>numberOfChannels;channelNum</w:t>
      </w:r>
      <w:proofErr w:type="spellEnd"/>
      <w:r w:rsidRPr="006F361F">
        <w:rPr>
          <w:rFonts w:ascii="Courier New" w:hAnsi="Courier New" w:cs="Courier New"/>
          <w:color w:val="000000"/>
          <w:sz w:val="20"/>
          <w:szCs w:val="20"/>
          <w:highlight w:val="white"/>
        </w:rPr>
        <w:t>++){</w:t>
      </w:r>
    </w:p>
    <w:p w14:paraId="33EE4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llecting drug data per channel</w:t>
      </w:r>
    </w:p>
    <w:p w14:paraId="583965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w:t>
      </w:r>
    </w:p>
    <w:p w14:paraId="2CF585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 headerSFile+channelName+"_IC50,"+channelName+"_h,";//Header for IC50 2,000 samples file</w:t>
      </w:r>
    </w:p>
    <w:p w14:paraId="62011E1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w:t>
      </w:r>
      <w:proofErr w:type="spellEnd"/>
      <w:r w:rsidRPr="006F361F">
        <w:rPr>
          <w:rFonts w:ascii="Courier New" w:hAnsi="Courier New" w:cs="Courier New"/>
          <w:color w:val="000000"/>
          <w:sz w:val="20"/>
          <w:szCs w:val="20"/>
          <w:highlight w:val="white"/>
        </w:rPr>
        <w:t>);</w:t>
      </w:r>
    </w:p>
    <w:p w14:paraId="5FECA0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ing </w:t>
      </w:r>
      <w:proofErr w:type="spellStart"/>
      <w:r w:rsidRPr="006F361F">
        <w:rPr>
          <w:rFonts w:ascii="Courier New" w:hAnsi="Courier New" w:cs="Courier New"/>
          <w:color w:val="000000"/>
          <w:sz w:val="20"/>
          <w:szCs w:val="20"/>
          <w:highlight w:val="white"/>
        </w:rPr>
        <w:t>dataPerChannel</w:t>
      </w:r>
      <w:proofErr w:type="spellEnd"/>
    </w:p>
    <w:p w14:paraId="13D5B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0985BF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For storing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xml:space="preserve"> with random noise</w:t>
      </w:r>
    </w:p>
    <w:p w14:paraId="6B0471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1C6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BDFD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15FA5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3672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DataPerChannel(</w:t>
      </w:r>
      <w:proofErr w:type="gramStart"/>
      <w:r w:rsidRPr="006F361F">
        <w:rPr>
          <w:rFonts w:ascii="Courier New" w:hAnsi="Courier New" w:cs="Courier New"/>
          <w:color w:val="000000"/>
          <w:sz w:val="20"/>
          <w:szCs w:val="20"/>
          <w:highlight w:val="white"/>
        </w:rPr>
        <w:t>numberOfData,drugName</w:t>
      </w:r>
      <w:proofErr w:type="gramEnd"/>
      <w:r w:rsidRPr="006F361F">
        <w:rPr>
          <w:rFonts w:ascii="Courier New" w:hAnsi="Courier New" w:cs="Courier New"/>
          <w:color w:val="000000"/>
          <w:sz w:val="20"/>
          <w:szCs w:val="20"/>
          <w:highlight w:val="white"/>
        </w:rPr>
        <w:t>,channelName,dataStr,dataPerChannel,dataRaw);</w:t>
      </w:r>
    </w:p>
    <w:p w14:paraId="26C82C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685F1A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numberOfDrugDataPerChannel,dataPerChannel</w:t>
      </w:r>
      <w:proofErr w:type="spellEnd"/>
      <w:proofErr w:type="gramEnd"/>
      <w:r w:rsidRPr="006F361F">
        <w:rPr>
          <w:rFonts w:ascii="Courier New" w:hAnsi="Courier New" w:cs="Courier New"/>
          <w:color w:val="000000"/>
          <w:sz w:val="20"/>
          <w:szCs w:val="20"/>
          <w:highlight w:val="white"/>
        </w:rPr>
        <w:t>);</w:t>
      </w:r>
    </w:p>
    <w:p w14:paraId="237F63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Drug " &lt;&lt;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lt;&lt; " with";</w:t>
      </w:r>
    </w:p>
    <w:p w14:paraId="6910FD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channel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has ";</w:t>
      </w:r>
    </w:p>
    <w:p w14:paraId="4BE38F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xml:space="preserve"> &lt;&lt; " number of data per channel";</w:t>
      </w:r>
    </w:p>
    <w:p w14:paraId="7412AD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 and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BA965D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 = new doubl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CB442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A62ED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new double [2];</w:t>
      </w:r>
    </w:p>
    <w:p w14:paraId="303E7A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7F43E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200002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w:t>
      </w:r>
      <w:proofErr w:type="gramEnd"/>
      <w:r w:rsidRPr="006F361F">
        <w:rPr>
          <w:rFonts w:ascii="Courier New" w:hAnsi="Courier New" w:cs="Courier New"/>
          <w:color w:val="000000"/>
          <w:sz w:val="20"/>
          <w:szCs w:val="20"/>
          <w:highlight w:val="white"/>
        </w:rPr>
        <w:t>,sortedDataPerChannel);</w:t>
      </w:r>
    </w:p>
    <w:p w14:paraId="3B7A4B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w:t>
      </w:r>
    </w:p>
    <w:p w14:paraId="5DC257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A63F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1BCCB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16CFE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420C23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6AD5A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382FB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73044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6E8A2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5A7D6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32E31E6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E1276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354B0E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B70AE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CDA17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65CC4C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small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A56A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09F757D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70F06D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529559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469E31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3DE61A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F96D5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89961A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small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F440F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0121AD7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ount many very big blocking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40769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2B745A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9B6A2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5E783B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5907B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52DCE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F57DA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8685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Number of too big blocking: " &lt;&lt; flag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5976B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D01C9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8A30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23D3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2BCEE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168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4FB1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186833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7082D3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65F3D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5734A38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2"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97188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395DF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17B276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346B26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0DBCA3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3"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8EB59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7E6BEF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0A3884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3536CE3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1291DF9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his is the number of data to fit: " &lt;&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013B3B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867B9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1E456A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80728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75A97C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02168D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364615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39AAAF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41675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4CA96C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1ABD24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51E5E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591273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33DA3C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662074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9BF15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02B8EF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BD189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0085E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D4234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best fit: Y = %g + %g X\</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0],clin[1]);</w:t>
      </w:r>
    </w:p>
    <w:p w14:paraId="5FD655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h = %g, log10IC50 = %g, IC50 = %g\</w:t>
      </w:r>
      <w:proofErr w:type="spellStart"/>
      <w:r w:rsidRPr="006F361F">
        <w:rPr>
          <w:rFonts w:ascii="Courier New" w:hAnsi="Courier New" w:cs="Courier New"/>
          <w:color w:val="000000"/>
          <w:sz w:val="20"/>
          <w:szCs w:val="20"/>
          <w:highlight w:val="white"/>
        </w:rPr>
        <w:t>n",clin</w:t>
      </w:r>
      <w:proofErr w:type="spellEnd"/>
      <w:r w:rsidRPr="006F361F">
        <w:rPr>
          <w:rFonts w:ascii="Courier New" w:hAnsi="Courier New" w:cs="Courier New"/>
          <w:color w:val="000000"/>
          <w:sz w:val="20"/>
          <w:szCs w:val="20"/>
          <w:highlight w:val="white"/>
        </w:rPr>
        <w:t>[1],-clin[0]/clin[1],pow(10.0,-clin[0]/clin[1]));</w:t>
      </w:r>
    </w:p>
    <w:p w14:paraId="3C8965E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7E16CA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4B6BE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06A7AA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694448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BA93C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69179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check4"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5E478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8F7EB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7A1B4A4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03FEAF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A6B7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2DA64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F55C72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68C6B9E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procedure</w:t>
      </w:r>
    </w:p>
    <w:p w14:paraId="2AD6B8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6BEC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50_Best, </w:t>
      </w:r>
      <w:proofErr w:type="spellStart"/>
      <w:r w:rsidRPr="006F361F">
        <w:rPr>
          <w:rFonts w:ascii="Courier New" w:hAnsi="Courier New" w:cs="Courier New"/>
          <w:color w:val="000000"/>
          <w:sz w:val="20"/>
          <w:szCs w:val="20"/>
          <w:highlight w:val="white"/>
        </w:rPr>
        <w:t>h_</w:t>
      </w:r>
      <w:proofErr w:type="gramStart"/>
      <w:r w:rsidRPr="006F361F">
        <w:rPr>
          <w:rFonts w:ascii="Courier New" w:hAnsi="Courier New" w:cs="Courier New"/>
          <w:color w:val="000000"/>
          <w:sz w:val="20"/>
          <w:szCs w:val="20"/>
          <w:highlight w:val="white"/>
        </w:rPr>
        <w:t>Best,SD</w:t>
      </w:r>
      <w:proofErr w:type="spellEnd"/>
      <w:proofErr w:type="gramEnd"/>
      <w:r w:rsidRPr="006F361F">
        <w:rPr>
          <w:rFonts w:ascii="Courier New" w:hAnsi="Courier New" w:cs="Courier New"/>
          <w:color w:val="000000"/>
          <w:sz w:val="20"/>
          <w:szCs w:val="20"/>
          <w:highlight w:val="white"/>
        </w:rPr>
        <w:t>;</w:t>
      </w:r>
    </w:p>
    <w:p w14:paraId="694D88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_Best,&amp;h_Best,dataPerChannel);</w:t>
      </w:r>
    </w:p>
    <w:p w14:paraId="5E70BA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SD = stdev(</w:t>
      </w:r>
      <w:proofErr w:type="gramStart"/>
      <w:r w:rsidRPr="006F361F">
        <w:rPr>
          <w:rFonts w:ascii="Courier New" w:hAnsi="Courier New" w:cs="Courier New"/>
          <w:color w:val="000000"/>
          <w:sz w:val="20"/>
          <w:szCs w:val="20"/>
          <w:highlight w:val="white"/>
        </w:rPr>
        <w:t>numberOfDrugDataPerChannel,log</w:t>
      </w:r>
      <w:proofErr w:type="gramEnd"/>
      <w:r w:rsidRPr="006F361F">
        <w:rPr>
          <w:rFonts w:ascii="Courier New" w:hAnsi="Courier New" w:cs="Courier New"/>
          <w:color w:val="000000"/>
          <w:sz w:val="20"/>
          <w:szCs w:val="20"/>
          <w:highlight w:val="white"/>
        </w:rPr>
        <w:t>10IC50_Best,h_Best,dataPerChannel);</w:t>
      </w:r>
    </w:p>
    <w:p w14:paraId="25BBCD4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est fit parameters from LSM:\n");</w:t>
      </w:r>
    </w:p>
    <w:p w14:paraId="30BEDF1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log10IC50 = %f, h = %f \n",log10IC50_Best,h_Best);</w:t>
      </w:r>
    </w:p>
    <w:p w14:paraId="2581D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D of residuals = %f\</w:t>
      </w:r>
      <w:proofErr w:type="spellStart"/>
      <w:r w:rsidRPr="006F361F">
        <w:rPr>
          <w:rFonts w:ascii="Courier New" w:hAnsi="Courier New" w:cs="Courier New"/>
          <w:color w:val="000000"/>
          <w:sz w:val="20"/>
          <w:szCs w:val="20"/>
          <w:highlight w:val="white"/>
        </w:rPr>
        <w:t>n",SD</w:t>
      </w:r>
      <w:proofErr w:type="spellEnd"/>
      <w:r w:rsidRPr="006F361F">
        <w:rPr>
          <w:rFonts w:ascii="Courier New" w:hAnsi="Courier New" w:cs="Courier New"/>
          <w:color w:val="000000"/>
          <w:sz w:val="20"/>
          <w:szCs w:val="20"/>
          <w:highlight w:val="white"/>
        </w:rPr>
        <w:t>);</w:t>
      </w:r>
    </w:p>
    <w:p w14:paraId="0259E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4E823D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art Monte Carlo simulation to generate bootstrap</w:t>
      </w:r>
    </w:p>
    <w:p w14:paraId="756EAD1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rting Monte Carlo simulation ...\n");</w:t>
      </w:r>
    </w:p>
    <w:p w14:paraId="31F347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MClog10IC50</w:t>
      </w:r>
      <w:proofErr w:type="gramStart"/>
      <w:r w:rsidRPr="006F361F">
        <w:rPr>
          <w:rFonts w:ascii="Courier New" w:hAnsi="Courier New" w:cs="Courier New"/>
          <w:color w:val="000000"/>
          <w:sz w:val="20"/>
          <w:szCs w:val="20"/>
          <w:highlight w:val="white"/>
        </w:rPr>
        <w:t>Samples,*</w:t>
      </w:r>
      <w:proofErr w:type="spellStart"/>
      <w:proofErr w:type="gramEnd"/>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5D0585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Samples = new double [2000];</w:t>
      </w:r>
    </w:p>
    <w:p w14:paraId="37F029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 xml:space="preserve"> = new double [2000];</w:t>
      </w:r>
    </w:p>
    <w:p w14:paraId="13674BE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MC=0;MC&lt;2000;MC++){</w:t>
      </w:r>
    </w:p>
    <w:p w14:paraId="7CD8BAF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odifying the block percentage on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 with Gaussian noise</w:t>
      </w:r>
    </w:p>
    <w:p w14:paraId="218A2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type</w:t>
      </w:r>
      <w:proofErr w:type="spellEnd"/>
      <w:r w:rsidRPr="006F361F">
        <w:rPr>
          <w:rFonts w:ascii="Courier New" w:hAnsi="Courier New" w:cs="Courier New"/>
          <w:color w:val="000000"/>
          <w:sz w:val="20"/>
          <w:szCs w:val="20"/>
          <w:highlight w:val="white"/>
        </w:rPr>
        <w:t xml:space="preserve"> * M;</w:t>
      </w:r>
    </w:p>
    <w:p w14:paraId="4B20D3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w:t>
      </w:r>
      <w:proofErr w:type="spellEnd"/>
      <w:r w:rsidRPr="006F361F">
        <w:rPr>
          <w:rFonts w:ascii="Courier New" w:hAnsi="Courier New" w:cs="Courier New"/>
          <w:color w:val="000000"/>
          <w:sz w:val="20"/>
          <w:szCs w:val="20"/>
          <w:highlight w:val="white"/>
        </w:rPr>
        <w:t xml:space="preserve"> * r;</w:t>
      </w:r>
    </w:p>
    <w:p w14:paraId="45604D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env_</w:t>
      </w:r>
      <w:proofErr w:type="gramStart"/>
      <w:r w:rsidRPr="006F361F">
        <w:rPr>
          <w:rFonts w:ascii="Courier New" w:hAnsi="Courier New" w:cs="Courier New"/>
          <w:color w:val="000000"/>
          <w:sz w:val="20"/>
          <w:szCs w:val="20"/>
          <w:highlight w:val="white"/>
        </w:rPr>
        <w:t>setup</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
    <w:p w14:paraId="1A88C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 = </w:t>
      </w:r>
      <w:proofErr w:type="spellStart"/>
      <w:r w:rsidRPr="006F361F">
        <w:rPr>
          <w:rFonts w:ascii="Courier New" w:hAnsi="Courier New" w:cs="Courier New"/>
          <w:color w:val="000000"/>
          <w:sz w:val="20"/>
          <w:szCs w:val="20"/>
          <w:highlight w:val="white"/>
        </w:rPr>
        <w:t>gsl_rng_default</w:t>
      </w:r>
      <w:proofErr w:type="spellEnd"/>
      <w:r w:rsidRPr="006F361F">
        <w:rPr>
          <w:rFonts w:ascii="Courier New" w:hAnsi="Courier New" w:cs="Courier New"/>
          <w:color w:val="000000"/>
          <w:sz w:val="20"/>
          <w:szCs w:val="20"/>
          <w:highlight w:val="white"/>
        </w:rPr>
        <w:t>;</w:t>
      </w:r>
    </w:p>
    <w:p w14:paraId="0BC09C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 = </w:t>
      </w:r>
      <w:proofErr w:type="spellStart"/>
      <w:r w:rsidRPr="006F361F">
        <w:rPr>
          <w:rFonts w:ascii="Courier New" w:hAnsi="Courier New" w:cs="Courier New"/>
          <w:color w:val="000000"/>
          <w:sz w:val="20"/>
          <w:szCs w:val="20"/>
          <w:highlight w:val="white"/>
        </w:rPr>
        <w:t>gsl_rng_alloc</w:t>
      </w:r>
      <w:proofErr w:type="spellEnd"/>
      <w:r w:rsidRPr="006F361F">
        <w:rPr>
          <w:rFonts w:ascii="Courier New" w:hAnsi="Courier New" w:cs="Courier New"/>
          <w:color w:val="000000"/>
          <w:sz w:val="20"/>
          <w:szCs w:val="20"/>
          <w:highlight w:val="white"/>
        </w:rPr>
        <w:t>(M);</w:t>
      </w:r>
    </w:p>
    <w:p w14:paraId="774F30F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set</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clock</w:t>
      </w:r>
      <w:proofErr w:type="spellEnd"/>
      <w:proofErr w:type="gramEnd"/>
      <w:r w:rsidRPr="006F361F">
        <w:rPr>
          <w:rFonts w:ascii="Courier New" w:hAnsi="Courier New" w:cs="Courier New"/>
          <w:color w:val="000000"/>
          <w:sz w:val="20"/>
          <w:szCs w:val="20"/>
          <w:highlight w:val="white"/>
        </w:rPr>
        <w:t>());</w:t>
      </w:r>
    </w:p>
    <w:p w14:paraId="34173E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DrugDataPerChannel;j</w:t>
      </w:r>
      <w:proofErr w:type="spellEnd"/>
      <w:r w:rsidRPr="006F361F">
        <w:rPr>
          <w:rFonts w:ascii="Courier New" w:hAnsi="Courier New" w:cs="Courier New"/>
          <w:color w:val="000000"/>
          <w:sz w:val="20"/>
          <w:szCs w:val="20"/>
          <w:highlight w:val="white"/>
        </w:rPr>
        <w:t>++){</w:t>
      </w:r>
    </w:p>
    <w:p w14:paraId="7AB8AC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ata of drug concentration</w:t>
      </w:r>
    </w:p>
    <w:p w14:paraId="19C22D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j][</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obtaining blocking from actual data</w:t>
      </w:r>
    </w:p>
    <w:p w14:paraId="494B9E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ing(log10IC50_</w:t>
      </w:r>
      <w:proofErr w:type="gramStart"/>
      <w:r w:rsidRPr="006F361F">
        <w:rPr>
          <w:rFonts w:ascii="Courier New" w:hAnsi="Courier New" w:cs="Courier New"/>
          <w:color w:val="000000"/>
          <w:sz w:val="20"/>
          <w:szCs w:val="20"/>
          <w:highlight w:val="white"/>
        </w:rPr>
        <w:t>Best,conc</w:t>
      </w:r>
      <w:proofErr w:type="gramEnd"/>
      <w:r w:rsidRPr="006F361F">
        <w:rPr>
          <w:rFonts w:ascii="Courier New" w:hAnsi="Courier New" w:cs="Courier New"/>
          <w:color w:val="000000"/>
          <w:sz w:val="20"/>
          <w:szCs w:val="20"/>
          <w:highlight w:val="white"/>
        </w:rPr>
        <w:t>,h_Best);//obtaining blocking from previous best-fit value</w:t>
      </w:r>
    </w:p>
    <w:p w14:paraId="750B1E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ise = </w:t>
      </w:r>
      <w:proofErr w:type="spellStart"/>
      <w:r w:rsidRPr="006F361F">
        <w:rPr>
          <w:rFonts w:ascii="Courier New" w:hAnsi="Courier New" w:cs="Courier New"/>
          <w:color w:val="000000"/>
          <w:sz w:val="20"/>
          <w:szCs w:val="20"/>
          <w:highlight w:val="white"/>
        </w:rPr>
        <w:t>gsl_ran_gaussian</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r,SD</w:t>
      </w:r>
      <w:proofErr w:type="spellEnd"/>
      <w:proofErr w:type="gramEnd"/>
      <w:r w:rsidRPr="006F361F">
        <w:rPr>
          <w:rFonts w:ascii="Courier New" w:hAnsi="Courier New" w:cs="Courier New"/>
          <w:color w:val="000000"/>
          <w:sz w:val="20"/>
          <w:szCs w:val="20"/>
          <w:highlight w:val="white"/>
        </w:rPr>
        <w:t>);</w:t>
      </w:r>
    </w:p>
    <w:p w14:paraId="46ACB44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6A8C91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0){</w:t>
      </w:r>
      <w:proofErr w:type="gramEnd"/>
    </w:p>
    <w:p w14:paraId="2DC09F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j][1] = 0;//block</w:t>
      </w:r>
    </w:p>
    <w:p w14:paraId="51AF5F9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FF43B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79FE29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 xml:space="preserve">[j][1] = </w:t>
      </w:r>
      <w:proofErr w:type="spellStart"/>
      <w:r w:rsidRPr="006F361F">
        <w:rPr>
          <w:rFonts w:ascii="Courier New" w:hAnsi="Courier New" w:cs="Courier New"/>
          <w:color w:val="000000"/>
          <w:sz w:val="20"/>
          <w:szCs w:val="20"/>
          <w:highlight w:val="white"/>
        </w:rPr>
        <w:t>block+noise</w:t>
      </w:r>
      <w:proofErr w:type="spellEnd"/>
      <w:r w:rsidRPr="006F361F">
        <w:rPr>
          <w:rFonts w:ascii="Courier New" w:hAnsi="Courier New" w:cs="Courier New"/>
          <w:color w:val="000000"/>
          <w:sz w:val="20"/>
          <w:szCs w:val="20"/>
          <w:highlight w:val="white"/>
        </w:rPr>
        <w:t>;//block</w:t>
      </w:r>
    </w:p>
    <w:p w14:paraId="7BC535B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A8C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Blocking: %</w:t>
      </w:r>
      <w:proofErr w:type="spellStart"/>
      <w:r w:rsidRPr="006F361F">
        <w:rPr>
          <w:rFonts w:ascii="Courier New" w:hAnsi="Courier New" w:cs="Courier New"/>
          <w:color w:val="000000"/>
          <w:sz w:val="20"/>
          <w:szCs w:val="20"/>
          <w:highlight w:val="white"/>
        </w:rPr>
        <w:t>f</w:t>
      </w:r>
      <w:proofErr w:type="spellEnd"/>
      <w:r w:rsidRPr="006F361F">
        <w:rPr>
          <w:rFonts w:ascii="Courier New" w:hAnsi="Courier New" w:cs="Courier New"/>
          <w:color w:val="000000"/>
          <w:sz w:val="20"/>
          <w:szCs w:val="20"/>
          <w:highlight w:val="white"/>
        </w:rPr>
        <w:t xml:space="preserve"> Noise: %f \n",</w:t>
      </w:r>
      <w:proofErr w:type="spellStart"/>
      <w:r w:rsidRPr="006F361F">
        <w:rPr>
          <w:rFonts w:ascii="Courier New" w:hAnsi="Courier New" w:cs="Courier New"/>
          <w:color w:val="000000"/>
          <w:sz w:val="20"/>
          <w:szCs w:val="20"/>
          <w:highlight w:val="white"/>
        </w:rPr>
        <w:t>conc,block,noise</w:t>
      </w:r>
      <w:proofErr w:type="spellEnd"/>
      <w:r w:rsidRPr="006F361F">
        <w:rPr>
          <w:rFonts w:ascii="Courier New" w:hAnsi="Courier New" w:cs="Courier New"/>
          <w:color w:val="000000"/>
          <w:sz w:val="20"/>
          <w:szCs w:val="20"/>
          <w:highlight w:val="white"/>
        </w:rPr>
        <w:t>);</w:t>
      </w:r>
    </w:p>
    <w:p w14:paraId="44D99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B8556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number of differen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55BA7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readConcPerChannel(</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w:t>
      </w:r>
    </w:p>
    <w:p w14:paraId="58444C0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ing average for </w:t>
      </w:r>
      <w:proofErr w:type="spellStart"/>
      <w:r w:rsidRPr="006F361F">
        <w:rPr>
          <w:rFonts w:ascii="Courier New" w:hAnsi="Courier New" w:cs="Courier New"/>
          <w:color w:val="000000"/>
          <w:sz w:val="20"/>
          <w:szCs w:val="20"/>
          <w:highlight w:val="white"/>
        </w:rPr>
        <w:t>sortedDataPerChannel</w:t>
      </w:r>
      <w:proofErr w:type="spellEnd"/>
    </w:p>
    <w:p w14:paraId="4F24F0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AveragedData(</w:t>
      </w:r>
      <w:proofErr w:type="gramStart"/>
      <w:r w:rsidRPr="006F361F">
        <w:rPr>
          <w:rFonts w:ascii="Courier New" w:hAnsi="Courier New" w:cs="Courier New"/>
          <w:color w:val="000000"/>
          <w:sz w:val="20"/>
          <w:szCs w:val="20"/>
          <w:highlight w:val="white"/>
        </w:rPr>
        <w:t>numberOfDrugDataPerChannel,dataPerChannelRand</w:t>
      </w:r>
      <w:proofErr w:type="gramEnd"/>
      <w:r w:rsidRPr="006F361F">
        <w:rPr>
          <w:rFonts w:ascii="Courier New" w:hAnsi="Courier New" w:cs="Courier New"/>
          <w:color w:val="000000"/>
          <w:sz w:val="20"/>
          <w:szCs w:val="20"/>
          <w:highlight w:val="white"/>
        </w:rPr>
        <w:t>,sortedDataPerChannel);</w:t>
      </w:r>
    </w:p>
    <w:p w14:paraId="57397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inear fitting procedure Monte Carlo</w:t>
      </w:r>
    </w:p>
    <w:p w14:paraId="5280FE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9A2ED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flag</w:t>
      </w:r>
      <w:proofErr w:type="gramStart"/>
      <w:r w:rsidRPr="006F361F">
        <w:rPr>
          <w:rFonts w:ascii="Courier New" w:hAnsi="Courier New" w:cs="Courier New"/>
          <w:color w:val="000000"/>
          <w:sz w:val="20"/>
          <w:szCs w:val="20"/>
          <w:highlight w:val="white"/>
        </w:rPr>
        <w:t>1,flag</w:t>
      </w:r>
      <w:proofErr w:type="gramEnd"/>
      <w:r w:rsidRPr="006F361F">
        <w:rPr>
          <w:rFonts w:ascii="Courier New" w:hAnsi="Courier New" w:cs="Courier New"/>
          <w:color w:val="000000"/>
          <w:sz w:val="20"/>
          <w:szCs w:val="20"/>
          <w:highlight w:val="white"/>
        </w:rPr>
        <w:t>2;</w:t>
      </w:r>
    </w:p>
    <w:p w14:paraId="3A8768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77B215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initial </w:t>
      </w:r>
      <w:proofErr w:type="spellStart"/>
      <w:r w:rsidRPr="006F361F">
        <w:rPr>
          <w:rFonts w:ascii="Courier New" w:hAnsi="Courier New" w:cs="Courier New"/>
          <w:color w:val="000000"/>
          <w:sz w:val="20"/>
          <w:szCs w:val="20"/>
          <w:highlight w:val="white"/>
        </w:rPr>
        <w:t>dataFlag</w:t>
      </w:r>
      <w:proofErr w:type="spellEnd"/>
    </w:p>
    <w:p w14:paraId="05ECB7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 new 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655654D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3C0218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0;</w:t>
      </w:r>
    </w:p>
    <w:p w14:paraId="377475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9BFE9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total number of </w:t>
      </w:r>
      <w:proofErr w:type="spellStart"/>
      <w:r w:rsidRPr="006F361F">
        <w:rPr>
          <w:rFonts w:ascii="Courier New" w:hAnsi="Courier New" w:cs="Courier New"/>
          <w:color w:val="000000"/>
          <w:sz w:val="20"/>
          <w:szCs w:val="20"/>
          <w:highlight w:val="white"/>
        </w:rPr>
        <w:t>sortedDataPerChannel</w:t>
      </w:r>
      <w:proofErr w:type="spellEnd"/>
    </w:p>
    <w:p w14:paraId="22664A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lt;</w:t>
      </w:r>
      <w:proofErr w:type="gramStart"/>
      <w:r w:rsidRPr="006F361F">
        <w:rPr>
          <w:rFonts w:ascii="Courier New" w:hAnsi="Courier New" w:cs="Courier New"/>
          <w:color w:val="000000"/>
          <w:sz w:val="20"/>
          <w:szCs w:val="20"/>
          <w:highlight w:val="white"/>
        </w:rPr>
        <w:t>4){</w:t>
      </w:r>
      <w:proofErr w:type="gramEnd"/>
    </w:p>
    <w:p w14:paraId="494E7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Too few number of distinct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 to fit Hill equation "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1AF07F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ntinue;</w:t>
      </w:r>
    </w:p>
    <w:p w14:paraId="12D19A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E11853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5130DB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1 for too many very small blocking</w:t>
      </w:r>
    </w:p>
    <w:p w14:paraId="5A576C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0;</w:t>
      </w:r>
    </w:p>
    <w:p w14:paraId="66E982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274BBD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lt;</w:t>
      </w:r>
      <w:proofErr w:type="gramEnd"/>
      <w:r w:rsidRPr="006F361F">
        <w:rPr>
          <w:rFonts w:ascii="Courier New" w:hAnsi="Courier New" w:cs="Courier New"/>
          <w:color w:val="000000"/>
          <w:sz w:val="20"/>
          <w:szCs w:val="20"/>
          <w:highlight w:val="white"/>
        </w:rPr>
        <w:t>eps){</w:t>
      </w:r>
    </w:p>
    <w:p w14:paraId="1FAB04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1 = flag1 + 1;</w:t>
      </w:r>
    </w:p>
    <w:p w14:paraId="7EDC4D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1;</w:t>
      </w:r>
    </w:p>
    <w:p w14:paraId="649810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8C20A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0E95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unting flag2 for too many very big blocking</w:t>
      </w:r>
    </w:p>
    <w:p w14:paraId="5594DD2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0;</w:t>
      </w:r>
    </w:p>
    <w:p w14:paraId="4AF5875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48563B2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gt;100.0-</w:t>
      </w:r>
      <w:proofErr w:type="gramStart"/>
      <w:r w:rsidRPr="006F361F">
        <w:rPr>
          <w:rFonts w:ascii="Courier New" w:hAnsi="Courier New" w:cs="Courier New"/>
          <w:color w:val="000000"/>
          <w:sz w:val="20"/>
          <w:szCs w:val="20"/>
          <w:highlight w:val="white"/>
        </w:rPr>
        <w:t>eps){</w:t>
      </w:r>
      <w:proofErr w:type="gramEnd"/>
    </w:p>
    <w:p w14:paraId="2F28D8A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lag2 = flag2 + 1;</w:t>
      </w:r>
    </w:p>
    <w:p w14:paraId="4D0C7E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 2;</w:t>
      </w:r>
    </w:p>
    <w:p w14:paraId="735AC37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C0951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C8D0C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opying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 from </w:t>
      </w:r>
      <w:proofErr w:type="spellStart"/>
      <w:r w:rsidRPr="006F361F">
        <w:rPr>
          <w:rFonts w:ascii="Courier New" w:hAnsi="Courier New" w:cs="Courier New"/>
          <w:color w:val="000000"/>
          <w:sz w:val="20"/>
          <w:szCs w:val="20"/>
          <w:highlight w:val="white"/>
        </w:rPr>
        <w:t>sortedDataPerChannel</w:t>
      </w:r>
      <w:proofErr w:type="spellEnd"/>
    </w:p>
    <w:p w14:paraId="1A316F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758EE5C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611D5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
    <w:p w14:paraId="752C80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7564E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riteria for linear fitting</w:t>
      </w:r>
    </w:p>
    <w:p w14:paraId="54FC51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flag1==</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small blocking</w:t>
      </w:r>
    </w:p>
    <w:p w14:paraId="6ED5A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log10(IC50)</w:t>
      </w:r>
    </w:p>
    <w:p w14:paraId="15AFC8C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Hill coefficient</w:t>
      </w:r>
    </w:p>
    <w:p w14:paraId="13B5F3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63ED5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flag2==</w:t>
      </w:r>
      <w:proofErr w:type="spellStart"/>
      <w:proofErr w:type="gram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all of the </w:t>
      </w:r>
      <w:proofErr w:type="spellStart"/>
      <w:r w:rsidRPr="006F361F">
        <w:rPr>
          <w:rFonts w:ascii="Courier New" w:hAnsi="Courier New" w:cs="Courier New"/>
          <w:color w:val="000000"/>
          <w:sz w:val="20"/>
          <w:szCs w:val="20"/>
          <w:highlight w:val="white"/>
        </w:rPr>
        <w:t>sortedDataPerChannell</w:t>
      </w:r>
      <w:proofErr w:type="spellEnd"/>
      <w:r w:rsidRPr="006F361F">
        <w:rPr>
          <w:rFonts w:ascii="Courier New" w:hAnsi="Courier New" w:cs="Courier New"/>
          <w:color w:val="000000"/>
          <w:sz w:val="20"/>
          <w:szCs w:val="20"/>
          <w:highlight w:val="white"/>
        </w:rPr>
        <w:t xml:space="preserve"> are very big blocking</w:t>
      </w:r>
    </w:p>
    <w:p w14:paraId="738C77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in_element(dataConc,dataConc+numberOfDataLinFit));//log10(IC50)</w:t>
      </w:r>
    </w:p>
    <w:p w14:paraId="6EC009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1.0;//Hill coefficient</w:t>
      </w:r>
    </w:p>
    <w:p w14:paraId="58480D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F2C5F5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44534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 data with </w:t>
      </w:r>
      <w:proofErr w:type="spellStart"/>
      <w:proofErr w:type="gram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w:t>
      </w:r>
    </w:p>
    <w:p w14:paraId="4A7E8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 flag1 - flag2;</w:t>
      </w:r>
    </w:p>
    <w:p w14:paraId="7380CE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 xml:space="preserve">2 &l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2F7967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5F7BF02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 new double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0B7D39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gnoreSomeData(</w:t>
      </w:r>
      <w:proofErr w:type="gramStart"/>
      <w:r w:rsidRPr="006F361F">
        <w:rPr>
          <w:rFonts w:ascii="Courier New" w:hAnsi="Courier New" w:cs="Courier New"/>
          <w:color w:val="000000"/>
          <w:sz w:val="20"/>
          <w:szCs w:val="20"/>
          <w:highlight w:val="white"/>
        </w:rPr>
        <w:t>numberOfDataLinFit,flag</w:t>
      </w:r>
      <w:proofErr w:type="gramEnd"/>
      <w:r w:rsidRPr="006F361F">
        <w:rPr>
          <w:rFonts w:ascii="Courier New" w:hAnsi="Courier New" w:cs="Courier New"/>
          <w:color w:val="000000"/>
          <w:sz w:val="20"/>
          <w:szCs w:val="20"/>
          <w:highlight w:val="white"/>
        </w:rPr>
        <w:t>1,flag2,dataFlag,dataX,dataY,sortedDataPerChannel);</w:t>
      </w:r>
    </w:p>
    <w:p w14:paraId="173D2B2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itialize linear </w:t>
      </w:r>
      <w:proofErr w:type="spellStart"/>
      <w:r w:rsidRPr="006F361F">
        <w:rPr>
          <w:rFonts w:ascii="Courier New" w:hAnsi="Courier New" w:cs="Courier New"/>
          <w:color w:val="000000"/>
          <w:sz w:val="20"/>
          <w:szCs w:val="20"/>
          <w:highlight w:val="white"/>
        </w:rPr>
        <w:t>lsm</w:t>
      </w:r>
      <w:proofErr w:type="spellEnd"/>
      <w:r w:rsidRPr="006F361F">
        <w:rPr>
          <w:rFonts w:ascii="Courier New" w:hAnsi="Courier New" w:cs="Courier New"/>
          <w:color w:val="000000"/>
          <w:sz w:val="20"/>
          <w:szCs w:val="20"/>
          <w:highlight w:val="white"/>
        </w:rPr>
        <w:t xml:space="preserve"> environment</w:t>
      </w:r>
    </w:p>
    <w:p w14:paraId="20ACAB0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
    <w:p w14:paraId="1B2A89D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
    <w:p w14:paraId="49F76D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lin.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w:t>
      </w:r>
    </w:p>
    <w:p w14:paraId="34356F8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matrix.setlength</w:t>
      </w:r>
      <w:proofErr w:type="spellEnd"/>
      <w:proofErr w:type="gramEnd"/>
      <w:r w:rsidRPr="006F361F">
        <w:rPr>
          <w:rFonts w:ascii="Courier New" w:hAnsi="Courier New" w:cs="Courier New"/>
          <w:color w:val="000000"/>
          <w:sz w:val="20"/>
          <w:szCs w:val="20"/>
          <w:highlight w:val="white"/>
        </w:rPr>
        <w:t>(numberOfDataLinFit,2);</w:t>
      </w:r>
    </w:p>
    <w:p w14:paraId="0103CD0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LinFit;i</w:t>
      </w:r>
      <w:proofErr w:type="spellEnd"/>
      <w:r w:rsidRPr="006F361F">
        <w:rPr>
          <w:rFonts w:ascii="Courier New" w:hAnsi="Courier New" w:cs="Courier New"/>
          <w:color w:val="000000"/>
          <w:sz w:val="20"/>
          <w:szCs w:val="20"/>
          <w:highlight w:val="white"/>
        </w:rPr>
        <w:t>++){</w:t>
      </w:r>
    </w:p>
    <w:p w14:paraId="09DC861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6C10F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 = 1;</w:t>
      </w:r>
    </w:p>
    <w:p w14:paraId="62864B6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1]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
    <w:p w14:paraId="550758C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5E4AF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w:t>
      </w:r>
    </w:p>
    <w:p w14:paraId="013304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lin;</w:t>
      </w:r>
    </w:p>
    <w:p w14:paraId="1D2DD4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0237BAA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Fitting without weights</w:t>
      </w:r>
    </w:p>
    <w:p w14:paraId="2EFFEA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linear</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ylin</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matri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folin</w:t>
      </w:r>
      <w:proofErr w:type="spellEnd"/>
      <w:r w:rsidRPr="006F361F">
        <w:rPr>
          <w:rFonts w:ascii="Courier New" w:hAnsi="Courier New" w:cs="Courier New"/>
          <w:color w:val="000000"/>
          <w:sz w:val="20"/>
          <w:szCs w:val="20"/>
          <w:highlight w:val="white"/>
        </w:rPr>
        <w:t xml:space="preserve">, clin, </w:t>
      </w:r>
      <w:proofErr w:type="spellStart"/>
      <w:r w:rsidRPr="006F361F">
        <w:rPr>
          <w:rFonts w:ascii="Courier New" w:hAnsi="Courier New" w:cs="Courier New"/>
          <w:color w:val="000000"/>
          <w:sz w:val="20"/>
          <w:szCs w:val="20"/>
          <w:highlight w:val="white"/>
        </w:rPr>
        <w:t>replin</w:t>
      </w:r>
      <w:proofErr w:type="spellEnd"/>
      <w:r w:rsidRPr="006F361F">
        <w:rPr>
          <w:rFonts w:ascii="Courier New" w:hAnsi="Courier New" w:cs="Courier New"/>
          <w:color w:val="000000"/>
          <w:sz w:val="20"/>
          <w:szCs w:val="20"/>
          <w:highlight w:val="white"/>
        </w:rPr>
        <w:t>);</w:t>
      </w:r>
    </w:p>
    <w:p w14:paraId="2AE450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0];</w:t>
      </w:r>
    </w:p>
    <w:p w14:paraId="14010C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w:t>
      </w:r>
      <w:proofErr w:type="gramStart"/>
      <w:r w:rsidRPr="006F361F">
        <w:rPr>
          <w:rFonts w:ascii="Courier New" w:hAnsi="Courier New" w:cs="Courier New"/>
          <w:color w:val="000000"/>
          <w:sz w:val="20"/>
          <w:szCs w:val="20"/>
          <w:highlight w:val="white"/>
        </w:rPr>
        <w:t>clin[</w:t>
      </w:r>
      <w:proofErr w:type="gramEnd"/>
      <w:r w:rsidRPr="006F361F">
        <w:rPr>
          <w:rFonts w:ascii="Courier New" w:hAnsi="Courier New" w:cs="Courier New"/>
          <w:color w:val="000000"/>
          <w:sz w:val="20"/>
          <w:szCs w:val="20"/>
          <w:highlight w:val="white"/>
        </w:rPr>
        <w:t>1];</w:t>
      </w:r>
    </w:p>
    <w:p w14:paraId="0754998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
    <w:p w14:paraId="5392C71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
    <w:p w14:paraId="40EBB26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D27E5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6EA3B40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Hill </w:t>
      </w:r>
      <w:proofErr w:type="spellStart"/>
      <w:r w:rsidRPr="006F361F">
        <w:rPr>
          <w:rFonts w:ascii="Courier New" w:hAnsi="Courier New" w:cs="Courier New"/>
          <w:color w:val="000000"/>
          <w:sz w:val="20"/>
          <w:szCs w:val="20"/>
          <w:highlight w:val="white"/>
        </w:rPr>
        <w:t>coeff</w:t>
      </w:r>
      <w:proofErr w:type="spellEnd"/>
    </w:p>
    <w:p w14:paraId="193F67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h</w:t>
      </w:r>
    </w:p>
    <w:p w14:paraId="3071D7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0.5*(*</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max_element(dataConc,dataConc+numberOfDataLinFit)-*std::min_element(dataConc,dataConc+numberOfDataLinFit)))*c1;</w:t>
      </w:r>
    </w:p>
    <w:p w14:paraId="1A592F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A8B530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DFD8D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Conc</w:t>
      </w:r>
      <w:proofErr w:type="spellEnd"/>
      <w:r w:rsidRPr="006F361F">
        <w:rPr>
          <w:rFonts w:ascii="Courier New" w:hAnsi="Courier New" w:cs="Courier New"/>
          <w:color w:val="000000"/>
          <w:sz w:val="20"/>
          <w:szCs w:val="20"/>
          <w:highlight w:val="white"/>
        </w:rPr>
        <w:t>;</w:t>
      </w:r>
    </w:p>
    <w:p w14:paraId="03333C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w:t>
      </w:r>
    </w:p>
    <w:p w14:paraId="5FADF79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onLinear</w:t>
      </w:r>
      <w:proofErr w:type="spellEnd"/>
      <w:r w:rsidRPr="006F361F">
        <w:rPr>
          <w:rFonts w:ascii="Courier New" w:hAnsi="Courier New" w:cs="Courier New"/>
          <w:color w:val="000000"/>
          <w:sz w:val="20"/>
          <w:szCs w:val="20"/>
          <w:highlight w:val="white"/>
        </w:rPr>
        <w:t xml:space="preserve"> fitting procedure Monte Carlo</w:t>
      </w:r>
    </w:p>
    <w:p w14:paraId="300099B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1649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log10IC</w:t>
      </w:r>
      <w:proofErr w:type="gramStart"/>
      <w:r w:rsidRPr="006F361F">
        <w:rPr>
          <w:rFonts w:ascii="Courier New" w:hAnsi="Courier New" w:cs="Courier New"/>
          <w:color w:val="000000"/>
          <w:sz w:val="20"/>
          <w:szCs w:val="20"/>
          <w:highlight w:val="white"/>
        </w:rPr>
        <w:t>50,h</w:t>
      </w:r>
      <w:proofErr w:type="gramEnd"/>
      <w:r w:rsidRPr="006F361F">
        <w:rPr>
          <w:rFonts w:ascii="Courier New" w:hAnsi="Courier New" w:cs="Courier New"/>
          <w:color w:val="000000"/>
          <w:sz w:val="20"/>
          <w:szCs w:val="20"/>
          <w:highlight w:val="white"/>
        </w:rPr>
        <w:t>;</w:t>
      </w:r>
    </w:p>
    <w:p w14:paraId="4C15CB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onLinearFit(</w:t>
      </w:r>
      <w:proofErr w:type="gramStart"/>
      <w:r w:rsidRPr="006F361F">
        <w:rPr>
          <w:rFonts w:ascii="Courier New" w:hAnsi="Courier New" w:cs="Courier New"/>
          <w:color w:val="000000"/>
          <w:sz w:val="20"/>
          <w:szCs w:val="20"/>
          <w:highlight w:val="white"/>
        </w:rPr>
        <w:t>numberOfDrugDataPerChannel,c</w:t>
      </w:r>
      <w:proofErr w:type="gramEnd"/>
      <w:r w:rsidRPr="006F361F">
        <w:rPr>
          <w:rFonts w:ascii="Courier New" w:hAnsi="Courier New" w:cs="Courier New"/>
          <w:color w:val="000000"/>
          <w:sz w:val="20"/>
          <w:szCs w:val="20"/>
          <w:highlight w:val="white"/>
        </w:rPr>
        <w:t>0,c1,&amp;log10IC50,&amp;h,dataPerChannelRand);</w:t>
      </w:r>
    </w:p>
    <w:p w14:paraId="7B3E93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lt;&lt; "," &lt;&lt; log10IC50 &lt;&lt; "," &lt;&lt; h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AA20EE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 = pow(10,log10IC50);</w:t>
      </w:r>
    </w:p>
    <w:p w14:paraId="2621914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w:t>
      </w:r>
      <w:proofErr w:type="spellStart"/>
      <w:r w:rsidRPr="006F361F">
        <w:rPr>
          <w:rFonts w:ascii="Courier New" w:hAnsi="Courier New" w:cs="Courier New"/>
          <w:color w:val="000000"/>
          <w:sz w:val="20"/>
          <w:szCs w:val="20"/>
          <w:highlight w:val="white"/>
        </w:rPr>
        <w:t>channelNum</w:t>
      </w:r>
      <w:proofErr w:type="spellEnd"/>
      <w:r w:rsidRPr="006F361F">
        <w:rPr>
          <w:rFonts w:ascii="Courier New" w:hAnsi="Courier New" w:cs="Courier New"/>
          <w:color w:val="000000"/>
          <w:sz w:val="20"/>
          <w:szCs w:val="20"/>
          <w:highlight w:val="white"/>
        </w:rPr>
        <w:t>*2+1] = h;</w:t>
      </w:r>
    </w:p>
    <w:p w14:paraId="70CE10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MClog10IC50</w:t>
      </w:r>
      <w:proofErr w:type="gramStart"/>
      <w:r w:rsidRPr="006F361F">
        <w:rPr>
          <w:rFonts w:ascii="Courier New" w:hAnsi="Courier New" w:cs="Courier New"/>
          <w:color w:val="000000"/>
          <w:sz w:val="20"/>
          <w:szCs w:val="20"/>
          <w:highlight w:val="white"/>
        </w:rPr>
        <w:t>Samples[</w:t>
      </w:r>
      <w:proofErr w:type="gramEnd"/>
      <w:r w:rsidRPr="006F361F">
        <w:rPr>
          <w:rFonts w:ascii="Courier New" w:hAnsi="Courier New" w:cs="Courier New"/>
          <w:color w:val="000000"/>
          <w:sz w:val="20"/>
          <w:szCs w:val="20"/>
          <w:highlight w:val="white"/>
        </w:rPr>
        <w:t>MC] = log10IC50;</w:t>
      </w:r>
    </w:p>
    <w:p w14:paraId="2C6E20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C] = h;</w:t>
      </w:r>
    </w:p>
    <w:p w14:paraId="17E7C52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sl_rng_free</w:t>
      </w:r>
      <w:proofErr w:type="spellEnd"/>
      <w:r w:rsidRPr="006F361F">
        <w:rPr>
          <w:rFonts w:ascii="Courier New" w:hAnsi="Courier New" w:cs="Courier New"/>
          <w:color w:val="000000"/>
          <w:sz w:val="20"/>
          <w:szCs w:val="20"/>
          <w:highlight w:val="white"/>
        </w:rPr>
        <w:t>(r);</w:t>
      </w:r>
    </w:p>
    <w:p w14:paraId="3182D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695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ort the MC samples to obtain uncertainties (95% confidence intervals)</w:t>
      </w:r>
    </w:p>
    <w:p w14:paraId="7A4D47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log10IC50Samples,MClog10IC50Samples+2000);</w:t>
      </w:r>
    </w:p>
    <w:p w14:paraId="01CB24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log10IC50: " &lt;&lt; MClog10IC50Samples[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6950CB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log10IC50: " &lt;&lt; MClog10IC50Samples[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5BA4A24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5F3148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sort(MChSamples,MChSamples+2000);</w:t>
      </w:r>
    </w:p>
    <w:p w14:paraId="69674D7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Upp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18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3B14B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cout</w:t>
      </w:r>
      <w:proofErr w:type="spellEnd"/>
      <w:r w:rsidRPr="006F361F">
        <w:rPr>
          <w:rFonts w:ascii="Courier New" w:hAnsi="Courier New" w:cs="Courier New"/>
          <w:color w:val="000000"/>
          <w:sz w:val="20"/>
          <w:szCs w:val="20"/>
          <w:highlight w:val="white"/>
        </w:rPr>
        <w:t xml:space="preserve"> &lt;&lt; "Lower bound of 95% CI interval for h: " &lt;&lt;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99] &lt;&lt; std::</w:t>
      </w:r>
      <w:proofErr w:type="spellStart"/>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256750F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798E93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ish Monte Carlo simulation to generate bootstrap</w:t>
      </w:r>
    </w:p>
    <w:p w14:paraId="1036ED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Monte Carlo simulation is finished...\n");</w:t>
      </w:r>
    </w:p>
    <w:p w14:paraId="26337C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printf</w:t>
      </w:r>
      <w:proofErr w:type="spellEnd"/>
      <w:r w:rsidRPr="006F361F">
        <w:rPr>
          <w:rFonts w:ascii="Courier New" w:hAnsi="Courier New" w:cs="Courier New"/>
          <w:color w:val="000000"/>
          <w:sz w:val="20"/>
          <w:szCs w:val="20"/>
          <w:highlight w:val="white"/>
        </w:rPr>
        <w:t>("=====================================\n");</w:t>
      </w:r>
    </w:p>
    <w:p w14:paraId="203A3E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758989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MClog10IC50Samples;</w:t>
      </w:r>
    </w:p>
    <w:p w14:paraId="3871E9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MChSamples</w:t>
      </w:r>
      <w:proofErr w:type="spellEnd"/>
      <w:r w:rsidRPr="006F361F">
        <w:rPr>
          <w:rFonts w:ascii="Courier New" w:hAnsi="Courier New" w:cs="Courier New"/>
          <w:color w:val="000000"/>
          <w:sz w:val="20"/>
          <w:szCs w:val="20"/>
          <w:highlight w:val="white"/>
        </w:rPr>
        <w:t>;</w:t>
      </w:r>
    </w:p>
    <w:p w14:paraId="050F82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Rand</w:t>
      </w:r>
      <w:proofErr w:type="spellEnd"/>
      <w:r w:rsidRPr="006F361F">
        <w:rPr>
          <w:rFonts w:ascii="Courier New" w:hAnsi="Courier New" w:cs="Courier New"/>
          <w:color w:val="000000"/>
          <w:sz w:val="20"/>
          <w:szCs w:val="20"/>
          <w:highlight w:val="white"/>
        </w:rPr>
        <w:t>;</w:t>
      </w:r>
    </w:p>
    <w:p w14:paraId="3F1B4C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155173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0CFBD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w:t>
      </w:r>
    </w:p>
    <w:p w14:paraId="6C96F8B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6D190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rint </w:t>
      </w:r>
      <w:proofErr w:type="spellStart"/>
      <w:r w:rsidRPr="006F361F">
        <w:rPr>
          <w:rFonts w:ascii="Courier New" w:hAnsi="Courier New" w:cs="Courier New"/>
          <w:color w:val="000000"/>
          <w:sz w:val="20"/>
          <w:szCs w:val="20"/>
          <w:highlight w:val="white"/>
        </w:rPr>
        <w:t>sFile</w:t>
      </w:r>
      <w:proofErr w:type="spellEnd"/>
    </w:p>
    <w:p w14:paraId="60B1B0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header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1BC69D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2000;i++){</w:t>
      </w:r>
    </w:p>
    <w:p w14:paraId="2DA06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int j=0;j&lt;</w:t>
      </w:r>
      <w:proofErr w:type="spellStart"/>
      <w:r w:rsidRPr="006F361F">
        <w:rPr>
          <w:rFonts w:ascii="Courier New" w:hAnsi="Courier New" w:cs="Courier New"/>
          <w:color w:val="000000"/>
          <w:sz w:val="20"/>
          <w:szCs w:val="20"/>
          <w:highlight w:val="white"/>
        </w:rPr>
        <w:t>numberOfChannels;j</w:t>
      </w:r>
      <w:proofErr w:type="spellEnd"/>
      <w:r w:rsidRPr="006F361F">
        <w:rPr>
          <w:rFonts w:ascii="Courier New" w:hAnsi="Courier New" w:cs="Courier New"/>
          <w:color w:val="000000"/>
          <w:sz w:val="20"/>
          <w:szCs w:val="20"/>
          <w:highlight w:val="white"/>
        </w:rPr>
        <w:t>++){</w:t>
      </w:r>
    </w:p>
    <w:p w14:paraId="7E2991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j*2] &lt;&lt; "," &lt;&lt;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j*2+1] &lt;&lt; ",";</w:t>
      </w:r>
    </w:p>
    <w:p w14:paraId="1BC61BA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A1F709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w:t>
      </w:r>
      <w:proofErr w:type="spellEnd"/>
      <w:r w:rsidRPr="006F361F">
        <w:rPr>
          <w:rFonts w:ascii="Courier New" w:hAnsi="Courier New" w:cs="Courier New"/>
          <w:color w:val="000000"/>
          <w:sz w:val="20"/>
          <w:szCs w:val="20"/>
          <w:highlight w:val="white"/>
        </w:rPr>
        <w:t xml:space="preserve"> &lt;&lt;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endl</w:t>
      </w:r>
      <w:proofErr w:type="spellEnd"/>
      <w:r w:rsidRPr="006F361F">
        <w:rPr>
          <w:rFonts w:ascii="Courier New" w:hAnsi="Courier New" w:cs="Courier New"/>
          <w:color w:val="000000"/>
          <w:sz w:val="20"/>
          <w:szCs w:val="20"/>
          <w:highlight w:val="white"/>
        </w:rPr>
        <w:t>;</w:t>
      </w:r>
    </w:p>
    <w:p w14:paraId="432E4C8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23ADFC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7A80E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finalSamples</w:t>
      </w:r>
      <w:proofErr w:type="spellEnd"/>
      <w:r w:rsidRPr="006F361F">
        <w:rPr>
          <w:rFonts w:ascii="Courier New" w:hAnsi="Courier New" w:cs="Courier New"/>
          <w:color w:val="000000"/>
          <w:sz w:val="20"/>
          <w:szCs w:val="20"/>
          <w:highlight w:val="white"/>
        </w:rPr>
        <w:t xml:space="preserve">; </w:t>
      </w:r>
    </w:p>
    <w:p w14:paraId="554D37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Raw</w:t>
      </w:r>
      <w:proofErr w:type="spellEnd"/>
      <w:r w:rsidRPr="006F361F">
        <w:rPr>
          <w:rFonts w:ascii="Courier New" w:hAnsi="Courier New" w:cs="Courier New"/>
          <w:color w:val="000000"/>
          <w:sz w:val="20"/>
          <w:szCs w:val="20"/>
          <w:highlight w:val="white"/>
        </w:rPr>
        <w:t>;</w:t>
      </w:r>
    </w:p>
    <w:p w14:paraId="0E655E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61F84A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elete []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0D4349A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696DCF0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File.close</w:t>
      </w:r>
      <w:proofErr w:type="spellEnd"/>
      <w:r w:rsidRPr="006F361F">
        <w:rPr>
          <w:rFonts w:ascii="Courier New" w:hAnsi="Courier New" w:cs="Courier New"/>
          <w:color w:val="000000"/>
          <w:sz w:val="20"/>
          <w:szCs w:val="20"/>
          <w:highlight w:val="white"/>
        </w:rPr>
        <w:t>();</w:t>
      </w:r>
    </w:p>
    <w:p w14:paraId="34AB47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File.close</w:t>
      </w:r>
      <w:proofErr w:type="spellEnd"/>
      <w:r w:rsidRPr="006F361F">
        <w:rPr>
          <w:rFonts w:ascii="Courier New" w:hAnsi="Courier New" w:cs="Courier New"/>
          <w:color w:val="000000"/>
          <w:sz w:val="20"/>
          <w:szCs w:val="20"/>
          <w:highlight w:val="white"/>
        </w:rPr>
        <w:t>();</w:t>
      </w:r>
    </w:p>
    <w:p w14:paraId="29EEA0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427CE4A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outputFile.close</w:t>
      </w:r>
      <w:proofErr w:type="spellEnd"/>
      <w:r w:rsidRPr="006F361F">
        <w:rPr>
          <w:rFonts w:ascii="Courier New" w:hAnsi="Courier New" w:cs="Courier New"/>
          <w:color w:val="000000"/>
          <w:sz w:val="20"/>
          <w:szCs w:val="20"/>
          <w:highlight w:val="white"/>
        </w:rPr>
        <w:t>();</w:t>
      </w:r>
    </w:p>
    <w:p w14:paraId="4C5C03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00FA62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0;</w:t>
      </w:r>
    </w:p>
    <w:p w14:paraId="20A66B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B73B2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109F3A0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void function_cx_1_</w:t>
      </w:r>
      <w:proofErr w:type="gramStart"/>
      <w:r w:rsidRPr="006F361F">
        <w:rPr>
          <w:rFonts w:ascii="Courier New" w:hAnsi="Courier New" w:cs="Courier New"/>
          <w:color w:val="000000"/>
          <w:sz w:val="20"/>
          <w:szCs w:val="20"/>
          <w:highlight w:val="white"/>
        </w:rPr>
        <w:t>func(</w:t>
      </w:r>
      <w:proofErr w:type="spellStart"/>
      <w:proofErr w:type="gramEnd"/>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c, </w:t>
      </w:r>
      <w:proofErr w:type="spellStart"/>
      <w:r w:rsidRPr="006F361F">
        <w:rPr>
          <w:rFonts w:ascii="Courier New" w:hAnsi="Courier New" w:cs="Courier New"/>
          <w:color w:val="000000"/>
          <w:sz w:val="20"/>
          <w:szCs w:val="20"/>
          <w:highlight w:val="white"/>
        </w:rPr>
        <w:t>const</w:t>
      </w:r>
      <w:proofErr w:type="spellEnd"/>
      <w:r w:rsidRPr="006F361F">
        <w:rPr>
          <w:rFonts w:ascii="Courier New" w:hAnsi="Courier New" w:cs="Courier New"/>
          <w:color w:val="000000"/>
          <w:sz w:val="20"/>
          <w:szCs w:val="20"/>
          <w:highlight w:val="white"/>
        </w:rPr>
        <w:t xml:space="preserve"> real_1d_array &amp;x, double &amp;</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void *</w:t>
      </w:r>
      <w:proofErr w:type="spellStart"/>
      <w:r w:rsidRPr="006F361F">
        <w:rPr>
          <w:rFonts w:ascii="Courier New" w:hAnsi="Courier New" w:cs="Courier New"/>
          <w:color w:val="000000"/>
          <w:sz w:val="20"/>
          <w:szCs w:val="20"/>
          <w:highlight w:val="white"/>
        </w:rPr>
        <w:t>ptr</w:t>
      </w:r>
      <w:proofErr w:type="spellEnd"/>
      <w:r w:rsidRPr="006F361F">
        <w:rPr>
          <w:rFonts w:ascii="Courier New" w:hAnsi="Courier New" w:cs="Courier New"/>
          <w:color w:val="000000"/>
          <w:sz w:val="20"/>
          <w:szCs w:val="20"/>
          <w:highlight w:val="white"/>
        </w:rPr>
        <w:t xml:space="preserve">) </w:t>
      </w:r>
    </w:p>
    <w:p w14:paraId="4781EE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EAE5A0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this </w:t>
      </w:r>
      <w:proofErr w:type="spellStart"/>
      <w:r w:rsidRPr="006F361F">
        <w:rPr>
          <w:rFonts w:ascii="Courier New" w:hAnsi="Courier New" w:cs="Courier New"/>
          <w:color w:val="000000"/>
          <w:sz w:val="20"/>
          <w:szCs w:val="20"/>
          <w:highlight w:val="white"/>
        </w:rPr>
        <w:t>callback</w:t>
      </w:r>
      <w:proofErr w:type="spellEnd"/>
      <w:r w:rsidRPr="006F361F">
        <w:rPr>
          <w:rFonts w:ascii="Courier New" w:hAnsi="Courier New" w:cs="Courier New"/>
          <w:color w:val="000000"/>
          <w:sz w:val="20"/>
          <w:szCs w:val="20"/>
          <w:highlight w:val="white"/>
        </w:rPr>
        <w:t xml:space="preserve"> calculates f(</w:t>
      </w:r>
      <w:proofErr w:type="spellStart"/>
      <w:proofErr w:type="gramStart"/>
      <w:r w:rsidRPr="006F361F">
        <w:rPr>
          <w:rFonts w:ascii="Courier New" w:hAnsi="Courier New" w:cs="Courier New"/>
          <w:color w:val="000000"/>
          <w:sz w:val="20"/>
          <w:szCs w:val="20"/>
          <w:highlight w:val="white"/>
        </w:rPr>
        <w:t>c,x</w:t>
      </w:r>
      <w:proofErr w:type="spellEnd"/>
      <w:proofErr w:type="gramEnd"/>
      <w:r w:rsidRPr="006F361F">
        <w:rPr>
          <w:rFonts w:ascii="Courier New" w:hAnsi="Courier New" w:cs="Courier New"/>
          <w:color w:val="000000"/>
          <w:sz w:val="20"/>
          <w:szCs w:val="20"/>
          <w:highlight w:val="white"/>
        </w:rPr>
        <w:t>)=100*(1-1/(1+pow(x/pow(10,c0),c1)))</w:t>
      </w:r>
    </w:p>
    <w:p w14:paraId="61C05B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 where x is a drug concentration on X-axis and c is adjustable parameter</w:t>
      </w:r>
    </w:p>
    <w:p w14:paraId="2B7083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 c0 = log10IC50, c1 = h</w:t>
      </w:r>
    </w:p>
    <w:p w14:paraId="1665C7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func</w:t>
      </w:r>
      <w:proofErr w:type="spellEnd"/>
      <w:r w:rsidRPr="006F361F">
        <w:rPr>
          <w:rFonts w:ascii="Courier New" w:hAnsi="Courier New" w:cs="Courier New"/>
          <w:color w:val="000000"/>
          <w:sz w:val="20"/>
          <w:szCs w:val="20"/>
          <w:highlight w:val="white"/>
        </w:rPr>
        <w:t xml:space="preserve"> = 100*(1-1/(1+pow(x[0]/pow(</w:t>
      </w:r>
      <w:proofErr w:type="gramStart"/>
      <w:r w:rsidRPr="006F361F">
        <w:rPr>
          <w:rFonts w:ascii="Courier New" w:hAnsi="Courier New" w:cs="Courier New"/>
          <w:color w:val="000000"/>
          <w:sz w:val="20"/>
          <w:szCs w:val="20"/>
          <w:highlight w:val="white"/>
        </w:rPr>
        <w:t>10,c</w:t>
      </w:r>
      <w:proofErr w:type="gramEnd"/>
      <w:r w:rsidRPr="006F361F">
        <w:rPr>
          <w:rFonts w:ascii="Courier New" w:hAnsi="Courier New" w:cs="Courier New"/>
          <w:color w:val="000000"/>
          <w:sz w:val="20"/>
          <w:szCs w:val="20"/>
          <w:highlight w:val="white"/>
        </w:rPr>
        <w:t>[0]),c[1])));</w:t>
      </w:r>
    </w:p>
    <w:p w14:paraId="599E2F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248F218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p>
    <w:p w14:paraId="2204F3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rea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d::string </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 double **data,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F8CB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D9CB36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4F9C1DA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line,tempString,drug,channel,units,pacing</w:t>
      </w:r>
      <w:proofErr w:type="spellEnd"/>
      <w:r w:rsidRPr="006F361F">
        <w:rPr>
          <w:rFonts w:ascii="Courier New" w:hAnsi="Courier New" w:cs="Courier New"/>
          <w:color w:val="000000"/>
          <w:sz w:val="20"/>
          <w:szCs w:val="20"/>
          <w:highlight w:val="white"/>
        </w:rPr>
        <w:t>;</w:t>
      </w:r>
    </w:p>
    <w:p w14:paraId="3329C3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ifstream</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fileName</w:t>
      </w:r>
      <w:proofErr w:type="spellEnd"/>
      <w:r w:rsidRPr="006F361F">
        <w:rPr>
          <w:rFonts w:ascii="Courier New" w:hAnsi="Courier New" w:cs="Courier New"/>
          <w:color w:val="000000"/>
          <w:sz w:val="20"/>
          <w:szCs w:val="20"/>
          <w:highlight w:val="white"/>
        </w:rPr>
        <w:t>);</w:t>
      </w:r>
    </w:p>
    <w:p w14:paraId="6431110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kip file header </w:t>
      </w:r>
    </w:p>
    <w:p w14:paraId="49661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6CCD58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CDC18A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hile(</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inputFile,line</w:t>
      </w:r>
      <w:proofErr w:type="spellEnd"/>
      <w:proofErr w:type="gramEnd"/>
      <w:r w:rsidRPr="006F361F">
        <w:rPr>
          <w:rFonts w:ascii="Courier New" w:hAnsi="Courier New" w:cs="Courier New"/>
          <w:color w:val="000000"/>
          <w:sz w:val="20"/>
          <w:szCs w:val="20"/>
          <w:highlight w:val="white"/>
        </w:rPr>
        <w:t>)){</w:t>
      </w:r>
    </w:p>
    <w:p w14:paraId="42AAE6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spellStart"/>
      <w:proofErr w:type="gramEnd"/>
      <w:r w:rsidRPr="006F361F">
        <w:rPr>
          <w:rFonts w:ascii="Courier New" w:hAnsi="Courier New" w:cs="Courier New"/>
          <w:color w:val="000000"/>
          <w:sz w:val="20"/>
          <w:szCs w:val="20"/>
          <w:highlight w:val="white"/>
        </w:rPr>
        <w:t>stringstream</w:t>
      </w:r>
      <w:proofErr w:type="spellEnd"/>
      <w:r w:rsidRPr="006F361F">
        <w:rPr>
          <w:rFonts w:ascii="Courier New" w:hAnsi="Courier New" w:cs="Courier New"/>
          <w:color w:val="000000"/>
          <w:sz w:val="20"/>
          <w:szCs w:val="20"/>
          <w:highlight w:val="white"/>
        </w:rPr>
        <w:t xml:space="preserve"> ss(line);</w:t>
      </w:r>
    </w:p>
    <w:p w14:paraId="314B7E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drug</w:t>
      </w:r>
    </w:p>
    <w:p w14:paraId="3850CB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ru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EA2583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051EB1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057D60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units</w:t>
      </w:r>
    </w:p>
    <w:p w14:paraId="35E92C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units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4D6E9A6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channel</w:t>
      </w:r>
    </w:p>
    <w:p w14:paraId="272654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annel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048D78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block</w:t>
      </w:r>
    </w:p>
    <w:p w14:paraId="425B70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proofErr w:type="gramStart"/>
      <w:r w:rsidRPr="006F361F">
        <w:rPr>
          <w:rFonts w:ascii="Courier New" w:hAnsi="Courier New" w:cs="Courier New"/>
          <w:color w:val="000000"/>
          <w:sz w:val="20"/>
          <w:szCs w:val="20"/>
          <w:highlight w:val="white"/>
        </w:rPr>
        <w:t>atof</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tempString.c_str</w:t>
      </w:r>
      <w:proofErr w:type="spellEnd"/>
      <w:r w:rsidRPr="006F361F">
        <w:rPr>
          <w:rFonts w:ascii="Courier New" w:hAnsi="Courier New" w:cs="Courier New"/>
          <w:color w:val="000000"/>
          <w:sz w:val="20"/>
          <w:szCs w:val="20"/>
          <w:highlight w:val="white"/>
        </w:rPr>
        <w:t>());</w:t>
      </w:r>
    </w:p>
    <w:p w14:paraId="48F878D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getline</w:t>
      </w:r>
      <w:proofErr w:type="spellEnd"/>
      <w:r w:rsidRPr="006F361F">
        <w:rPr>
          <w:rFonts w:ascii="Courier New" w:hAnsi="Courier New" w:cs="Courier New"/>
          <w:color w:val="000000"/>
          <w:sz w:val="20"/>
          <w:szCs w:val="20"/>
          <w:highlight w:val="white"/>
        </w:rPr>
        <w:t>(</w:t>
      </w:r>
      <w:proofErr w:type="spellStart"/>
      <w:proofErr w:type="gramStart"/>
      <w:r w:rsidRPr="006F361F">
        <w:rPr>
          <w:rFonts w:ascii="Courier New" w:hAnsi="Courier New" w:cs="Courier New"/>
          <w:color w:val="000000"/>
          <w:sz w:val="20"/>
          <w:szCs w:val="20"/>
          <w:highlight w:val="white"/>
        </w:rPr>
        <w:t>ss,tempString</w:t>
      </w:r>
      <w:proofErr w:type="spellEnd"/>
      <w:proofErr w:type="gramEnd"/>
      <w:r w:rsidRPr="006F361F">
        <w:rPr>
          <w:rFonts w:ascii="Courier New" w:hAnsi="Courier New" w:cs="Courier New"/>
          <w:color w:val="000000"/>
          <w:sz w:val="20"/>
          <w:szCs w:val="20"/>
          <w:highlight w:val="white"/>
        </w:rPr>
        <w:t>,',');//pacing</w:t>
      </w:r>
    </w:p>
    <w:p w14:paraId="7F40470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pacing = </w:t>
      </w:r>
      <w:proofErr w:type="spellStart"/>
      <w:r w:rsidRPr="006F361F">
        <w:rPr>
          <w:rFonts w:ascii="Courier New" w:hAnsi="Courier New" w:cs="Courier New"/>
          <w:color w:val="000000"/>
          <w:sz w:val="20"/>
          <w:szCs w:val="20"/>
          <w:highlight w:val="white"/>
        </w:rPr>
        <w:t>tempString</w:t>
      </w:r>
      <w:proofErr w:type="spellEnd"/>
      <w:r w:rsidRPr="006F361F">
        <w:rPr>
          <w:rFonts w:ascii="Courier New" w:hAnsi="Courier New" w:cs="Courier New"/>
          <w:color w:val="000000"/>
          <w:sz w:val="20"/>
          <w:szCs w:val="20"/>
          <w:highlight w:val="white"/>
        </w:rPr>
        <w:t>;</w:t>
      </w:r>
    </w:p>
    <w:p w14:paraId="5FF2254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string and numerical data into arrays</w:t>
      </w:r>
    </w:p>
    <w:p w14:paraId="678DA65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stor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data</w:t>
      </w:r>
    </w:p>
    <w:p w14:paraId="4033D1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ata[</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block;//store block data</w:t>
      </w:r>
    </w:p>
    <w:p w14:paraId="1EF5BFF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0] = drug;//store </w:t>
      </w:r>
      <w:proofErr w:type="spellStart"/>
      <w:r w:rsidRPr="006F361F">
        <w:rPr>
          <w:rFonts w:ascii="Courier New" w:hAnsi="Courier New" w:cs="Courier New"/>
          <w:color w:val="000000"/>
          <w:sz w:val="20"/>
          <w:szCs w:val="20"/>
          <w:highlight w:val="white"/>
        </w:rPr>
        <w:t>dataStr</w:t>
      </w:r>
      <w:proofErr w:type="spellEnd"/>
    </w:p>
    <w:p w14:paraId="54D2A5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1] = units;//store </w:t>
      </w:r>
      <w:proofErr w:type="spellStart"/>
      <w:r w:rsidRPr="006F361F">
        <w:rPr>
          <w:rFonts w:ascii="Courier New" w:hAnsi="Courier New" w:cs="Courier New"/>
          <w:color w:val="000000"/>
          <w:sz w:val="20"/>
          <w:szCs w:val="20"/>
          <w:highlight w:val="white"/>
        </w:rPr>
        <w:t>dataStr</w:t>
      </w:r>
      <w:proofErr w:type="spellEnd"/>
    </w:p>
    <w:p w14:paraId="30352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2] = channel;//store </w:t>
      </w:r>
      <w:proofErr w:type="spellStart"/>
      <w:r w:rsidRPr="006F361F">
        <w:rPr>
          <w:rFonts w:ascii="Courier New" w:hAnsi="Courier New" w:cs="Courier New"/>
          <w:color w:val="000000"/>
          <w:sz w:val="20"/>
          <w:szCs w:val="20"/>
          <w:highlight w:val="white"/>
        </w:rPr>
        <w:t>dataStr</w:t>
      </w:r>
      <w:proofErr w:type="spellEnd"/>
    </w:p>
    <w:p w14:paraId="01A8AF9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3] = pacing;//store </w:t>
      </w:r>
      <w:proofErr w:type="spellStart"/>
      <w:r w:rsidRPr="006F361F">
        <w:rPr>
          <w:rFonts w:ascii="Courier New" w:hAnsi="Courier New" w:cs="Courier New"/>
          <w:color w:val="000000"/>
          <w:sz w:val="20"/>
          <w:szCs w:val="20"/>
          <w:highlight w:val="white"/>
        </w:rPr>
        <w:t>dataStr</w:t>
      </w:r>
      <w:proofErr w:type="spellEnd"/>
    </w:p>
    <w:p w14:paraId="3F6470C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B48062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209C0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nputFile.close</w:t>
      </w:r>
      <w:proofErr w:type="spellEnd"/>
      <w:r w:rsidRPr="006F361F">
        <w:rPr>
          <w:rFonts w:ascii="Courier New" w:hAnsi="Courier New" w:cs="Courier New"/>
          <w:color w:val="000000"/>
          <w:sz w:val="20"/>
          <w:szCs w:val="20"/>
          <w:highlight w:val="white"/>
        </w:rPr>
        <w:t>();</w:t>
      </w:r>
    </w:p>
    <w:p w14:paraId="2F0F53B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A0ABD9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91903B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hannel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1FB0F2B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25CA29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D626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0;</w:t>
      </w:r>
    </w:p>
    <w:p w14:paraId="3085D2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8EA02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0){</w:t>
      </w:r>
    </w:p>
    <w:p w14:paraId="646BB55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1319793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534D0B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DCA8DD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gt;0){</w:t>
      </w:r>
    </w:p>
    <w:p w14:paraId="6EB141A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2131ADB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09E228E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 xml:space="preserve"> + 1;</w:t>
      </w:r>
    </w:p>
    <w:p w14:paraId="44484DE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4E1A04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CE02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0358D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numberOfChannels</w:t>
      </w:r>
      <w:proofErr w:type="spellEnd"/>
      <w:r w:rsidRPr="006F361F">
        <w:rPr>
          <w:rFonts w:ascii="Courier New" w:hAnsi="Courier New" w:cs="Courier New"/>
          <w:color w:val="000000"/>
          <w:sz w:val="20"/>
          <w:szCs w:val="20"/>
          <w:highlight w:val="white"/>
        </w:rPr>
        <w:t>;</w:t>
      </w:r>
    </w:p>
    <w:p w14:paraId="6190A00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457AA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
    <w:p w14:paraId="3243ED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2EEDD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50AD63F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26DFBD3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706B98D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6AD3351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3A97E9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86B28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1F2EE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7FBCE4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Data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double</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data){</w:t>
      </w:r>
    </w:p>
    <w:p w14:paraId="0CA1A1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2FC2505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C91E67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14422A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chang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 xml:space="preserve"> index for other channel</w:t>
      </w:r>
    </w:p>
    <w:p w14:paraId="496C46C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9E50E6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1] = data[</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w:t>
      </w:r>
    </w:p>
    <w:p w14:paraId="436636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43429F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DDFA34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87E96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741121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50410C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int </w:t>
      </w:r>
      <w:proofErr w:type="spellStart"/>
      <w:proofErr w:type="gramStart"/>
      <w:r w:rsidRPr="006F361F">
        <w:rPr>
          <w:rFonts w:ascii="Courier New" w:hAnsi="Courier New" w:cs="Courier New"/>
          <w:color w:val="000000"/>
          <w:sz w:val="20"/>
          <w:szCs w:val="20"/>
          <w:highlight w:val="white"/>
        </w:rPr>
        <w:t>readConcPerChanne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6A9B4B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62AE4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5326D04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13109C1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7F41F57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207232B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58106C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27D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7A36C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3386737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48089DE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0D9F9D6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F6698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E0245D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183D81B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AA585E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B0E822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46A4C5F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storeChannelLis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 xml:space="preserve">, std::string*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
    <w:p w14:paraId="3A4BC23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076598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std::</w:t>
      </w:r>
      <w:proofErr w:type="gramEnd"/>
      <w:r w:rsidRPr="006F361F">
        <w:rPr>
          <w:rFonts w:ascii="Courier New" w:hAnsi="Courier New" w:cs="Courier New"/>
          <w:color w:val="000000"/>
          <w:sz w:val="20"/>
          <w:szCs w:val="20"/>
          <w:highlight w:val="white"/>
        </w:rPr>
        <w:t xml:space="preserve">string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5F93C57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30C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ata;i</w:t>
      </w:r>
      <w:proofErr w:type="spellEnd"/>
      <w:r w:rsidRPr="006F361F">
        <w:rPr>
          <w:rFonts w:ascii="Courier New" w:hAnsi="Courier New" w:cs="Courier New"/>
          <w:color w:val="000000"/>
          <w:sz w:val="20"/>
          <w:szCs w:val="20"/>
          <w:highlight w:val="white"/>
        </w:rPr>
        <w:t>++){</w:t>
      </w:r>
    </w:p>
    <w:p w14:paraId="41D131B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0){</w:t>
      </w:r>
    </w:p>
    <w:p w14:paraId="116C35C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first channel</w:t>
      </w:r>
    </w:p>
    <w:p w14:paraId="7F572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4C95239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108244A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08F648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else if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drugName</w:t>
      </w:r>
      <w:proofErr w:type="spellEnd"/>
      <w:r w:rsidRPr="006F361F">
        <w:rPr>
          <w:rFonts w:ascii="Courier New" w:hAnsi="Courier New" w:cs="Courier New"/>
          <w:color w:val="000000"/>
          <w:sz w:val="20"/>
          <w:szCs w:val="20"/>
          <w:highlight w:val="white"/>
        </w:rPr>
        <w:t xml:space="preserve"> &amp;&amp;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gt;0){</w:t>
      </w:r>
    </w:p>
    <w:p w14:paraId="48103D9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2</w:t>
      </w:r>
      <w:proofErr w:type="gramStart"/>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3217029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Str</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2];/</w:t>
      </w:r>
      <w:proofErr w:type="gramEnd"/>
      <w:r w:rsidRPr="006F361F">
        <w:rPr>
          <w:rFonts w:ascii="Courier New" w:hAnsi="Courier New" w:cs="Courier New"/>
          <w:color w:val="000000"/>
          <w:sz w:val="20"/>
          <w:szCs w:val="20"/>
          <w:highlight w:val="white"/>
        </w:rPr>
        <w:t>/next channel</w:t>
      </w:r>
    </w:p>
    <w:p w14:paraId="37CB8B6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hannelList</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hannelName</w:t>
      </w:r>
      <w:proofErr w:type="spellEnd"/>
      <w:r w:rsidRPr="006F361F">
        <w:rPr>
          <w:rFonts w:ascii="Courier New" w:hAnsi="Courier New" w:cs="Courier New"/>
          <w:color w:val="000000"/>
          <w:sz w:val="20"/>
          <w:szCs w:val="20"/>
          <w:highlight w:val="white"/>
        </w:rPr>
        <w:t>;</w:t>
      </w:r>
    </w:p>
    <w:p w14:paraId="16AF2C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5952EA2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5CECCDA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39B4FF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856D88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36BE405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3BB6F6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findAveraged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750F6C3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gramStart"/>
      <w:r w:rsidRPr="006F361F">
        <w:rPr>
          <w:rFonts w:ascii="Courier New" w:hAnsi="Courier New" w:cs="Courier New"/>
          <w:color w:val="000000"/>
          <w:sz w:val="20"/>
          <w:szCs w:val="20"/>
          <w:highlight w:val="white"/>
        </w:rPr>
        <w:t>iter,iter</w:t>
      </w:r>
      <w:proofErr w:type="gramEnd"/>
      <w:r w:rsidRPr="006F361F">
        <w:rPr>
          <w:rFonts w:ascii="Courier New" w:hAnsi="Courier New" w:cs="Courier New"/>
          <w:color w:val="000000"/>
          <w:sz w:val="20"/>
          <w:szCs w:val="20"/>
          <w:highlight w:val="white"/>
        </w:rPr>
        <w:t>2;</w:t>
      </w:r>
    </w:p>
    <w:p w14:paraId="6BB6B56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proofErr w:type="gramStart"/>
      <w:r w:rsidRPr="006F361F">
        <w:rPr>
          <w:rFonts w:ascii="Courier New" w:hAnsi="Courier New" w:cs="Courier New"/>
          <w:color w:val="000000"/>
          <w:sz w:val="20"/>
          <w:szCs w:val="20"/>
          <w:highlight w:val="white"/>
        </w:rPr>
        <w:t>block,conc</w:t>
      </w:r>
      <w:proofErr w:type="spellEnd"/>
      <w:proofErr w:type="gramEnd"/>
      <w:r w:rsidRPr="006F361F">
        <w:rPr>
          <w:rFonts w:ascii="Courier New" w:hAnsi="Courier New" w:cs="Courier New"/>
          <w:color w:val="000000"/>
          <w:sz w:val="20"/>
          <w:szCs w:val="20"/>
          <w:highlight w:val="white"/>
        </w:rPr>
        <w:t>;</w:t>
      </w:r>
    </w:p>
    <w:p w14:paraId="5B5AC2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43E1D9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first data of </w:t>
      </w:r>
      <w:proofErr w:type="spellStart"/>
      <w:r w:rsidRPr="006F361F">
        <w:rPr>
          <w:rFonts w:ascii="Courier New" w:hAnsi="Courier New" w:cs="Courier New"/>
          <w:color w:val="000000"/>
          <w:sz w:val="20"/>
          <w:szCs w:val="20"/>
          <w:highlight w:val="white"/>
        </w:rPr>
        <w:t>dataPerChannel</w:t>
      </w:r>
      <w:proofErr w:type="spellEnd"/>
    </w:p>
    <w:p w14:paraId="4A6EEBD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riable</w:t>
      </w:r>
    </w:p>
    <w:p w14:paraId="1C597B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 variable</w:t>
      </w:r>
    </w:p>
    <w:p w14:paraId="2FD76DC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counting number of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769B2B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0;//row of </w:t>
      </w:r>
      <w:proofErr w:type="spellStart"/>
      <w:r w:rsidRPr="006F361F">
        <w:rPr>
          <w:rFonts w:ascii="Courier New" w:hAnsi="Courier New" w:cs="Courier New"/>
          <w:color w:val="000000"/>
          <w:sz w:val="20"/>
          <w:szCs w:val="20"/>
          <w:highlight w:val="white"/>
        </w:rPr>
        <w:t>sortedDataPerChannel</w:t>
      </w:r>
      <w:proofErr w:type="spellEnd"/>
    </w:p>
    <w:p w14:paraId="39E0E74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041477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04AFFE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7848B54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rugDataPerChannel-</w:t>
      </w:r>
      <w:proofErr w:type="gramStart"/>
      <w:r w:rsidRPr="006F361F">
        <w:rPr>
          <w:rFonts w:ascii="Courier New" w:hAnsi="Courier New" w:cs="Courier New"/>
          <w:color w:val="000000"/>
          <w:sz w:val="20"/>
          <w:szCs w:val="20"/>
          <w:highlight w:val="white"/>
        </w:rPr>
        <w:t>1){</w:t>
      </w:r>
      <w:proofErr w:type="gramEnd"/>
    </w:p>
    <w:p w14:paraId="185E8B7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7E19B3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3B11537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2BCF01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r w:rsidRPr="006F361F">
        <w:rPr>
          <w:rFonts w:ascii="Courier New" w:hAnsi="Courier New" w:cs="Courier New"/>
          <w:color w:val="000000"/>
          <w:sz w:val="20"/>
          <w:szCs w:val="20"/>
          <w:highlight w:val="white"/>
        </w:rPr>
        <w:t xml:space="preserve">//last data of </w:t>
      </w:r>
      <w:proofErr w:type="spellStart"/>
      <w:r w:rsidRPr="006F361F">
        <w:rPr>
          <w:rFonts w:ascii="Courier New" w:hAnsi="Courier New" w:cs="Courier New"/>
          <w:color w:val="000000"/>
          <w:sz w:val="20"/>
          <w:szCs w:val="20"/>
          <w:highlight w:val="white"/>
        </w:rPr>
        <w:t>dataPerChannel</w:t>
      </w:r>
      <w:proofErr w:type="spellEnd"/>
    </w:p>
    <w:p w14:paraId="4553DB6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adding block variables</w:t>
      </w:r>
    </w:p>
    <w:p w14:paraId="3D15D7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9F7B5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7EEDEA4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0842178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6A8CD58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7E88D2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F7D288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else{</w:t>
      </w:r>
      <w:proofErr w:type="gramEnd"/>
    </w:p>
    <w:p w14:paraId="2F89995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block = block/</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average block</w:t>
      </w:r>
    </w:p>
    <w:p w14:paraId="4CCB88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 xml:space="preserve">[iter2][0]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37301DF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iter2][1] = block;</w:t>
      </w:r>
    </w:p>
    <w:p w14:paraId="4BFA572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 xml:space="preserve">/set new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varibale</w:t>
      </w:r>
      <w:proofErr w:type="spellEnd"/>
    </w:p>
    <w:p w14:paraId="5DED9B5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block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set new block variable</w:t>
      </w:r>
    </w:p>
    <w:p w14:paraId="7F6DAA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restart counting sam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s</w:t>
      </w:r>
    </w:p>
    <w:p w14:paraId="2D20C2A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ter2 = iter2 + 1;//next row of </w:t>
      </w:r>
      <w:proofErr w:type="spellStart"/>
      <w:r w:rsidRPr="006F361F">
        <w:rPr>
          <w:rFonts w:ascii="Courier New" w:hAnsi="Courier New" w:cs="Courier New"/>
          <w:color w:val="000000"/>
          <w:sz w:val="20"/>
          <w:szCs w:val="20"/>
          <w:highlight w:val="white"/>
        </w:rPr>
        <w:t>sortedDataPerChannel</w:t>
      </w:r>
      <w:proofErr w:type="spellEnd"/>
    </w:p>
    <w:p w14:paraId="5CD97C0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1E780B3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E51E0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261D1F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46533AA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01FD15D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ignoreSomeData</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ataLinFit</w:t>
      </w:r>
      <w:proofErr w:type="spellEnd"/>
      <w:r w:rsidRPr="006F361F">
        <w:rPr>
          <w:rFonts w:ascii="Courier New" w:hAnsi="Courier New" w:cs="Courier New"/>
          <w:color w:val="000000"/>
          <w:sz w:val="20"/>
          <w:szCs w:val="20"/>
          <w:highlight w:val="white"/>
        </w:rPr>
        <w:t xml:space="preserve">, int flag1, int flag2, int* </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
    <w:p w14:paraId="653BD3C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nt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w:t>
      </w:r>
    </w:p>
    <w:p w14:paraId="4337C6F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0;</w:t>
      </w:r>
    </w:p>
    <w:p w14:paraId="4DD7F9F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lt;numberOfDataLinFit+flag1+flag2;i++){</w:t>
      </w:r>
    </w:p>
    <w:p w14:paraId="719E7B6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if(</w:t>
      </w:r>
      <w:proofErr w:type="spellStart"/>
      <w:r w:rsidRPr="006F361F">
        <w:rPr>
          <w:rFonts w:ascii="Courier New" w:hAnsi="Courier New" w:cs="Courier New"/>
          <w:color w:val="000000"/>
          <w:sz w:val="20"/>
          <w:szCs w:val="20"/>
          <w:highlight w:val="white"/>
        </w:rPr>
        <w:t>dataFlag</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p>
    <w:p w14:paraId="67F23C5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X</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X(</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5300FE5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dataY</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 Y(</w:t>
      </w:r>
      <w:proofErr w:type="spellStart"/>
      <w:r w:rsidRPr="006F361F">
        <w:rPr>
          <w:rFonts w:ascii="Courier New" w:hAnsi="Courier New" w:cs="Courier New"/>
          <w:color w:val="000000"/>
          <w:sz w:val="20"/>
          <w:szCs w:val="20"/>
          <w:highlight w:val="white"/>
        </w:rPr>
        <w:t>sorted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1</w:t>
      </w:r>
      <w:proofErr w:type="gramStart"/>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block</w:t>
      </w:r>
    </w:p>
    <w:p w14:paraId="68292BC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iter</w:t>
      </w:r>
      <w:proofErr w:type="spellEnd"/>
      <w:r w:rsidRPr="006F361F">
        <w:rPr>
          <w:rFonts w:ascii="Courier New" w:hAnsi="Courier New" w:cs="Courier New"/>
          <w:color w:val="000000"/>
          <w:sz w:val="20"/>
          <w:szCs w:val="20"/>
          <w:highlight w:val="white"/>
        </w:rPr>
        <w:t xml:space="preserve"> + 1;</w:t>
      </w:r>
    </w:p>
    <w:p w14:paraId="0E82A1D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488197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34469C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3ED42B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0255D3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void </w:t>
      </w:r>
      <w:proofErr w:type="spellStart"/>
      <w:proofErr w:type="gramStart"/>
      <w:r w:rsidRPr="006F361F">
        <w:rPr>
          <w:rFonts w:ascii="Courier New" w:hAnsi="Courier New" w:cs="Courier New"/>
          <w:color w:val="000000"/>
          <w:sz w:val="20"/>
          <w:szCs w:val="20"/>
          <w:highlight w:val="white"/>
        </w:rPr>
        <w:t>nonLinearFit</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 double c0, double c1, double *log10IC50, double *h, double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
    <w:p w14:paraId="0476E98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
    <w:p w14:paraId="60EA41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2d_array x;</w:t>
      </w:r>
    </w:p>
    <w:p w14:paraId="15CE7B7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y;</w:t>
      </w:r>
    </w:p>
    <w:p w14:paraId="2D638C1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x.setlength</w:t>
      </w:r>
      <w:proofErr w:type="spellEnd"/>
      <w:r w:rsidRPr="006F361F">
        <w:rPr>
          <w:rFonts w:ascii="Courier New" w:hAnsi="Courier New" w:cs="Courier New"/>
          <w:color w:val="000000"/>
          <w:sz w:val="20"/>
          <w:szCs w:val="20"/>
          <w:highlight w:val="white"/>
        </w:rPr>
        <w:t>(numberOfDrugDataPerChannel,1);</w:t>
      </w:r>
    </w:p>
    <w:p w14:paraId="5F019AC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y.setlength</w:t>
      </w:r>
      <w:proofErr w:type="spellEnd"/>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5B9CAB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47A7E7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x[</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0]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drug concentration</w:t>
      </w:r>
    </w:p>
    <w:p w14:paraId="0A51E5F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y[</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1];/</w:t>
      </w:r>
      <w:proofErr w:type="gramEnd"/>
      <w:r w:rsidRPr="006F361F">
        <w:rPr>
          <w:rFonts w:ascii="Courier New" w:hAnsi="Courier New" w:cs="Courier New"/>
          <w:color w:val="000000"/>
          <w:sz w:val="20"/>
          <w:szCs w:val="20"/>
          <w:highlight w:val="white"/>
        </w:rPr>
        <w:t>/blocking percentage</w:t>
      </w:r>
    </w:p>
    <w:p w14:paraId="02EFBC3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4214B6D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c;//parameters to fit</w:t>
      </w:r>
    </w:p>
    <w:p w14:paraId="2FB731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w:t>
      </w:r>
      <w:proofErr w:type="gramStart"/>
      <w:r w:rsidRPr="006F361F">
        <w:rPr>
          <w:rFonts w:ascii="Courier New" w:hAnsi="Courier New" w:cs="Courier New"/>
          <w:color w:val="000000"/>
          <w:sz w:val="20"/>
          <w:szCs w:val="20"/>
          <w:highlight w:val="white"/>
        </w:rPr>
        <w:t>setlength</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2);</w:t>
      </w:r>
    </w:p>
    <w:p w14:paraId="21F95C9E"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heck the linear fitting results</w:t>
      </w:r>
    </w:p>
    <w:p w14:paraId="7662D7A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h</w:t>
      </w:r>
    </w:p>
    <w:p w14:paraId="48F86C6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1 &lt;= 0 || 10 &lt;= c1){</w:t>
      </w:r>
    </w:p>
    <w:p w14:paraId="7D64592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et new h parameter</w:t>
      </w:r>
    </w:p>
    <w:p w14:paraId="0DBD18E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1 = 0.9;</w:t>
      </w:r>
    </w:p>
    <w:p w14:paraId="2A71AAA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65AC230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wer and upper bounds for log10IC50</w:t>
      </w:r>
    </w:p>
    <w:p w14:paraId="17C9A2E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if(</w:t>
      </w:r>
      <w:proofErr w:type="gramEnd"/>
      <w:r w:rsidRPr="006F361F">
        <w:rPr>
          <w:rFonts w:ascii="Courier New" w:hAnsi="Courier New" w:cs="Courier New"/>
          <w:color w:val="000000"/>
          <w:sz w:val="20"/>
          <w:szCs w:val="20"/>
          <w:highlight w:val="white"/>
        </w:rPr>
        <w:t>-c0/c1 &lt;= -10 || 10 &lt;= -c0/c1){</w:t>
      </w:r>
    </w:p>
    <w:p w14:paraId="2D7A86E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find averag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value</w:t>
      </w:r>
    </w:p>
    <w:p w14:paraId="50970F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0.0;</w:t>
      </w:r>
    </w:p>
    <w:p w14:paraId="4E30422B"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for(</w:t>
      </w:r>
      <w:proofErr w:type="gramEnd"/>
      <w:r w:rsidRPr="006F361F">
        <w:rPr>
          <w:rFonts w:ascii="Courier New" w:hAnsi="Courier New" w:cs="Courier New"/>
          <w:color w:val="000000"/>
          <w:sz w:val="20"/>
          <w:szCs w:val="20"/>
          <w:highlight w:val="white"/>
        </w:rPr>
        <w:t xml:space="preserve">int </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0;i&lt;</w:t>
      </w:r>
      <w:proofErr w:type="spellStart"/>
      <w:r w:rsidRPr="006F361F">
        <w:rPr>
          <w:rFonts w:ascii="Courier New" w:hAnsi="Courier New" w:cs="Courier New"/>
          <w:color w:val="000000"/>
          <w:sz w:val="20"/>
          <w:szCs w:val="20"/>
          <w:highlight w:val="white"/>
        </w:rPr>
        <w:t>numberOfDrugDataPerChannel;i</w:t>
      </w:r>
      <w:proofErr w:type="spellEnd"/>
      <w:r w:rsidRPr="006F361F">
        <w:rPr>
          <w:rFonts w:ascii="Courier New" w:hAnsi="Courier New" w:cs="Courier New"/>
          <w:color w:val="000000"/>
          <w:sz w:val="20"/>
          <w:szCs w:val="20"/>
          <w:highlight w:val="white"/>
        </w:rPr>
        <w:t>++){</w:t>
      </w:r>
    </w:p>
    <w:p w14:paraId="2C674F8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dataPerChannel</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i</w:t>
      </w:r>
      <w:proofErr w:type="spellEnd"/>
      <w:r w:rsidRPr="006F361F">
        <w:rPr>
          <w:rFonts w:ascii="Courier New" w:hAnsi="Courier New" w:cs="Courier New"/>
          <w:color w:val="000000"/>
          <w:sz w:val="20"/>
          <w:szCs w:val="20"/>
          <w:highlight w:val="white"/>
        </w:rPr>
        <w:t>][</w:t>
      </w:r>
      <w:proofErr w:type="gramStart"/>
      <w:r w:rsidRPr="006F361F">
        <w:rPr>
          <w:rFonts w:ascii="Courier New" w:hAnsi="Courier New" w:cs="Courier New"/>
          <w:color w:val="000000"/>
          <w:sz w:val="20"/>
          <w:szCs w:val="20"/>
          <w:highlight w:val="white"/>
        </w:rPr>
        <w:t>0];/</w:t>
      </w:r>
      <w:proofErr w:type="gram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conc</w:t>
      </w:r>
      <w:proofErr w:type="spellEnd"/>
    </w:p>
    <w:p w14:paraId="1261C03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lastRenderedPageBreak/>
        <w:t xml:space="preserve">  }</w:t>
      </w:r>
    </w:p>
    <w:p w14:paraId="4B17A1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 xml:space="preserve"> = </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w:t>
      </w:r>
      <w:proofErr w:type="spellStart"/>
      <w:r w:rsidRPr="006F361F">
        <w:rPr>
          <w:rFonts w:ascii="Courier New" w:hAnsi="Courier New" w:cs="Courier New"/>
          <w:color w:val="000000"/>
          <w:sz w:val="20"/>
          <w:szCs w:val="20"/>
          <w:highlight w:val="white"/>
        </w:rPr>
        <w:t>numberOfDrugDataPerChannel</w:t>
      </w:r>
      <w:proofErr w:type="spellEnd"/>
      <w:r w:rsidRPr="006F361F">
        <w:rPr>
          <w:rFonts w:ascii="Courier New" w:hAnsi="Courier New" w:cs="Courier New"/>
          <w:color w:val="000000"/>
          <w:sz w:val="20"/>
          <w:szCs w:val="20"/>
          <w:highlight w:val="white"/>
        </w:rPr>
        <w:t>;</w:t>
      </w:r>
    </w:p>
    <w:p w14:paraId="64A9C2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new log10IC50 = -c0/c1</w:t>
      </w:r>
    </w:p>
    <w:p w14:paraId="5F87397A"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c0 = -log10(</w:t>
      </w:r>
      <w:proofErr w:type="spellStart"/>
      <w:r w:rsidRPr="006F361F">
        <w:rPr>
          <w:rFonts w:ascii="Courier New" w:hAnsi="Courier New" w:cs="Courier New"/>
          <w:color w:val="000000"/>
          <w:sz w:val="20"/>
          <w:szCs w:val="20"/>
          <w:highlight w:val="white"/>
        </w:rPr>
        <w:t>conc</w:t>
      </w:r>
      <w:proofErr w:type="spellEnd"/>
      <w:r w:rsidRPr="006F361F">
        <w:rPr>
          <w:rFonts w:ascii="Courier New" w:hAnsi="Courier New" w:cs="Courier New"/>
          <w:color w:val="000000"/>
          <w:sz w:val="20"/>
          <w:szCs w:val="20"/>
          <w:highlight w:val="white"/>
        </w:rPr>
        <w:t>)*c1;</w:t>
      </w:r>
    </w:p>
    <w:p w14:paraId="61B4F0B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
    <w:p w14:paraId="7583457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 = -c0/c1;//log10IC50</w:t>
      </w:r>
    </w:p>
    <w:p w14:paraId="480CCDC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 = c1;//h</w:t>
      </w:r>
    </w:p>
    <w:p w14:paraId="2E3F4CB2"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
    <w:p w14:paraId="4D6E16BD"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setlength</w:t>
      </w:r>
      <w:proofErr w:type="spellEnd"/>
      <w:proofErr w:type="gramEnd"/>
      <w:r w:rsidRPr="006F361F">
        <w:rPr>
          <w:rFonts w:ascii="Courier New" w:hAnsi="Courier New" w:cs="Courier New"/>
          <w:color w:val="000000"/>
          <w:sz w:val="20"/>
          <w:szCs w:val="20"/>
          <w:highlight w:val="white"/>
        </w:rPr>
        <w:t>(2);</w:t>
      </w:r>
    </w:p>
    <w:p w14:paraId="136B34D8"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12D6F05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0;</w:t>
      </w:r>
    </w:p>
    <w:p w14:paraId="5ACE804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al_1d_array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3F1C4C1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setlength</w:t>
      </w:r>
      <w:proofErr w:type="spellEnd"/>
      <w:proofErr w:type="gramEnd"/>
      <w:r w:rsidRPr="006F361F">
        <w:rPr>
          <w:rFonts w:ascii="Courier New" w:hAnsi="Courier New" w:cs="Courier New"/>
          <w:color w:val="000000"/>
          <w:sz w:val="20"/>
          <w:szCs w:val="20"/>
          <w:highlight w:val="white"/>
        </w:rPr>
        <w:t>(2);</w:t>
      </w:r>
    </w:p>
    <w:p w14:paraId="3B9F9A1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0] = 10.0;</w:t>
      </w:r>
    </w:p>
    <w:p w14:paraId="74E85E97"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1] = 10.0;</w:t>
      </w:r>
    </w:p>
    <w:p w14:paraId="1181C41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 0.000001;</w:t>
      </w:r>
    </w:p>
    <w:p w14:paraId="3A4B615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 xml:space="preserve"> = 0;</w:t>
      </w:r>
    </w:p>
    <w:p w14:paraId="78E33EE4"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ae_int_t</w:t>
      </w:r>
      <w:proofErr w:type="spellEnd"/>
      <w:r w:rsidRPr="006F361F">
        <w:rPr>
          <w:rFonts w:ascii="Courier New" w:hAnsi="Courier New" w:cs="Courier New"/>
          <w:color w:val="000000"/>
          <w:sz w:val="20"/>
          <w:szCs w:val="20"/>
          <w:highlight w:val="white"/>
        </w:rPr>
        <w:t xml:space="preserve"> info;</w:t>
      </w:r>
    </w:p>
    <w:p w14:paraId="40F0B8A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state</w:t>
      </w:r>
      <w:proofErr w:type="spellEnd"/>
      <w:r w:rsidRPr="006F361F">
        <w:rPr>
          <w:rFonts w:ascii="Courier New" w:hAnsi="Courier New" w:cs="Courier New"/>
          <w:color w:val="000000"/>
          <w:sz w:val="20"/>
          <w:szCs w:val="20"/>
          <w:highlight w:val="white"/>
        </w:rPr>
        <w:t xml:space="preserve"> state;</w:t>
      </w:r>
    </w:p>
    <w:p w14:paraId="6DE98476"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lsfitreport</w:t>
      </w:r>
      <w:proofErr w:type="spellEnd"/>
      <w:r w:rsidRPr="006F361F">
        <w:rPr>
          <w:rFonts w:ascii="Courier New" w:hAnsi="Courier New" w:cs="Courier New"/>
          <w:color w:val="000000"/>
          <w:sz w:val="20"/>
          <w:szCs w:val="20"/>
          <w:highlight w:val="white"/>
        </w:rPr>
        <w:t xml:space="preserve"> rep;</w:t>
      </w:r>
    </w:p>
    <w:p w14:paraId="328B84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double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xml:space="preserve"> = 0.0001;</w:t>
      </w:r>
    </w:p>
    <w:p w14:paraId="2D754F55"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createf</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x, y, c, </w:t>
      </w:r>
      <w:proofErr w:type="spellStart"/>
      <w:r w:rsidRPr="006F361F">
        <w:rPr>
          <w:rFonts w:ascii="Courier New" w:hAnsi="Courier New" w:cs="Courier New"/>
          <w:color w:val="000000"/>
          <w:sz w:val="20"/>
          <w:szCs w:val="20"/>
          <w:highlight w:val="white"/>
        </w:rPr>
        <w:t>diffstep</w:t>
      </w:r>
      <w:proofErr w:type="spellEnd"/>
      <w:r w:rsidRPr="006F361F">
        <w:rPr>
          <w:rFonts w:ascii="Courier New" w:hAnsi="Courier New" w:cs="Courier New"/>
          <w:color w:val="000000"/>
          <w:sz w:val="20"/>
          <w:szCs w:val="20"/>
          <w:highlight w:val="white"/>
        </w:rPr>
        <w:t>, state);</w:t>
      </w:r>
    </w:p>
    <w:p w14:paraId="08712E13"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bc</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bndl</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bndu</w:t>
      </w:r>
      <w:proofErr w:type="spellEnd"/>
      <w:r w:rsidRPr="006F361F">
        <w:rPr>
          <w:rFonts w:ascii="Courier New" w:hAnsi="Courier New" w:cs="Courier New"/>
          <w:color w:val="000000"/>
          <w:sz w:val="20"/>
          <w:szCs w:val="20"/>
          <w:highlight w:val="white"/>
        </w:rPr>
        <w:t>);</w:t>
      </w:r>
    </w:p>
    <w:p w14:paraId="7901393C"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setcond</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 xml:space="preserve">state, </w:t>
      </w:r>
      <w:proofErr w:type="spellStart"/>
      <w:r w:rsidRPr="006F361F">
        <w:rPr>
          <w:rFonts w:ascii="Courier New" w:hAnsi="Courier New" w:cs="Courier New"/>
          <w:color w:val="000000"/>
          <w:sz w:val="20"/>
          <w:szCs w:val="20"/>
          <w:highlight w:val="white"/>
        </w:rPr>
        <w:t>epsx</w:t>
      </w:r>
      <w:proofErr w:type="spellEnd"/>
      <w:r w:rsidRPr="006F361F">
        <w:rPr>
          <w:rFonts w:ascii="Courier New" w:hAnsi="Courier New" w:cs="Courier New"/>
          <w:color w:val="000000"/>
          <w:sz w:val="20"/>
          <w:szCs w:val="20"/>
          <w:highlight w:val="white"/>
        </w:rPr>
        <w:t xml:space="preserve">, </w:t>
      </w:r>
      <w:proofErr w:type="spellStart"/>
      <w:r w:rsidRPr="006F361F">
        <w:rPr>
          <w:rFonts w:ascii="Courier New" w:hAnsi="Courier New" w:cs="Courier New"/>
          <w:color w:val="000000"/>
          <w:sz w:val="20"/>
          <w:szCs w:val="20"/>
          <w:highlight w:val="white"/>
        </w:rPr>
        <w:t>maxits</w:t>
      </w:r>
      <w:proofErr w:type="spellEnd"/>
      <w:r w:rsidRPr="006F361F">
        <w:rPr>
          <w:rFonts w:ascii="Courier New" w:hAnsi="Courier New" w:cs="Courier New"/>
          <w:color w:val="000000"/>
          <w:sz w:val="20"/>
          <w:szCs w:val="20"/>
          <w:highlight w:val="white"/>
        </w:rPr>
        <w:t>);</w:t>
      </w:r>
    </w:p>
    <w:p w14:paraId="3EFDA4B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alglib</w:t>
      </w:r>
      <w:proofErr w:type="spellEnd"/>
      <w:r w:rsidRPr="006F361F">
        <w:rPr>
          <w:rFonts w:ascii="Courier New" w:hAnsi="Courier New" w:cs="Courier New"/>
          <w:color w:val="000000"/>
          <w:sz w:val="20"/>
          <w:szCs w:val="20"/>
          <w:highlight w:val="white"/>
        </w:rPr>
        <w:t>::</w:t>
      </w:r>
      <w:proofErr w:type="spellStart"/>
      <w:proofErr w:type="gramEnd"/>
      <w:r w:rsidRPr="006F361F">
        <w:rPr>
          <w:rFonts w:ascii="Courier New" w:hAnsi="Courier New" w:cs="Courier New"/>
          <w:color w:val="000000"/>
          <w:sz w:val="20"/>
          <w:szCs w:val="20"/>
          <w:highlight w:val="white"/>
        </w:rPr>
        <w:t>lsfitfit</w:t>
      </w:r>
      <w:proofErr w:type="spellEnd"/>
      <w:r w:rsidRPr="006F361F">
        <w:rPr>
          <w:rFonts w:ascii="Courier New" w:hAnsi="Courier New" w:cs="Courier New"/>
          <w:color w:val="000000"/>
          <w:sz w:val="20"/>
          <w:szCs w:val="20"/>
          <w:highlight w:val="white"/>
        </w:rPr>
        <w:t>(state, function_cx_1_func);</w:t>
      </w:r>
    </w:p>
    <w:p w14:paraId="23A3D16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w:t>
      </w:r>
      <w:proofErr w:type="spellStart"/>
      <w:proofErr w:type="gramStart"/>
      <w:r w:rsidRPr="006F361F">
        <w:rPr>
          <w:rFonts w:ascii="Courier New" w:hAnsi="Courier New" w:cs="Courier New"/>
          <w:color w:val="000000"/>
          <w:sz w:val="20"/>
          <w:szCs w:val="20"/>
          <w:highlight w:val="white"/>
        </w:rPr>
        <w:t>lsfitresults</w:t>
      </w:r>
      <w:proofErr w:type="spellEnd"/>
      <w:r w:rsidRPr="006F361F">
        <w:rPr>
          <w:rFonts w:ascii="Courier New" w:hAnsi="Courier New" w:cs="Courier New"/>
          <w:color w:val="000000"/>
          <w:sz w:val="20"/>
          <w:szCs w:val="20"/>
          <w:highlight w:val="white"/>
        </w:rPr>
        <w:t>(</w:t>
      </w:r>
      <w:proofErr w:type="gramEnd"/>
      <w:r w:rsidRPr="006F361F">
        <w:rPr>
          <w:rFonts w:ascii="Courier New" w:hAnsi="Courier New" w:cs="Courier New"/>
          <w:color w:val="000000"/>
          <w:sz w:val="20"/>
          <w:szCs w:val="20"/>
          <w:highlight w:val="white"/>
        </w:rPr>
        <w:t>state, info, c, rep);</w:t>
      </w:r>
    </w:p>
    <w:p w14:paraId="5EA416C1"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store results</w:t>
      </w:r>
    </w:p>
    <w:p w14:paraId="5809E3DF"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log10IC50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0];</w:t>
      </w:r>
    </w:p>
    <w:p w14:paraId="0E77C239"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h = </w:t>
      </w:r>
      <w:proofErr w:type="gramStart"/>
      <w:r w:rsidRPr="006F361F">
        <w:rPr>
          <w:rFonts w:ascii="Courier New" w:hAnsi="Courier New" w:cs="Courier New"/>
          <w:color w:val="000000"/>
          <w:sz w:val="20"/>
          <w:szCs w:val="20"/>
          <w:highlight w:val="white"/>
        </w:rPr>
        <w:t>c[</w:t>
      </w:r>
      <w:proofErr w:type="gramEnd"/>
      <w:r w:rsidRPr="006F361F">
        <w:rPr>
          <w:rFonts w:ascii="Courier New" w:hAnsi="Courier New" w:cs="Courier New"/>
          <w:color w:val="000000"/>
          <w:sz w:val="20"/>
          <w:szCs w:val="20"/>
          <w:highlight w:val="white"/>
        </w:rPr>
        <w:t>1];</w:t>
      </w:r>
    </w:p>
    <w:p w14:paraId="2362C0E0" w14:textId="77777777" w:rsidR="00BA1780" w:rsidRPr="006F361F" w:rsidRDefault="00BA1780" w:rsidP="00BA1780">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 xml:space="preserve"> return;</w:t>
      </w:r>
    </w:p>
    <w:p w14:paraId="1E8E25BF" w14:textId="426B0057" w:rsidR="00E230EA" w:rsidRPr="006F361F" w:rsidRDefault="00BA1780" w:rsidP="008E3CAC">
      <w:pPr>
        <w:autoSpaceDE w:val="0"/>
        <w:autoSpaceDN w:val="0"/>
        <w:adjustRightInd w:val="0"/>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t>}</w:t>
      </w:r>
    </w:p>
    <w:p w14:paraId="1DF8E88B" w14:textId="77777777" w:rsidR="00E230EA" w:rsidRPr="006F361F" w:rsidRDefault="00E230EA">
      <w:pPr>
        <w:rPr>
          <w:rFonts w:ascii="Courier New" w:hAnsi="Courier New" w:cs="Courier New"/>
          <w:color w:val="000000"/>
          <w:sz w:val="20"/>
          <w:szCs w:val="20"/>
          <w:highlight w:val="white"/>
        </w:rPr>
      </w:pPr>
      <w:r w:rsidRPr="006F361F">
        <w:rPr>
          <w:rFonts w:ascii="Courier New" w:hAnsi="Courier New" w:cs="Courier New"/>
          <w:color w:val="000000"/>
          <w:sz w:val="20"/>
          <w:szCs w:val="20"/>
          <w:highlight w:val="white"/>
        </w:rPr>
        <w:br w:type="page"/>
      </w:r>
    </w:p>
    <w:tbl>
      <w:tblPr>
        <w:tblpPr w:leftFromText="56" w:rightFromText="56" w:vertAnchor="text" w:tblpXSpec="cente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28" w:type="dxa"/>
          <w:left w:w="0" w:type="dxa"/>
          <w:bottom w:w="28" w:type="dxa"/>
          <w:right w:w="0" w:type="dxa"/>
        </w:tblCellMar>
        <w:tblLook w:val="04A0" w:firstRow="1" w:lastRow="0" w:firstColumn="1" w:lastColumn="0" w:noHBand="0" w:noVBand="1"/>
      </w:tblPr>
      <w:tblGrid>
        <w:gridCol w:w="805"/>
      </w:tblGrid>
      <w:tr w:rsidR="00E230EA" w:rsidRPr="006F361F" w14:paraId="1EACAE2E" w14:textId="77777777" w:rsidTr="004F7E62">
        <w:trPr>
          <w:cantSplit/>
          <w:trHeight w:val="5005"/>
          <w:jc w:val="center"/>
        </w:trPr>
        <w:tc>
          <w:tcPr>
            <w:tcW w:w="805" w:type="dxa"/>
            <w:textDirection w:val="tbRl"/>
          </w:tcPr>
          <w:p w14:paraId="2CFA7023" w14:textId="7DCA045D"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color w:val="auto"/>
                <w:lang w:val="en-GB"/>
              </w:rPr>
              <w:lastRenderedPageBreak/>
              <w:t xml:space="preserve">Uncertainty Quantification through the Monte Carlo method for Parameter Estimation of </w:t>
            </w:r>
            <w:proofErr w:type="gramStart"/>
            <w:r w:rsidRPr="006F361F">
              <w:rPr>
                <w:rFonts w:hAnsi="Batang" w:cs="HYSinMyeongJo-Medium"/>
                <w:color w:val="auto"/>
                <w:lang w:val="en-GB"/>
              </w:rPr>
              <w:t>In</w:t>
            </w:r>
            <w:proofErr w:type="gramEnd"/>
            <w:r w:rsidRPr="006F361F">
              <w:rPr>
                <w:rFonts w:hAnsi="Batang" w:cs="HYSinMyeongJo-Medium"/>
                <w:color w:val="auto"/>
                <w:lang w:val="en-GB"/>
              </w:rPr>
              <w:t xml:space="preserve"> silico Model used for Drug Toxicity Assessment</w:t>
            </w:r>
          </w:p>
        </w:tc>
      </w:tr>
      <w:tr w:rsidR="00E230EA" w:rsidRPr="006F361F" w14:paraId="42AF40DA" w14:textId="77777777" w:rsidTr="004F7E62">
        <w:trPr>
          <w:cantSplit/>
          <w:trHeight w:val="289"/>
          <w:jc w:val="center"/>
        </w:trPr>
        <w:tc>
          <w:tcPr>
            <w:tcW w:w="805" w:type="dxa"/>
            <w:textDirection w:val="tbRl"/>
          </w:tcPr>
          <w:p w14:paraId="61A2EEC7" w14:textId="77777777" w:rsidR="00E230EA" w:rsidRPr="006F361F" w:rsidRDefault="00E230EA" w:rsidP="004F7E62">
            <w:pPr>
              <w:pStyle w:val="a"/>
              <w:wordWrap/>
              <w:snapToGrid/>
              <w:spacing w:line="240" w:lineRule="auto"/>
              <w:ind w:left="113" w:right="113"/>
              <w:jc w:val="center"/>
              <w:rPr>
                <w:rFonts w:hAnsi="Batang" w:cs="HYSinMyeongJo-Medium"/>
                <w:color w:val="auto"/>
                <w:lang w:val="en-GB"/>
              </w:rPr>
            </w:pPr>
          </w:p>
        </w:tc>
      </w:tr>
      <w:tr w:rsidR="00E230EA" w:rsidRPr="006F361F" w14:paraId="3BAD0ABE" w14:textId="77777777" w:rsidTr="004F7E62">
        <w:trPr>
          <w:cantSplit/>
          <w:trHeight w:hRule="exact" w:val="2075"/>
          <w:jc w:val="center"/>
        </w:trPr>
        <w:tc>
          <w:tcPr>
            <w:tcW w:w="805" w:type="dxa"/>
            <w:textDirection w:val="tbRl"/>
            <w:vAlign w:val="center"/>
          </w:tcPr>
          <w:p w14:paraId="5857CF00" w14:textId="77777777" w:rsidR="00E230EA" w:rsidRPr="006F361F" w:rsidRDefault="00E230EA" w:rsidP="004F7E62">
            <w:pPr>
              <w:pStyle w:val="a"/>
              <w:wordWrap/>
              <w:snapToGrid/>
              <w:spacing w:line="240" w:lineRule="auto"/>
              <w:ind w:left="113" w:right="113"/>
              <w:jc w:val="center"/>
              <w:rPr>
                <w:rFonts w:hAnsi="Batang" w:cs="HYSinMyeongJo-Medium"/>
                <w:color w:val="0000FF"/>
                <w:lang w:val="en-GB"/>
              </w:rPr>
            </w:pPr>
            <w:r w:rsidRPr="006F361F">
              <w:rPr>
                <w:rFonts w:hAnsi="Batang" w:cs="HYSinMyeongJo-Medium"/>
                <w:lang w:val="en-GB"/>
              </w:rPr>
              <w:t>Thesis for Master of Engineering</w:t>
            </w:r>
          </w:p>
        </w:tc>
      </w:tr>
      <w:tr w:rsidR="00E230EA" w:rsidRPr="006F361F" w14:paraId="2AE3C7BF" w14:textId="77777777" w:rsidTr="004F7E62">
        <w:trPr>
          <w:cantSplit/>
          <w:trHeight w:val="1882"/>
          <w:jc w:val="center"/>
        </w:trPr>
        <w:tc>
          <w:tcPr>
            <w:tcW w:w="805" w:type="dxa"/>
            <w:textDirection w:val="tbRl"/>
            <w:vAlign w:val="center"/>
          </w:tcPr>
          <w:p w14:paraId="7881E965" w14:textId="49286474" w:rsidR="00E230EA" w:rsidRPr="006F361F" w:rsidRDefault="00E230EA" w:rsidP="004F7E62">
            <w:pPr>
              <w:pStyle w:val="a"/>
              <w:wordWrap/>
              <w:snapToGrid/>
              <w:spacing w:line="240" w:lineRule="auto"/>
              <w:ind w:left="113" w:right="113"/>
              <w:jc w:val="center"/>
              <w:rPr>
                <w:rFonts w:hAnsi="Batang" w:cs="HYSinMyeongJo-Medium"/>
                <w:lang w:val="en-GB"/>
              </w:rPr>
            </w:pPr>
            <w:r w:rsidRPr="006F361F">
              <w:rPr>
                <w:rFonts w:hAnsi="Batang" w:cs="HYSinMyeongJo-Medium"/>
                <w:lang w:val="en-GB"/>
              </w:rPr>
              <w:t>December 2020</w:t>
            </w:r>
          </w:p>
        </w:tc>
      </w:tr>
      <w:tr w:rsidR="00E230EA" w:rsidRPr="006F361F" w14:paraId="6D919CC3" w14:textId="77777777" w:rsidTr="004F7E62">
        <w:trPr>
          <w:cantSplit/>
          <w:trHeight w:hRule="exact" w:val="1481"/>
          <w:jc w:val="center"/>
        </w:trPr>
        <w:tc>
          <w:tcPr>
            <w:tcW w:w="805" w:type="dxa"/>
            <w:textDirection w:val="tbRl"/>
            <w:vAlign w:val="center"/>
          </w:tcPr>
          <w:p w14:paraId="7F72AE31" w14:textId="7C201BF5" w:rsidR="00E230EA" w:rsidRPr="006F361F" w:rsidRDefault="00E230EA" w:rsidP="004F7E62">
            <w:pPr>
              <w:pStyle w:val="a"/>
              <w:wordWrap/>
              <w:snapToGrid/>
              <w:ind w:left="113" w:right="113"/>
              <w:jc w:val="center"/>
              <w:rPr>
                <w:rFonts w:hAnsi="Batang" w:cs="HYSinMyeongJo-Medium"/>
                <w:lang w:val="en-GB"/>
              </w:rPr>
            </w:pPr>
            <w:r w:rsidRPr="006F361F">
              <w:rPr>
                <w:rFonts w:hAnsi="Batang" w:cs="HYSinMyeongJo-Medium"/>
                <w:lang w:val="en-GB"/>
              </w:rPr>
              <w:t xml:space="preserve">Ali Ikhsanul </w:t>
            </w:r>
            <w:proofErr w:type="spellStart"/>
            <w:r w:rsidRPr="006F361F">
              <w:rPr>
                <w:rFonts w:hAnsi="Batang" w:cs="HYSinMyeongJo-Medium"/>
                <w:lang w:val="en-GB"/>
              </w:rPr>
              <w:t>Qauli</w:t>
            </w:r>
            <w:proofErr w:type="spellEnd"/>
          </w:p>
        </w:tc>
      </w:tr>
    </w:tbl>
    <w:p w14:paraId="77ACFCCB" w14:textId="77777777" w:rsidR="00BA1780" w:rsidRPr="006F361F" w:rsidRDefault="00BA1780" w:rsidP="008E3CAC">
      <w:pPr>
        <w:autoSpaceDE w:val="0"/>
        <w:autoSpaceDN w:val="0"/>
        <w:adjustRightInd w:val="0"/>
        <w:rPr>
          <w:rFonts w:eastAsia="Batang" w:cs="Courier New"/>
          <w:color w:val="000000"/>
          <w:highlight w:val="white"/>
        </w:rPr>
      </w:pPr>
    </w:p>
    <w:sectPr w:rsidR="00BA1780" w:rsidRPr="006F361F" w:rsidSect="00B8789D">
      <w:pgSz w:w="10771" w:h="14746"/>
      <w:pgMar w:top="1411" w:right="1411" w:bottom="1411" w:left="1411" w:header="1411" w:footer="1411"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12A34D" w14:textId="77777777" w:rsidR="003D5DAD" w:rsidRDefault="003D5DAD" w:rsidP="007F7788">
      <w:r>
        <w:separator/>
      </w:r>
    </w:p>
    <w:p w14:paraId="180FAA1A" w14:textId="77777777" w:rsidR="003D5DAD" w:rsidRDefault="003D5DAD"/>
    <w:p w14:paraId="2BFD54DA" w14:textId="77777777" w:rsidR="003D5DAD" w:rsidRDefault="003D5DAD" w:rsidP="002E3978"/>
  </w:endnote>
  <w:endnote w:type="continuationSeparator" w:id="0">
    <w:p w14:paraId="79ADAB06" w14:textId="77777777" w:rsidR="003D5DAD" w:rsidRDefault="003D5DAD" w:rsidP="007F7788">
      <w:r>
        <w:continuationSeparator/>
      </w:r>
    </w:p>
    <w:p w14:paraId="168701CA" w14:textId="77777777" w:rsidR="003D5DAD" w:rsidRDefault="003D5DAD"/>
    <w:p w14:paraId="545C588E" w14:textId="77777777" w:rsidR="003D5DAD" w:rsidRDefault="003D5DAD" w:rsidP="002E39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YSinMyeongJo-Medium">
    <w:altName w:val="Malgun Gothic"/>
    <w:panose1 w:val="020B0604020202020204"/>
    <w:charset w:val="81"/>
    <w:family w:val="roman"/>
    <w:pitch w:val="variable"/>
    <w:sig w:usb0="900002A7" w:usb1="29D77CF9" w:usb2="00000010" w:usb3="00000000" w:csb0="0008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3E0DF0" w14:textId="2D38F915" w:rsidR="00B565D5" w:rsidRDefault="003D5DAD">
    <w:pPr>
      <w:pStyle w:val="Footer"/>
      <w:jc w:val="center"/>
      <w:rPr>
        <w:rFonts w:eastAsia="Batang"/>
        <w:noProof/>
      </w:rPr>
    </w:pPr>
    <w:sdt>
      <w:sdtPr>
        <w:id w:val="-1732682750"/>
        <w:docPartObj>
          <w:docPartGallery w:val="Page Numbers (Bottom of Page)"/>
          <w:docPartUnique/>
        </w:docPartObj>
      </w:sdtPr>
      <w:sdtEndPr>
        <w:rPr>
          <w:rFonts w:eastAsia="Batang"/>
          <w:noProof/>
        </w:rPr>
      </w:sdtEndPr>
      <w:sdtContent>
        <w:r w:rsidR="00B565D5">
          <w:t xml:space="preserve">- </w:t>
        </w:r>
        <w:r w:rsidR="00B565D5" w:rsidRPr="007F7788">
          <w:rPr>
            <w:rFonts w:eastAsia="Batang"/>
          </w:rPr>
          <w:fldChar w:fldCharType="begin"/>
        </w:r>
        <w:r w:rsidR="00B565D5" w:rsidRPr="007F7788">
          <w:rPr>
            <w:rFonts w:eastAsia="Batang"/>
          </w:rPr>
          <w:instrText xml:space="preserve"> PAGE   \* MERGEFORMAT </w:instrText>
        </w:r>
        <w:r w:rsidR="00B565D5" w:rsidRPr="007F7788">
          <w:rPr>
            <w:rFonts w:eastAsia="Batang"/>
          </w:rPr>
          <w:fldChar w:fldCharType="separate"/>
        </w:r>
        <w:r w:rsidR="00CF450A">
          <w:rPr>
            <w:rFonts w:eastAsia="Batang"/>
            <w:noProof/>
          </w:rPr>
          <w:t>i</w:t>
        </w:r>
        <w:r w:rsidR="00B565D5" w:rsidRPr="007F7788">
          <w:rPr>
            <w:rFonts w:eastAsia="Batang"/>
            <w:noProof/>
          </w:rPr>
          <w:fldChar w:fldCharType="end"/>
        </w:r>
        <w:r w:rsidR="00B565D5">
          <w:rPr>
            <w:rFonts w:eastAsia="Batang"/>
            <w:noProof/>
          </w:rPr>
          <w:t xml:space="preserve"> –</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3DF021" w14:textId="67B00198" w:rsidR="00D77A52" w:rsidRDefault="003D5DAD">
    <w:pPr>
      <w:pStyle w:val="Footer"/>
      <w:jc w:val="center"/>
      <w:rPr>
        <w:rFonts w:eastAsia="Batang"/>
        <w:noProof/>
      </w:rPr>
    </w:pPr>
    <w:sdt>
      <w:sdtPr>
        <w:id w:val="-810171273"/>
        <w:docPartObj>
          <w:docPartGallery w:val="Page Numbers (Bottom of Page)"/>
          <w:docPartUnique/>
        </w:docPartObj>
      </w:sdtPr>
      <w:sdtEndPr>
        <w:rPr>
          <w:rFonts w:eastAsia="Batang"/>
          <w:noProof/>
        </w:rPr>
      </w:sdtEndPr>
      <w:sdtContent>
        <w:r w:rsidR="00D77A52">
          <w:t xml:space="preserve">- </w:t>
        </w:r>
        <w:r w:rsidR="00D77A52" w:rsidRPr="007F7788">
          <w:rPr>
            <w:rFonts w:eastAsia="Batang"/>
          </w:rPr>
          <w:fldChar w:fldCharType="begin"/>
        </w:r>
        <w:r w:rsidR="00D77A52" w:rsidRPr="007F7788">
          <w:rPr>
            <w:rFonts w:eastAsia="Batang"/>
          </w:rPr>
          <w:instrText xml:space="preserve"> PAGE   \* MERGEFORMAT </w:instrText>
        </w:r>
        <w:r w:rsidR="00D77A52" w:rsidRPr="007F7788">
          <w:rPr>
            <w:rFonts w:eastAsia="Batang"/>
          </w:rPr>
          <w:fldChar w:fldCharType="separate"/>
        </w:r>
        <w:r w:rsidR="00CF450A">
          <w:rPr>
            <w:rFonts w:eastAsia="Batang"/>
            <w:noProof/>
          </w:rPr>
          <w:t>6</w:t>
        </w:r>
        <w:r w:rsidR="00D77A52" w:rsidRPr="007F7788">
          <w:rPr>
            <w:rFonts w:eastAsia="Batang"/>
            <w:noProof/>
          </w:rPr>
          <w:fldChar w:fldCharType="end"/>
        </w:r>
        <w:r w:rsidR="00D77A52">
          <w:rPr>
            <w:rFonts w:eastAsia="Batang"/>
            <w:noProof/>
          </w:rPr>
          <w:t xml:space="preserve"> –</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1D64D" w14:textId="77777777" w:rsidR="003D5DAD" w:rsidRDefault="003D5DAD" w:rsidP="007F7788">
      <w:r>
        <w:separator/>
      </w:r>
    </w:p>
    <w:p w14:paraId="72A6EABD" w14:textId="77777777" w:rsidR="003D5DAD" w:rsidRDefault="003D5DAD"/>
    <w:p w14:paraId="0888394B" w14:textId="77777777" w:rsidR="003D5DAD" w:rsidRDefault="003D5DAD" w:rsidP="002E3978"/>
  </w:footnote>
  <w:footnote w:type="continuationSeparator" w:id="0">
    <w:p w14:paraId="4C33FF80" w14:textId="77777777" w:rsidR="003D5DAD" w:rsidRDefault="003D5DAD" w:rsidP="007F7788">
      <w:r>
        <w:continuationSeparator/>
      </w:r>
    </w:p>
    <w:p w14:paraId="01DDAB58" w14:textId="77777777" w:rsidR="003D5DAD" w:rsidRDefault="003D5DAD"/>
    <w:p w14:paraId="3002FA47" w14:textId="77777777" w:rsidR="003D5DAD" w:rsidRDefault="003D5DAD" w:rsidP="002E397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63734"/>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866B86"/>
    <w:multiLevelType w:val="multilevel"/>
    <w:tmpl w:val="D370245A"/>
    <w:lvl w:ilvl="0">
      <w:start w:val="1"/>
      <w:numFmt w:val="decimal"/>
      <w:pStyle w:val="Heading1"/>
      <w:suff w:val="space"/>
      <w:lvlText w:val="Chapter %1."/>
      <w:lvlJc w:val="left"/>
      <w:pPr>
        <w:ind w:left="0" w:firstLine="0"/>
      </w:pPr>
      <w:rPr>
        <w:rFonts w:ascii="Batang" w:hAnsi="Batang" w:hint="eastAsia"/>
        <w:b/>
        <w:i w:val="0"/>
        <w:color w:val="auto"/>
        <w:sz w:val="32"/>
        <w:u w:val="none"/>
        <w:em w:val="none"/>
      </w:rPr>
    </w:lvl>
    <w:lvl w:ilvl="1">
      <w:start w:val="1"/>
      <w:numFmt w:val="decimal"/>
      <w:pStyle w:val="Heading2"/>
      <w:suff w:val="space"/>
      <w:lvlText w:val="%1.%2"/>
      <w:lvlJc w:val="left"/>
      <w:pPr>
        <w:ind w:left="0" w:firstLine="0"/>
      </w:pPr>
      <w:rPr>
        <w:rFonts w:hint="default"/>
        <w:b/>
        <w:i w:val="0"/>
        <w:color w:val="auto"/>
        <w:sz w:val="28"/>
        <w:u w:val="none"/>
        <w:em w:val="none"/>
      </w:rPr>
    </w:lvl>
    <w:lvl w:ilvl="2">
      <w:start w:val="1"/>
      <w:numFmt w:val="decimal"/>
      <w:pStyle w:val="Heading3"/>
      <w:suff w:val="space"/>
      <w:lvlText w:val="%1.%2.%3"/>
      <w:lvlJc w:val="left"/>
      <w:pPr>
        <w:ind w:left="0" w:firstLine="0"/>
      </w:pPr>
      <w:rPr>
        <w:rFonts w:hint="default"/>
        <w:b/>
        <w:i w:val="0"/>
        <w:color w:val="auto"/>
        <w:sz w:val="24"/>
        <w:u w:val="none"/>
        <w:em w:val="none"/>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15:restartNumberingAfterBreak="0">
    <w:nsid w:val="05BF24BD"/>
    <w:multiLevelType w:val="hybridMultilevel"/>
    <w:tmpl w:val="36388ACA"/>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A4FE2"/>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7886923"/>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2122F3"/>
    <w:multiLevelType w:val="hybridMultilevel"/>
    <w:tmpl w:val="EA4E764A"/>
    <w:lvl w:ilvl="0" w:tplc="04090001">
      <w:start w:val="1"/>
      <w:numFmt w:val="bullet"/>
      <w:lvlText w:val=""/>
      <w:lvlJc w:val="left"/>
      <w:pPr>
        <w:ind w:left="795" w:hanging="360"/>
      </w:pPr>
      <w:rPr>
        <w:rFonts w:ascii="Symbol" w:hAnsi="Symbol" w:hint="default"/>
      </w:rPr>
    </w:lvl>
    <w:lvl w:ilvl="1" w:tplc="04090003" w:tentative="1">
      <w:start w:val="1"/>
      <w:numFmt w:val="bullet"/>
      <w:lvlText w:val="o"/>
      <w:lvlJc w:val="left"/>
      <w:pPr>
        <w:ind w:left="1515" w:hanging="360"/>
      </w:pPr>
      <w:rPr>
        <w:rFonts w:ascii="Courier New" w:hAnsi="Courier New" w:cs="Courier New" w:hint="default"/>
      </w:rPr>
    </w:lvl>
    <w:lvl w:ilvl="2" w:tplc="04090005" w:tentative="1">
      <w:start w:val="1"/>
      <w:numFmt w:val="bullet"/>
      <w:lvlText w:val=""/>
      <w:lvlJc w:val="left"/>
      <w:pPr>
        <w:ind w:left="2235" w:hanging="360"/>
      </w:pPr>
      <w:rPr>
        <w:rFonts w:ascii="Wingdings" w:hAnsi="Wingdings" w:hint="default"/>
      </w:rPr>
    </w:lvl>
    <w:lvl w:ilvl="3" w:tplc="04090001" w:tentative="1">
      <w:start w:val="1"/>
      <w:numFmt w:val="bullet"/>
      <w:lvlText w:val=""/>
      <w:lvlJc w:val="left"/>
      <w:pPr>
        <w:ind w:left="2955" w:hanging="360"/>
      </w:pPr>
      <w:rPr>
        <w:rFonts w:ascii="Symbol" w:hAnsi="Symbol" w:hint="default"/>
      </w:rPr>
    </w:lvl>
    <w:lvl w:ilvl="4" w:tplc="04090003" w:tentative="1">
      <w:start w:val="1"/>
      <w:numFmt w:val="bullet"/>
      <w:lvlText w:val="o"/>
      <w:lvlJc w:val="left"/>
      <w:pPr>
        <w:ind w:left="3675" w:hanging="360"/>
      </w:pPr>
      <w:rPr>
        <w:rFonts w:ascii="Courier New" w:hAnsi="Courier New" w:cs="Courier New" w:hint="default"/>
      </w:rPr>
    </w:lvl>
    <w:lvl w:ilvl="5" w:tplc="04090005" w:tentative="1">
      <w:start w:val="1"/>
      <w:numFmt w:val="bullet"/>
      <w:lvlText w:val=""/>
      <w:lvlJc w:val="left"/>
      <w:pPr>
        <w:ind w:left="4395" w:hanging="360"/>
      </w:pPr>
      <w:rPr>
        <w:rFonts w:ascii="Wingdings" w:hAnsi="Wingdings" w:hint="default"/>
      </w:rPr>
    </w:lvl>
    <w:lvl w:ilvl="6" w:tplc="04090001" w:tentative="1">
      <w:start w:val="1"/>
      <w:numFmt w:val="bullet"/>
      <w:lvlText w:val=""/>
      <w:lvlJc w:val="left"/>
      <w:pPr>
        <w:ind w:left="5115" w:hanging="360"/>
      </w:pPr>
      <w:rPr>
        <w:rFonts w:ascii="Symbol" w:hAnsi="Symbol" w:hint="default"/>
      </w:rPr>
    </w:lvl>
    <w:lvl w:ilvl="7" w:tplc="04090003" w:tentative="1">
      <w:start w:val="1"/>
      <w:numFmt w:val="bullet"/>
      <w:lvlText w:val="o"/>
      <w:lvlJc w:val="left"/>
      <w:pPr>
        <w:ind w:left="5835" w:hanging="360"/>
      </w:pPr>
      <w:rPr>
        <w:rFonts w:ascii="Courier New" w:hAnsi="Courier New" w:cs="Courier New" w:hint="default"/>
      </w:rPr>
    </w:lvl>
    <w:lvl w:ilvl="8" w:tplc="04090005" w:tentative="1">
      <w:start w:val="1"/>
      <w:numFmt w:val="bullet"/>
      <w:lvlText w:val=""/>
      <w:lvlJc w:val="left"/>
      <w:pPr>
        <w:ind w:left="6555" w:hanging="360"/>
      </w:pPr>
      <w:rPr>
        <w:rFonts w:ascii="Wingdings" w:hAnsi="Wingdings" w:hint="default"/>
      </w:rPr>
    </w:lvl>
  </w:abstractNum>
  <w:abstractNum w:abstractNumId="6" w15:restartNumberingAfterBreak="0">
    <w:nsid w:val="26943996"/>
    <w:multiLevelType w:val="hybridMultilevel"/>
    <w:tmpl w:val="D730EF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86464"/>
    <w:multiLevelType w:val="hybridMultilevel"/>
    <w:tmpl w:val="1E9C93B2"/>
    <w:lvl w:ilvl="0" w:tplc="4CACBEB4">
      <w:start w:val="7"/>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5757E2"/>
    <w:multiLevelType w:val="multilevel"/>
    <w:tmpl w:val="F0A8FF8C"/>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2EE838E9"/>
    <w:multiLevelType w:val="hybridMultilevel"/>
    <w:tmpl w:val="7DDCD2B0"/>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584111"/>
    <w:multiLevelType w:val="hybridMultilevel"/>
    <w:tmpl w:val="89FAA3CA"/>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91509D"/>
    <w:multiLevelType w:val="hybridMultilevel"/>
    <w:tmpl w:val="F4F05742"/>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424C0E"/>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4A424F"/>
    <w:multiLevelType w:val="hybridMultilevel"/>
    <w:tmpl w:val="184A3E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376B8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CC27B61"/>
    <w:multiLevelType w:val="hybridMultilevel"/>
    <w:tmpl w:val="10DE50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E990E3A"/>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2252470"/>
    <w:multiLevelType w:val="hybridMultilevel"/>
    <w:tmpl w:val="330221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67857C5"/>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7433F62"/>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78413F"/>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B4E5A0F"/>
    <w:multiLevelType w:val="hybridMultilevel"/>
    <w:tmpl w:val="67E4080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BA32AF9"/>
    <w:multiLevelType w:val="hybridMultilevel"/>
    <w:tmpl w:val="370E8EAC"/>
    <w:lvl w:ilvl="0" w:tplc="EEF4C49C">
      <w:start w:val="1"/>
      <w:numFmt w:val="upperLetter"/>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D2D3320"/>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EDA6B76"/>
    <w:multiLevelType w:val="hybridMultilevel"/>
    <w:tmpl w:val="8772A438"/>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CD0895"/>
    <w:multiLevelType w:val="hybridMultilevel"/>
    <w:tmpl w:val="9CA28986"/>
    <w:lvl w:ilvl="0" w:tplc="33767D5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2782F45"/>
    <w:multiLevelType w:val="hybridMultilevel"/>
    <w:tmpl w:val="6C86D436"/>
    <w:lvl w:ilvl="0" w:tplc="842853E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38D2D9D"/>
    <w:multiLevelType w:val="hybridMultilevel"/>
    <w:tmpl w:val="4E5EC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401A73"/>
    <w:multiLevelType w:val="hybridMultilevel"/>
    <w:tmpl w:val="7F8C9658"/>
    <w:lvl w:ilvl="0" w:tplc="4CACBEB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8"/>
  </w:num>
  <w:num w:numId="3">
    <w:abstractNumId w:val="27"/>
  </w:num>
  <w:num w:numId="4">
    <w:abstractNumId w:val="17"/>
  </w:num>
  <w:num w:numId="5">
    <w:abstractNumId w:val="10"/>
  </w:num>
  <w:num w:numId="6">
    <w:abstractNumId w:val="6"/>
  </w:num>
  <w:num w:numId="7">
    <w:abstractNumId w:val="3"/>
  </w:num>
  <w:num w:numId="8">
    <w:abstractNumId w:val="22"/>
  </w:num>
  <w:num w:numId="9">
    <w:abstractNumId w:val="13"/>
  </w:num>
  <w:num w:numId="10">
    <w:abstractNumId w:val="9"/>
  </w:num>
  <w:num w:numId="11">
    <w:abstractNumId w:val="21"/>
  </w:num>
  <w:num w:numId="12">
    <w:abstractNumId w:val="26"/>
  </w:num>
  <w:num w:numId="13">
    <w:abstractNumId w:val="2"/>
  </w:num>
  <w:num w:numId="14">
    <w:abstractNumId w:val="25"/>
  </w:num>
  <w:num w:numId="15">
    <w:abstractNumId w:val="11"/>
  </w:num>
  <w:num w:numId="16">
    <w:abstractNumId w:val="14"/>
  </w:num>
  <w:num w:numId="17">
    <w:abstractNumId w:val="4"/>
  </w:num>
  <w:num w:numId="18">
    <w:abstractNumId w:val="12"/>
  </w:num>
  <w:num w:numId="19">
    <w:abstractNumId w:val="19"/>
  </w:num>
  <w:num w:numId="20">
    <w:abstractNumId w:val="18"/>
  </w:num>
  <w:num w:numId="21">
    <w:abstractNumId w:val="24"/>
  </w:num>
  <w:num w:numId="22">
    <w:abstractNumId w:val="20"/>
  </w:num>
  <w:num w:numId="23">
    <w:abstractNumId w:val="7"/>
  </w:num>
  <w:num w:numId="24">
    <w:abstractNumId w:val="16"/>
  </w:num>
  <w:num w:numId="25">
    <w:abstractNumId w:val="23"/>
  </w:num>
  <w:num w:numId="26">
    <w:abstractNumId w:val="0"/>
  </w:num>
  <w:num w:numId="27">
    <w:abstractNumId w:val="28"/>
  </w:num>
  <w:num w:numId="28">
    <w:abstractNumId w:val="5"/>
  </w:num>
  <w:num w:numId="29">
    <w:abstractNumId w:val="1"/>
  </w:num>
  <w:num w:numId="3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K2NDc3MzIwNTQ3NLRQ0lEKTi0uzszPAymwqAUAyEdrrSw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Batang&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pf2t59rrxw2mets06vdaxlwwsfrwapp2ev&quot;&gt;My EndNote Library&lt;record-ids&gt;&lt;item&gt;59&lt;/item&gt;&lt;item&gt;60&lt;/item&gt;&lt;item&gt;62&lt;/item&gt;&lt;item&gt;63&lt;/item&gt;&lt;item&gt;64&lt;/item&gt;&lt;item&gt;65&lt;/item&gt;&lt;item&gt;66&lt;/item&gt;&lt;item&gt;67&lt;/item&gt;&lt;item&gt;68&lt;/item&gt;&lt;item&gt;69&lt;/item&gt;&lt;item&gt;70&lt;/item&gt;&lt;item&gt;71&lt;/item&gt;&lt;item&gt;72&lt;/item&gt;&lt;item&gt;73&lt;/item&gt;&lt;item&gt;77&lt;/item&gt;&lt;item&gt;78&lt;/item&gt;&lt;item&gt;79&lt;/item&gt;&lt;item&gt;80&lt;/item&gt;&lt;item&gt;81&lt;/item&gt;&lt;item&gt;82&lt;/item&gt;&lt;item&gt;83&lt;/item&gt;&lt;item&gt;85&lt;/item&gt;&lt;item&gt;86&lt;/item&gt;&lt;/record-ids&gt;&lt;/item&gt;&lt;/Libraries&gt;"/>
  </w:docVars>
  <w:rsids>
    <w:rsidRoot w:val="003F26FA"/>
    <w:rsid w:val="00006B63"/>
    <w:rsid w:val="000109B9"/>
    <w:rsid w:val="00013ACF"/>
    <w:rsid w:val="00015300"/>
    <w:rsid w:val="0002148E"/>
    <w:rsid w:val="00022E2A"/>
    <w:rsid w:val="000230AF"/>
    <w:rsid w:val="00026148"/>
    <w:rsid w:val="000266D5"/>
    <w:rsid w:val="000272C7"/>
    <w:rsid w:val="00027947"/>
    <w:rsid w:val="00033C54"/>
    <w:rsid w:val="00035E8E"/>
    <w:rsid w:val="00036AB0"/>
    <w:rsid w:val="00037AEA"/>
    <w:rsid w:val="00043850"/>
    <w:rsid w:val="00044C9E"/>
    <w:rsid w:val="0004521E"/>
    <w:rsid w:val="00047366"/>
    <w:rsid w:val="00052218"/>
    <w:rsid w:val="00052979"/>
    <w:rsid w:val="00054E0A"/>
    <w:rsid w:val="0006395B"/>
    <w:rsid w:val="000648B9"/>
    <w:rsid w:val="00073098"/>
    <w:rsid w:val="00075B89"/>
    <w:rsid w:val="0007639F"/>
    <w:rsid w:val="00076599"/>
    <w:rsid w:val="00082301"/>
    <w:rsid w:val="000830D1"/>
    <w:rsid w:val="00087303"/>
    <w:rsid w:val="000A44A5"/>
    <w:rsid w:val="000A57B8"/>
    <w:rsid w:val="000B5EFB"/>
    <w:rsid w:val="000B6705"/>
    <w:rsid w:val="000C1361"/>
    <w:rsid w:val="000C141E"/>
    <w:rsid w:val="000C5324"/>
    <w:rsid w:val="000C597E"/>
    <w:rsid w:val="000C5AA4"/>
    <w:rsid w:val="000D1795"/>
    <w:rsid w:val="000D2F58"/>
    <w:rsid w:val="000D5A6C"/>
    <w:rsid w:val="000E1E34"/>
    <w:rsid w:val="000E49A1"/>
    <w:rsid w:val="000E4FF0"/>
    <w:rsid w:val="000E5148"/>
    <w:rsid w:val="000F53DC"/>
    <w:rsid w:val="000F6E2F"/>
    <w:rsid w:val="000F7C22"/>
    <w:rsid w:val="0010026E"/>
    <w:rsid w:val="001008CF"/>
    <w:rsid w:val="00103391"/>
    <w:rsid w:val="0010354F"/>
    <w:rsid w:val="0010727E"/>
    <w:rsid w:val="001132EA"/>
    <w:rsid w:val="00113DA5"/>
    <w:rsid w:val="001152DD"/>
    <w:rsid w:val="001158ED"/>
    <w:rsid w:val="00115CC5"/>
    <w:rsid w:val="00115F95"/>
    <w:rsid w:val="001166AA"/>
    <w:rsid w:val="00120E1D"/>
    <w:rsid w:val="00125C7C"/>
    <w:rsid w:val="0013010B"/>
    <w:rsid w:val="00131756"/>
    <w:rsid w:val="001318B4"/>
    <w:rsid w:val="0013246A"/>
    <w:rsid w:val="0013488E"/>
    <w:rsid w:val="00135B1D"/>
    <w:rsid w:val="00135FA4"/>
    <w:rsid w:val="00140CDF"/>
    <w:rsid w:val="0014198E"/>
    <w:rsid w:val="00142DE3"/>
    <w:rsid w:val="00143433"/>
    <w:rsid w:val="00144E87"/>
    <w:rsid w:val="00145017"/>
    <w:rsid w:val="00146D3F"/>
    <w:rsid w:val="001531FA"/>
    <w:rsid w:val="00153746"/>
    <w:rsid w:val="001537FB"/>
    <w:rsid w:val="00153D00"/>
    <w:rsid w:val="00154428"/>
    <w:rsid w:val="00161549"/>
    <w:rsid w:val="00163834"/>
    <w:rsid w:val="00163AB5"/>
    <w:rsid w:val="00164606"/>
    <w:rsid w:val="00164932"/>
    <w:rsid w:val="001720D3"/>
    <w:rsid w:val="00172DCC"/>
    <w:rsid w:val="001744EB"/>
    <w:rsid w:val="00174E0B"/>
    <w:rsid w:val="00174F23"/>
    <w:rsid w:val="00177162"/>
    <w:rsid w:val="00177AA0"/>
    <w:rsid w:val="0018256F"/>
    <w:rsid w:val="00183E56"/>
    <w:rsid w:val="00185EF1"/>
    <w:rsid w:val="00193D69"/>
    <w:rsid w:val="00195A27"/>
    <w:rsid w:val="001A03EB"/>
    <w:rsid w:val="001A0E8D"/>
    <w:rsid w:val="001A129C"/>
    <w:rsid w:val="001A230E"/>
    <w:rsid w:val="001A7447"/>
    <w:rsid w:val="001B01AE"/>
    <w:rsid w:val="001B174D"/>
    <w:rsid w:val="001B2291"/>
    <w:rsid w:val="001B32A4"/>
    <w:rsid w:val="001B3AB4"/>
    <w:rsid w:val="001B518B"/>
    <w:rsid w:val="001B5E7D"/>
    <w:rsid w:val="001B6B44"/>
    <w:rsid w:val="001C1753"/>
    <w:rsid w:val="001C40B0"/>
    <w:rsid w:val="001D0689"/>
    <w:rsid w:val="001D523A"/>
    <w:rsid w:val="001E0698"/>
    <w:rsid w:val="001E20CB"/>
    <w:rsid w:val="001E58E4"/>
    <w:rsid w:val="001E609C"/>
    <w:rsid w:val="001F028E"/>
    <w:rsid w:val="00201B99"/>
    <w:rsid w:val="002155D4"/>
    <w:rsid w:val="00216C51"/>
    <w:rsid w:val="00222632"/>
    <w:rsid w:val="00223E25"/>
    <w:rsid w:val="00226B9F"/>
    <w:rsid w:val="0022736F"/>
    <w:rsid w:val="00232A33"/>
    <w:rsid w:val="002478A8"/>
    <w:rsid w:val="002624A3"/>
    <w:rsid w:val="002629DB"/>
    <w:rsid w:val="002633CD"/>
    <w:rsid w:val="00263B69"/>
    <w:rsid w:val="00271DAB"/>
    <w:rsid w:val="00272423"/>
    <w:rsid w:val="00274BED"/>
    <w:rsid w:val="00276CC6"/>
    <w:rsid w:val="00280AD2"/>
    <w:rsid w:val="00281779"/>
    <w:rsid w:val="00281D61"/>
    <w:rsid w:val="00282C45"/>
    <w:rsid w:val="00284B45"/>
    <w:rsid w:val="002900C6"/>
    <w:rsid w:val="00295AD6"/>
    <w:rsid w:val="00296886"/>
    <w:rsid w:val="00296A46"/>
    <w:rsid w:val="002A110A"/>
    <w:rsid w:val="002A1CED"/>
    <w:rsid w:val="002A3264"/>
    <w:rsid w:val="002A36B8"/>
    <w:rsid w:val="002A6359"/>
    <w:rsid w:val="002B5327"/>
    <w:rsid w:val="002C05E6"/>
    <w:rsid w:val="002C0EF5"/>
    <w:rsid w:val="002C2E33"/>
    <w:rsid w:val="002C76E7"/>
    <w:rsid w:val="002D0F36"/>
    <w:rsid w:val="002D24C3"/>
    <w:rsid w:val="002D4CCA"/>
    <w:rsid w:val="002D62E6"/>
    <w:rsid w:val="002D6512"/>
    <w:rsid w:val="002D6977"/>
    <w:rsid w:val="002D7D6F"/>
    <w:rsid w:val="002E3978"/>
    <w:rsid w:val="002E7068"/>
    <w:rsid w:val="002F4626"/>
    <w:rsid w:val="002F589F"/>
    <w:rsid w:val="002F6C3B"/>
    <w:rsid w:val="00304E29"/>
    <w:rsid w:val="00305FD8"/>
    <w:rsid w:val="003065F3"/>
    <w:rsid w:val="00310C3A"/>
    <w:rsid w:val="00311802"/>
    <w:rsid w:val="00317C01"/>
    <w:rsid w:val="003208EE"/>
    <w:rsid w:val="00320BED"/>
    <w:rsid w:val="00323BEC"/>
    <w:rsid w:val="003314B1"/>
    <w:rsid w:val="003337BA"/>
    <w:rsid w:val="00333EBD"/>
    <w:rsid w:val="0033404B"/>
    <w:rsid w:val="00334275"/>
    <w:rsid w:val="00336BCE"/>
    <w:rsid w:val="003375CE"/>
    <w:rsid w:val="00340BA4"/>
    <w:rsid w:val="003419B3"/>
    <w:rsid w:val="00342FE6"/>
    <w:rsid w:val="0034322D"/>
    <w:rsid w:val="00346D5D"/>
    <w:rsid w:val="0035031B"/>
    <w:rsid w:val="003511B0"/>
    <w:rsid w:val="0035293A"/>
    <w:rsid w:val="00353C63"/>
    <w:rsid w:val="00355354"/>
    <w:rsid w:val="00355940"/>
    <w:rsid w:val="003623F6"/>
    <w:rsid w:val="00362EC0"/>
    <w:rsid w:val="0036586C"/>
    <w:rsid w:val="003664DE"/>
    <w:rsid w:val="0037157E"/>
    <w:rsid w:val="00372E2B"/>
    <w:rsid w:val="00374BAE"/>
    <w:rsid w:val="00377682"/>
    <w:rsid w:val="003777A6"/>
    <w:rsid w:val="00380B46"/>
    <w:rsid w:val="00385F82"/>
    <w:rsid w:val="003902B8"/>
    <w:rsid w:val="0039168A"/>
    <w:rsid w:val="00392A73"/>
    <w:rsid w:val="003932CC"/>
    <w:rsid w:val="0039487C"/>
    <w:rsid w:val="00395416"/>
    <w:rsid w:val="003961CB"/>
    <w:rsid w:val="003A0720"/>
    <w:rsid w:val="003A0A62"/>
    <w:rsid w:val="003A586B"/>
    <w:rsid w:val="003A7042"/>
    <w:rsid w:val="003A7361"/>
    <w:rsid w:val="003B0ED2"/>
    <w:rsid w:val="003C084D"/>
    <w:rsid w:val="003C622C"/>
    <w:rsid w:val="003D0788"/>
    <w:rsid w:val="003D24D5"/>
    <w:rsid w:val="003D4922"/>
    <w:rsid w:val="003D5DAD"/>
    <w:rsid w:val="003E40E0"/>
    <w:rsid w:val="003F033D"/>
    <w:rsid w:val="003F1D3B"/>
    <w:rsid w:val="003F26FA"/>
    <w:rsid w:val="003F378C"/>
    <w:rsid w:val="003F7D0D"/>
    <w:rsid w:val="00400B0A"/>
    <w:rsid w:val="004067D6"/>
    <w:rsid w:val="00406819"/>
    <w:rsid w:val="0041153A"/>
    <w:rsid w:val="00413BD7"/>
    <w:rsid w:val="004150D8"/>
    <w:rsid w:val="00415283"/>
    <w:rsid w:val="00415721"/>
    <w:rsid w:val="004161D5"/>
    <w:rsid w:val="00416D70"/>
    <w:rsid w:val="00417777"/>
    <w:rsid w:val="004206F3"/>
    <w:rsid w:val="004275B0"/>
    <w:rsid w:val="0043334A"/>
    <w:rsid w:val="0043359D"/>
    <w:rsid w:val="00436EB6"/>
    <w:rsid w:val="00441D55"/>
    <w:rsid w:val="00451723"/>
    <w:rsid w:val="0045432A"/>
    <w:rsid w:val="0045666A"/>
    <w:rsid w:val="004571C3"/>
    <w:rsid w:val="00460032"/>
    <w:rsid w:val="00463762"/>
    <w:rsid w:val="00465F82"/>
    <w:rsid w:val="00466C49"/>
    <w:rsid w:val="00466E61"/>
    <w:rsid w:val="00471D46"/>
    <w:rsid w:val="00472E1D"/>
    <w:rsid w:val="00472E3C"/>
    <w:rsid w:val="00475495"/>
    <w:rsid w:val="00481411"/>
    <w:rsid w:val="00490C12"/>
    <w:rsid w:val="00491618"/>
    <w:rsid w:val="00492EEA"/>
    <w:rsid w:val="004936E6"/>
    <w:rsid w:val="00494BBA"/>
    <w:rsid w:val="00495219"/>
    <w:rsid w:val="00495289"/>
    <w:rsid w:val="004A0872"/>
    <w:rsid w:val="004A41CC"/>
    <w:rsid w:val="004A5BBD"/>
    <w:rsid w:val="004A68CB"/>
    <w:rsid w:val="004B17C9"/>
    <w:rsid w:val="004B2883"/>
    <w:rsid w:val="004B3139"/>
    <w:rsid w:val="004B48A3"/>
    <w:rsid w:val="004B50B7"/>
    <w:rsid w:val="004C0339"/>
    <w:rsid w:val="004C0BD8"/>
    <w:rsid w:val="004C3B2A"/>
    <w:rsid w:val="004C3B57"/>
    <w:rsid w:val="004C4959"/>
    <w:rsid w:val="004C5C1A"/>
    <w:rsid w:val="004C77B0"/>
    <w:rsid w:val="004D0AAB"/>
    <w:rsid w:val="004D184D"/>
    <w:rsid w:val="004D1902"/>
    <w:rsid w:val="004D2EB7"/>
    <w:rsid w:val="004D5D2C"/>
    <w:rsid w:val="004D60EE"/>
    <w:rsid w:val="004D6E92"/>
    <w:rsid w:val="004E2A3F"/>
    <w:rsid w:val="004E464E"/>
    <w:rsid w:val="004E7476"/>
    <w:rsid w:val="004E7FB9"/>
    <w:rsid w:val="004F0E2C"/>
    <w:rsid w:val="004F3698"/>
    <w:rsid w:val="004F421D"/>
    <w:rsid w:val="004F69EC"/>
    <w:rsid w:val="004F7E62"/>
    <w:rsid w:val="005008C5"/>
    <w:rsid w:val="00505DB4"/>
    <w:rsid w:val="0050713B"/>
    <w:rsid w:val="00510A76"/>
    <w:rsid w:val="00511E38"/>
    <w:rsid w:val="0051283E"/>
    <w:rsid w:val="005160D2"/>
    <w:rsid w:val="00516BD9"/>
    <w:rsid w:val="00522C33"/>
    <w:rsid w:val="005324E2"/>
    <w:rsid w:val="00536080"/>
    <w:rsid w:val="005368B0"/>
    <w:rsid w:val="0054116B"/>
    <w:rsid w:val="005415A9"/>
    <w:rsid w:val="00542138"/>
    <w:rsid w:val="00544AE6"/>
    <w:rsid w:val="00551EB6"/>
    <w:rsid w:val="00555775"/>
    <w:rsid w:val="00560E32"/>
    <w:rsid w:val="00563B89"/>
    <w:rsid w:val="00565F2D"/>
    <w:rsid w:val="0057029F"/>
    <w:rsid w:val="00571E23"/>
    <w:rsid w:val="0057241D"/>
    <w:rsid w:val="005746A3"/>
    <w:rsid w:val="00575EED"/>
    <w:rsid w:val="00581C47"/>
    <w:rsid w:val="00582D77"/>
    <w:rsid w:val="0058372C"/>
    <w:rsid w:val="00584041"/>
    <w:rsid w:val="00587CBA"/>
    <w:rsid w:val="00592C69"/>
    <w:rsid w:val="0059514B"/>
    <w:rsid w:val="00597C3B"/>
    <w:rsid w:val="005A295C"/>
    <w:rsid w:val="005A3923"/>
    <w:rsid w:val="005A6DC5"/>
    <w:rsid w:val="005B0243"/>
    <w:rsid w:val="005B282A"/>
    <w:rsid w:val="005B30D7"/>
    <w:rsid w:val="005B4E6F"/>
    <w:rsid w:val="005B749C"/>
    <w:rsid w:val="005C60C1"/>
    <w:rsid w:val="005D31AD"/>
    <w:rsid w:val="005E05C6"/>
    <w:rsid w:val="005E07A8"/>
    <w:rsid w:val="005E1A13"/>
    <w:rsid w:val="005E1BC9"/>
    <w:rsid w:val="005E484D"/>
    <w:rsid w:val="005E61DC"/>
    <w:rsid w:val="005E6712"/>
    <w:rsid w:val="005E6C11"/>
    <w:rsid w:val="005E79AE"/>
    <w:rsid w:val="005F0066"/>
    <w:rsid w:val="005F5BFC"/>
    <w:rsid w:val="00600402"/>
    <w:rsid w:val="006072F4"/>
    <w:rsid w:val="00610997"/>
    <w:rsid w:val="00611696"/>
    <w:rsid w:val="006120FC"/>
    <w:rsid w:val="00615E38"/>
    <w:rsid w:val="006249A1"/>
    <w:rsid w:val="0062652A"/>
    <w:rsid w:val="00633D1D"/>
    <w:rsid w:val="006345DC"/>
    <w:rsid w:val="00634659"/>
    <w:rsid w:val="0063508F"/>
    <w:rsid w:val="00635753"/>
    <w:rsid w:val="00635CF1"/>
    <w:rsid w:val="006402C7"/>
    <w:rsid w:val="0064289B"/>
    <w:rsid w:val="0064422B"/>
    <w:rsid w:val="00644266"/>
    <w:rsid w:val="00646623"/>
    <w:rsid w:val="00647F87"/>
    <w:rsid w:val="006518EA"/>
    <w:rsid w:val="00652F02"/>
    <w:rsid w:val="006542CD"/>
    <w:rsid w:val="00654C4F"/>
    <w:rsid w:val="00654EF5"/>
    <w:rsid w:val="006571BA"/>
    <w:rsid w:val="00657BB4"/>
    <w:rsid w:val="006646AF"/>
    <w:rsid w:val="00667035"/>
    <w:rsid w:val="00667494"/>
    <w:rsid w:val="00675BB5"/>
    <w:rsid w:val="00683779"/>
    <w:rsid w:val="00686009"/>
    <w:rsid w:val="00687337"/>
    <w:rsid w:val="00691642"/>
    <w:rsid w:val="006965C3"/>
    <w:rsid w:val="006A1A25"/>
    <w:rsid w:val="006A3768"/>
    <w:rsid w:val="006A472D"/>
    <w:rsid w:val="006A59FD"/>
    <w:rsid w:val="006B13F6"/>
    <w:rsid w:val="006B4394"/>
    <w:rsid w:val="006B49C9"/>
    <w:rsid w:val="006B5D28"/>
    <w:rsid w:val="006C332D"/>
    <w:rsid w:val="006C5D2D"/>
    <w:rsid w:val="006D19C8"/>
    <w:rsid w:val="006D216E"/>
    <w:rsid w:val="006D3BEA"/>
    <w:rsid w:val="006D3FAF"/>
    <w:rsid w:val="006D447F"/>
    <w:rsid w:val="006D4685"/>
    <w:rsid w:val="006E0D25"/>
    <w:rsid w:val="006E4608"/>
    <w:rsid w:val="006F2BBE"/>
    <w:rsid w:val="006F361F"/>
    <w:rsid w:val="006F3D9C"/>
    <w:rsid w:val="00701DE3"/>
    <w:rsid w:val="007020D7"/>
    <w:rsid w:val="0070327A"/>
    <w:rsid w:val="007033BB"/>
    <w:rsid w:val="0070503C"/>
    <w:rsid w:val="00705186"/>
    <w:rsid w:val="00705D86"/>
    <w:rsid w:val="0070770A"/>
    <w:rsid w:val="0071287A"/>
    <w:rsid w:val="00714F83"/>
    <w:rsid w:val="00721255"/>
    <w:rsid w:val="00721B43"/>
    <w:rsid w:val="00724CC0"/>
    <w:rsid w:val="00730C21"/>
    <w:rsid w:val="00735159"/>
    <w:rsid w:val="00736C43"/>
    <w:rsid w:val="0074148C"/>
    <w:rsid w:val="00741999"/>
    <w:rsid w:val="00743CE4"/>
    <w:rsid w:val="00753D94"/>
    <w:rsid w:val="00754404"/>
    <w:rsid w:val="00754DDA"/>
    <w:rsid w:val="0076063A"/>
    <w:rsid w:val="0076532B"/>
    <w:rsid w:val="007663CE"/>
    <w:rsid w:val="007670D1"/>
    <w:rsid w:val="007709D6"/>
    <w:rsid w:val="00771080"/>
    <w:rsid w:val="00771CCA"/>
    <w:rsid w:val="00776D19"/>
    <w:rsid w:val="00777814"/>
    <w:rsid w:val="0078055C"/>
    <w:rsid w:val="00780D5C"/>
    <w:rsid w:val="00782BFC"/>
    <w:rsid w:val="00784D58"/>
    <w:rsid w:val="007854CE"/>
    <w:rsid w:val="0079667A"/>
    <w:rsid w:val="00796E8F"/>
    <w:rsid w:val="007A10E8"/>
    <w:rsid w:val="007A3746"/>
    <w:rsid w:val="007A6896"/>
    <w:rsid w:val="007B05AF"/>
    <w:rsid w:val="007C15F8"/>
    <w:rsid w:val="007C1E3D"/>
    <w:rsid w:val="007C252E"/>
    <w:rsid w:val="007C3530"/>
    <w:rsid w:val="007C431A"/>
    <w:rsid w:val="007C4C06"/>
    <w:rsid w:val="007C4E08"/>
    <w:rsid w:val="007C7941"/>
    <w:rsid w:val="007D0CD7"/>
    <w:rsid w:val="007D23DB"/>
    <w:rsid w:val="007D34B2"/>
    <w:rsid w:val="007D419C"/>
    <w:rsid w:val="007D7079"/>
    <w:rsid w:val="007D7210"/>
    <w:rsid w:val="007E1D7B"/>
    <w:rsid w:val="007E4013"/>
    <w:rsid w:val="007E4BBF"/>
    <w:rsid w:val="007E5BBA"/>
    <w:rsid w:val="007F1F18"/>
    <w:rsid w:val="007F25C9"/>
    <w:rsid w:val="007F2E21"/>
    <w:rsid w:val="007F4DE2"/>
    <w:rsid w:val="007F7788"/>
    <w:rsid w:val="00801BF7"/>
    <w:rsid w:val="008032F7"/>
    <w:rsid w:val="008065C5"/>
    <w:rsid w:val="00813CAF"/>
    <w:rsid w:val="00814AC4"/>
    <w:rsid w:val="008156CF"/>
    <w:rsid w:val="0081660F"/>
    <w:rsid w:val="00816FC4"/>
    <w:rsid w:val="00826E92"/>
    <w:rsid w:val="00827C66"/>
    <w:rsid w:val="0083140D"/>
    <w:rsid w:val="008372B1"/>
    <w:rsid w:val="008405D6"/>
    <w:rsid w:val="00841EA6"/>
    <w:rsid w:val="0084331D"/>
    <w:rsid w:val="00845A12"/>
    <w:rsid w:val="00847500"/>
    <w:rsid w:val="0085055F"/>
    <w:rsid w:val="008527A6"/>
    <w:rsid w:val="008530C4"/>
    <w:rsid w:val="0085357F"/>
    <w:rsid w:val="00854B43"/>
    <w:rsid w:val="00860395"/>
    <w:rsid w:val="008619F0"/>
    <w:rsid w:val="00864D95"/>
    <w:rsid w:val="008662CD"/>
    <w:rsid w:val="0087149F"/>
    <w:rsid w:val="0087259F"/>
    <w:rsid w:val="0087599E"/>
    <w:rsid w:val="00885531"/>
    <w:rsid w:val="00885C34"/>
    <w:rsid w:val="0089125F"/>
    <w:rsid w:val="00897D39"/>
    <w:rsid w:val="008A0CC2"/>
    <w:rsid w:val="008A0CE1"/>
    <w:rsid w:val="008A2844"/>
    <w:rsid w:val="008A2DAA"/>
    <w:rsid w:val="008B09BF"/>
    <w:rsid w:val="008B1BBD"/>
    <w:rsid w:val="008B32C8"/>
    <w:rsid w:val="008B4ACE"/>
    <w:rsid w:val="008C3DBF"/>
    <w:rsid w:val="008C6858"/>
    <w:rsid w:val="008D0E25"/>
    <w:rsid w:val="008D1D02"/>
    <w:rsid w:val="008D5C52"/>
    <w:rsid w:val="008D6E2E"/>
    <w:rsid w:val="008E2732"/>
    <w:rsid w:val="008E315B"/>
    <w:rsid w:val="008E3CAC"/>
    <w:rsid w:val="008E512B"/>
    <w:rsid w:val="008F2418"/>
    <w:rsid w:val="008F3ED2"/>
    <w:rsid w:val="009020B2"/>
    <w:rsid w:val="00914B05"/>
    <w:rsid w:val="00915427"/>
    <w:rsid w:val="00923177"/>
    <w:rsid w:val="009239D0"/>
    <w:rsid w:val="0092716F"/>
    <w:rsid w:val="00927EF0"/>
    <w:rsid w:val="00930155"/>
    <w:rsid w:val="00930726"/>
    <w:rsid w:val="00931DA3"/>
    <w:rsid w:val="009346C0"/>
    <w:rsid w:val="00936F3E"/>
    <w:rsid w:val="00941C05"/>
    <w:rsid w:val="009430FC"/>
    <w:rsid w:val="009434C5"/>
    <w:rsid w:val="00944153"/>
    <w:rsid w:val="009448E8"/>
    <w:rsid w:val="00945449"/>
    <w:rsid w:val="00946620"/>
    <w:rsid w:val="00947983"/>
    <w:rsid w:val="00951D75"/>
    <w:rsid w:val="00953726"/>
    <w:rsid w:val="00962AFE"/>
    <w:rsid w:val="00963BD7"/>
    <w:rsid w:val="0098017F"/>
    <w:rsid w:val="00983413"/>
    <w:rsid w:val="00985186"/>
    <w:rsid w:val="009856E9"/>
    <w:rsid w:val="00986057"/>
    <w:rsid w:val="009867D1"/>
    <w:rsid w:val="00992F7B"/>
    <w:rsid w:val="009945AA"/>
    <w:rsid w:val="009A1E8B"/>
    <w:rsid w:val="009B1FD4"/>
    <w:rsid w:val="009B3144"/>
    <w:rsid w:val="009B3296"/>
    <w:rsid w:val="009B53AF"/>
    <w:rsid w:val="009C2116"/>
    <w:rsid w:val="009C33F2"/>
    <w:rsid w:val="009C6A88"/>
    <w:rsid w:val="009D6739"/>
    <w:rsid w:val="009E0511"/>
    <w:rsid w:val="009E21A5"/>
    <w:rsid w:val="009F1A69"/>
    <w:rsid w:val="009F2B90"/>
    <w:rsid w:val="009F6EA0"/>
    <w:rsid w:val="00A003A2"/>
    <w:rsid w:val="00A031A5"/>
    <w:rsid w:val="00A148AF"/>
    <w:rsid w:val="00A16209"/>
    <w:rsid w:val="00A167E6"/>
    <w:rsid w:val="00A22B6A"/>
    <w:rsid w:val="00A24AD7"/>
    <w:rsid w:val="00A27F4A"/>
    <w:rsid w:val="00A3124F"/>
    <w:rsid w:val="00A320B9"/>
    <w:rsid w:val="00A32DDE"/>
    <w:rsid w:val="00A36774"/>
    <w:rsid w:val="00A4491D"/>
    <w:rsid w:val="00A45E28"/>
    <w:rsid w:val="00A46978"/>
    <w:rsid w:val="00A477F6"/>
    <w:rsid w:val="00A532CE"/>
    <w:rsid w:val="00A56E9F"/>
    <w:rsid w:val="00A60461"/>
    <w:rsid w:val="00A60674"/>
    <w:rsid w:val="00A60916"/>
    <w:rsid w:val="00A61D35"/>
    <w:rsid w:val="00A6480C"/>
    <w:rsid w:val="00A6636D"/>
    <w:rsid w:val="00A70219"/>
    <w:rsid w:val="00A707B6"/>
    <w:rsid w:val="00A70B24"/>
    <w:rsid w:val="00A72748"/>
    <w:rsid w:val="00A756AC"/>
    <w:rsid w:val="00A80A50"/>
    <w:rsid w:val="00A832BF"/>
    <w:rsid w:val="00A840FF"/>
    <w:rsid w:val="00A8659B"/>
    <w:rsid w:val="00A86E0A"/>
    <w:rsid w:val="00A901A6"/>
    <w:rsid w:val="00A9265E"/>
    <w:rsid w:val="00A92A38"/>
    <w:rsid w:val="00A9579D"/>
    <w:rsid w:val="00A9659B"/>
    <w:rsid w:val="00A972CF"/>
    <w:rsid w:val="00A97F15"/>
    <w:rsid w:val="00AA05F4"/>
    <w:rsid w:val="00AA4431"/>
    <w:rsid w:val="00AA6B88"/>
    <w:rsid w:val="00AB43B2"/>
    <w:rsid w:val="00AC520E"/>
    <w:rsid w:val="00AD044D"/>
    <w:rsid w:val="00AD12A0"/>
    <w:rsid w:val="00AD1365"/>
    <w:rsid w:val="00AD60C3"/>
    <w:rsid w:val="00AE1F5E"/>
    <w:rsid w:val="00AE439D"/>
    <w:rsid w:val="00AE5E4B"/>
    <w:rsid w:val="00AF101F"/>
    <w:rsid w:val="00AF39C2"/>
    <w:rsid w:val="00AF40F3"/>
    <w:rsid w:val="00B0209E"/>
    <w:rsid w:val="00B027D6"/>
    <w:rsid w:val="00B03F74"/>
    <w:rsid w:val="00B047AA"/>
    <w:rsid w:val="00B06980"/>
    <w:rsid w:val="00B079ED"/>
    <w:rsid w:val="00B110AE"/>
    <w:rsid w:val="00B134FD"/>
    <w:rsid w:val="00B16972"/>
    <w:rsid w:val="00B22131"/>
    <w:rsid w:val="00B22629"/>
    <w:rsid w:val="00B23011"/>
    <w:rsid w:val="00B23B35"/>
    <w:rsid w:val="00B3373F"/>
    <w:rsid w:val="00B35179"/>
    <w:rsid w:val="00B403F9"/>
    <w:rsid w:val="00B46190"/>
    <w:rsid w:val="00B540B3"/>
    <w:rsid w:val="00B554BA"/>
    <w:rsid w:val="00B55EF4"/>
    <w:rsid w:val="00B565D5"/>
    <w:rsid w:val="00B57B11"/>
    <w:rsid w:val="00B6076C"/>
    <w:rsid w:val="00B66C6D"/>
    <w:rsid w:val="00B70BA0"/>
    <w:rsid w:val="00B74600"/>
    <w:rsid w:val="00B75A77"/>
    <w:rsid w:val="00B76226"/>
    <w:rsid w:val="00B7676E"/>
    <w:rsid w:val="00B77177"/>
    <w:rsid w:val="00B77631"/>
    <w:rsid w:val="00B8075E"/>
    <w:rsid w:val="00B80D7E"/>
    <w:rsid w:val="00B80FC7"/>
    <w:rsid w:val="00B83BD6"/>
    <w:rsid w:val="00B85A72"/>
    <w:rsid w:val="00B8783E"/>
    <w:rsid w:val="00B8789D"/>
    <w:rsid w:val="00B91CF9"/>
    <w:rsid w:val="00B963F0"/>
    <w:rsid w:val="00B96B03"/>
    <w:rsid w:val="00BA1780"/>
    <w:rsid w:val="00BB5C52"/>
    <w:rsid w:val="00BC7AB9"/>
    <w:rsid w:val="00BC7F87"/>
    <w:rsid w:val="00BD084E"/>
    <w:rsid w:val="00BE40B9"/>
    <w:rsid w:val="00BE49D5"/>
    <w:rsid w:val="00BE6921"/>
    <w:rsid w:val="00BE711E"/>
    <w:rsid w:val="00BE783D"/>
    <w:rsid w:val="00BF0F5E"/>
    <w:rsid w:val="00BF1F35"/>
    <w:rsid w:val="00BF4614"/>
    <w:rsid w:val="00BF6E58"/>
    <w:rsid w:val="00BF7DB8"/>
    <w:rsid w:val="00C021C2"/>
    <w:rsid w:val="00C02C85"/>
    <w:rsid w:val="00C06F10"/>
    <w:rsid w:val="00C200C7"/>
    <w:rsid w:val="00C226FA"/>
    <w:rsid w:val="00C27DCF"/>
    <w:rsid w:val="00C31C29"/>
    <w:rsid w:val="00C330CE"/>
    <w:rsid w:val="00C35722"/>
    <w:rsid w:val="00C35C4A"/>
    <w:rsid w:val="00C377BF"/>
    <w:rsid w:val="00C428DF"/>
    <w:rsid w:val="00C44F47"/>
    <w:rsid w:val="00C51287"/>
    <w:rsid w:val="00C5682D"/>
    <w:rsid w:val="00C57DCD"/>
    <w:rsid w:val="00C624BA"/>
    <w:rsid w:val="00C63393"/>
    <w:rsid w:val="00C7278E"/>
    <w:rsid w:val="00C74D4C"/>
    <w:rsid w:val="00C76EB8"/>
    <w:rsid w:val="00C776D3"/>
    <w:rsid w:val="00C80169"/>
    <w:rsid w:val="00C82D70"/>
    <w:rsid w:val="00C84079"/>
    <w:rsid w:val="00C8515E"/>
    <w:rsid w:val="00C91016"/>
    <w:rsid w:val="00C94946"/>
    <w:rsid w:val="00C96E80"/>
    <w:rsid w:val="00CA0A4B"/>
    <w:rsid w:val="00CA0FDF"/>
    <w:rsid w:val="00CA254A"/>
    <w:rsid w:val="00CA3E9F"/>
    <w:rsid w:val="00CA43D7"/>
    <w:rsid w:val="00CB3179"/>
    <w:rsid w:val="00CB558E"/>
    <w:rsid w:val="00CB573E"/>
    <w:rsid w:val="00CC248B"/>
    <w:rsid w:val="00CC4553"/>
    <w:rsid w:val="00CC5B28"/>
    <w:rsid w:val="00CC7002"/>
    <w:rsid w:val="00CD2BDD"/>
    <w:rsid w:val="00CD40D3"/>
    <w:rsid w:val="00CD5914"/>
    <w:rsid w:val="00CE1287"/>
    <w:rsid w:val="00CE189E"/>
    <w:rsid w:val="00CF450A"/>
    <w:rsid w:val="00D01A70"/>
    <w:rsid w:val="00D029FB"/>
    <w:rsid w:val="00D06A84"/>
    <w:rsid w:val="00D07E9E"/>
    <w:rsid w:val="00D10B9C"/>
    <w:rsid w:val="00D13E89"/>
    <w:rsid w:val="00D200C3"/>
    <w:rsid w:val="00D21CDA"/>
    <w:rsid w:val="00D21DEC"/>
    <w:rsid w:val="00D307CD"/>
    <w:rsid w:val="00D33CA3"/>
    <w:rsid w:val="00D33DDA"/>
    <w:rsid w:val="00D37D14"/>
    <w:rsid w:val="00D408E2"/>
    <w:rsid w:val="00D470DA"/>
    <w:rsid w:val="00D511CB"/>
    <w:rsid w:val="00D55D97"/>
    <w:rsid w:val="00D563B4"/>
    <w:rsid w:val="00D566BA"/>
    <w:rsid w:val="00D62AC3"/>
    <w:rsid w:val="00D711AC"/>
    <w:rsid w:val="00D727E0"/>
    <w:rsid w:val="00D73118"/>
    <w:rsid w:val="00D747F6"/>
    <w:rsid w:val="00D77A52"/>
    <w:rsid w:val="00D82E8D"/>
    <w:rsid w:val="00D83DD2"/>
    <w:rsid w:val="00D84769"/>
    <w:rsid w:val="00D84887"/>
    <w:rsid w:val="00D86EB3"/>
    <w:rsid w:val="00D90628"/>
    <w:rsid w:val="00D90E8F"/>
    <w:rsid w:val="00D92FB3"/>
    <w:rsid w:val="00D94E57"/>
    <w:rsid w:val="00D95558"/>
    <w:rsid w:val="00D95FBE"/>
    <w:rsid w:val="00D9766D"/>
    <w:rsid w:val="00D97C12"/>
    <w:rsid w:val="00D97FAA"/>
    <w:rsid w:val="00DA1C18"/>
    <w:rsid w:val="00DA2284"/>
    <w:rsid w:val="00DA2E9E"/>
    <w:rsid w:val="00DA4322"/>
    <w:rsid w:val="00DA5080"/>
    <w:rsid w:val="00DA6D06"/>
    <w:rsid w:val="00DB1481"/>
    <w:rsid w:val="00DB2274"/>
    <w:rsid w:val="00DB4956"/>
    <w:rsid w:val="00DB4FC8"/>
    <w:rsid w:val="00DC10F5"/>
    <w:rsid w:val="00DC6259"/>
    <w:rsid w:val="00DC6A7E"/>
    <w:rsid w:val="00DD06E9"/>
    <w:rsid w:val="00DD64F4"/>
    <w:rsid w:val="00DD7445"/>
    <w:rsid w:val="00DE2126"/>
    <w:rsid w:val="00DE3305"/>
    <w:rsid w:val="00DE4AF4"/>
    <w:rsid w:val="00DF02E4"/>
    <w:rsid w:val="00DF0A50"/>
    <w:rsid w:val="00DF10EC"/>
    <w:rsid w:val="00DF39B9"/>
    <w:rsid w:val="00E001C0"/>
    <w:rsid w:val="00E04262"/>
    <w:rsid w:val="00E059BB"/>
    <w:rsid w:val="00E059C0"/>
    <w:rsid w:val="00E10B52"/>
    <w:rsid w:val="00E230EA"/>
    <w:rsid w:val="00E268DE"/>
    <w:rsid w:val="00E27672"/>
    <w:rsid w:val="00E32F5F"/>
    <w:rsid w:val="00E33AA6"/>
    <w:rsid w:val="00E33D34"/>
    <w:rsid w:val="00E35FDF"/>
    <w:rsid w:val="00E36180"/>
    <w:rsid w:val="00E36F74"/>
    <w:rsid w:val="00E373A6"/>
    <w:rsid w:val="00E41594"/>
    <w:rsid w:val="00E43EDB"/>
    <w:rsid w:val="00E45A4F"/>
    <w:rsid w:val="00E50676"/>
    <w:rsid w:val="00E518FB"/>
    <w:rsid w:val="00E5219A"/>
    <w:rsid w:val="00E56C56"/>
    <w:rsid w:val="00E60708"/>
    <w:rsid w:val="00E60FFC"/>
    <w:rsid w:val="00E6752A"/>
    <w:rsid w:val="00E72F78"/>
    <w:rsid w:val="00E74E3A"/>
    <w:rsid w:val="00E76B13"/>
    <w:rsid w:val="00E8000C"/>
    <w:rsid w:val="00E80B2A"/>
    <w:rsid w:val="00E84CA0"/>
    <w:rsid w:val="00E85941"/>
    <w:rsid w:val="00E86487"/>
    <w:rsid w:val="00E91A79"/>
    <w:rsid w:val="00E95137"/>
    <w:rsid w:val="00EA771D"/>
    <w:rsid w:val="00EA7FA8"/>
    <w:rsid w:val="00EB10FA"/>
    <w:rsid w:val="00EB15C9"/>
    <w:rsid w:val="00EB3947"/>
    <w:rsid w:val="00EB5CC4"/>
    <w:rsid w:val="00EB6171"/>
    <w:rsid w:val="00EB7848"/>
    <w:rsid w:val="00EC4B9E"/>
    <w:rsid w:val="00EC580A"/>
    <w:rsid w:val="00ED369A"/>
    <w:rsid w:val="00ED7CF8"/>
    <w:rsid w:val="00EE2DC1"/>
    <w:rsid w:val="00EE3EB8"/>
    <w:rsid w:val="00EE5994"/>
    <w:rsid w:val="00EE5E37"/>
    <w:rsid w:val="00EE6B15"/>
    <w:rsid w:val="00EE6E1E"/>
    <w:rsid w:val="00EF6681"/>
    <w:rsid w:val="00F0091D"/>
    <w:rsid w:val="00F02F74"/>
    <w:rsid w:val="00F04A6B"/>
    <w:rsid w:val="00F05AF3"/>
    <w:rsid w:val="00F11036"/>
    <w:rsid w:val="00F11867"/>
    <w:rsid w:val="00F14316"/>
    <w:rsid w:val="00F20686"/>
    <w:rsid w:val="00F209D8"/>
    <w:rsid w:val="00F23FEC"/>
    <w:rsid w:val="00F344CB"/>
    <w:rsid w:val="00F35FA0"/>
    <w:rsid w:val="00F41332"/>
    <w:rsid w:val="00F43A2C"/>
    <w:rsid w:val="00F43AA6"/>
    <w:rsid w:val="00F47923"/>
    <w:rsid w:val="00F54727"/>
    <w:rsid w:val="00F55B43"/>
    <w:rsid w:val="00F61A08"/>
    <w:rsid w:val="00F6232A"/>
    <w:rsid w:val="00F635D0"/>
    <w:rsid w:val="00F70173"/>
    <w:rsid w:val="00F70402"/>
    <w:rsid w:val="00F75752"/>
    <w:rsid w:val="00F9181F"/>
    <w:rsid w:val="00F9409F"/>
    <w:rsid w:val="00F94418"/>
    <w:rsid w:val="00F96445"/>
    <w:rsid w:val="00FA10E1"/>
    <w:rsid w:val="00FB17DE"/>
    <w:rsid w:val="00FB1901"/>
    <w:rsid w:val="00FB5C99"/>
    <w:rsid w:val="00FB62B4"/>
    <w:rsid w:val="00FB75D5"/>
    <w:rsid w:val="00FC130D"/>
    <w:rsid w:val="00FD1DAB"/>
    <w:rsid w:val="00FD5BF0"/>
    <w:rsid w:val="00FE05B9"/>
    <w:rsid w:val="00FE3C06"/>
    <w:rsid w:val="00FE4F92"/>
    <w:rsid w:val="00FE68B1"/>
    <w:rsid w:val="00FE6EE0"/>
    <w:rsid w:val="00FF5B9E"/>
    <w:rsid w:val="00FF5BF8"/>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685FCEE"/>
  <w15:chartTrackingRefBased/>
  <w15:docId w15:val="{8DEF7B25-A7B3-4FAD-805A-12C60630A6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3FEC"/>
    <w:pPr>
      <w:spacing w:after="0" w:line="240" w:lineRule="auto"/>
    </w:pPr>
    <w:rPr>
      <w:rFonts w:ascii="Times New Roman" w:eastAsia="Times New Roman" w:hAnsi="Times New Roman" w:cs="Times New Roman"/>
      <w:sz w:val="24"/>
      <w:szCs w:val="24"/>
      <w:lang w:val="en-GB"/>
    </w:rPr>
  </w:style>
  <w:style w:type="paragraph" w:styleId="Heading1">
    <w:name w:val="heading 1"/>
    <w:basedOn w:val="Normal"/>
    <w:next w:val="Normal"/>
    <w:link w:val="Heading1Char"/>
    <w:uiPriority w:val="9"/>
    <w:qFormat/>
    <w:rsid w:val="00FB62B4"/>
    <w:pPr>
      <w:keepNext/>
      <w:keepLines/>
      <w:numPr>
        <w:numId w:val="1"/>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408E2"/>
    <w:pPr>
      <w:keepNext/>
      <w:keepLines/>
      <w:numPr>
        <w:ilvl w:val="1"/>
        <w:numId w:val="1"/>
      </w:numPr>
      <w:spacing w:before="40"/>
      <w:outlineLvl w:val="1"/>
    </w:pPr>
    <w:rPr>
      <w:rFonts w:eastAsia="Batang" w:cstheme="majorBidi"/>
      <w:b/>
      <w:color w:val="000000" w:themeColor="text1"/>
      <w:sz w:val="28"/>
      <w:szCs w:val="28"/>
    </w:rPr>
  </w:style>
  <w:style w:type="paragraph" w:styleId="Heading3">
    <w:name w:val="heading 3"/>
    <w:basedOn w:val="Normal"/>
    <w:next w:val="Normal"/>
    <w:link w:val="Heading3Char"/>
    <w:uiPriority w:val="9"/>
    <w:unhideWhenUsed/>
    <w:qFormat/>
    <w:rsid w:val="00B8783E"/>
    <w:pPr>
      <w:keepNext/>
      <w:keepLines/>
      <w:numPr>
        <w:ilvl w:val="2"/>
        <w:numId w:val="1"/>
      </w:numPr>
      <w:spacing w:before="40"/>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3F26FA"/>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3F26FA"/>
    <w:pPr>
      <w:keepNext/>
      <w:keepLines/>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F26FA"/>
    <w:pPr>
      <w:keepNext/>
      <w:keepLines/>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F26FA"/>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F26F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F26F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62B4"/>
    <w:rPr>
      <w:rFonts w:ascii="Batang" w:eastAsiaTheme="majorEastAsia" w:hAnsi="Batang" w:cstheme="majorBidi"/>
      <w:b/>
      <w:sz w:val="32"/>
      <w:szCs w:val="32"/>
    </w:rPr>
  </w:style>
  <w:style w:type="character" w:customStyle="1" w:styleId="Heading2Char">
    <w:name w:val="Heading 2 Char"/>
    <w:basedOn w:val="DefaultParagraphFont"/>
    <w:link w:val="Heading2"/>
    <w:uiPriority w:val="9"/>
    <w:rsid w:val="00D408E2"/>
    <w:rPr>
      <w:rFonts w:ascii="Batang" w:eastAsia="Batang" w:hAnsi="Batang" w:cstheme="majorBidi"/>
      <w:b/>
      <w:color w:val="000000" w:themeColor="text1"/>
      <w:sz w:val="28"/>
      <w:szCs w:val="28"/>
    </w:rPr>
  </w:style>
  <w:style w:type="character" w:customStyle="1" w:styleId="Heading3Char">
    <w:name w:val="Heading 3 Char"/>
    <w:basedOn w:val="DefaultParagraphFont"/>
    <w:link w:val="Heading3"/>
    <w:uiPriority w:val="9"/>
    <w:rsid w:val="00B8783E"/>
    <w:rPr>
      <w:rFonts w:ascii="Batang" w:eastAsiaTheme="majorEastAsia" w:hAnsi="Batang" w:cstheme="majorBidi"/>
      <w:b/>
      <w:sz w:val="24"/>
      <w:szCs w:val="24"/>
    </w:rPr>
  </w:style>
  <w:style w:type="character" w:customStyle="1" w:styleId="Heading4Char">
    <w:name w:val="Heading 4 Char"/>
    <w:basedOn w:val="DefaultParagraphFont"/>
    <w:link w:val="Heading4"/>
    <w:uiPriority w:val="9"/>
    <w:semiHidden/>
    <w:rsid w:val="003F26FA"/>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3F26FA"/>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F26F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F26F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F26F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F26FA"/>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F7788"/>
    <w:pPr>
      <w:tabs>
        <w:tab w:val="center" w:pos="4680"/>
        <w:tab w:val="right" w:pos="9360"/>
      </w:tabs>
    </w:pPr>
  </w:style>
  <w:style w:type="character" w:customStyle="1" w:styleId="HeaderChar">
    <w:name w:val="Header Char"/>
    <w:basedOn w:val="DefaultParagraphFont"/>
    <w:link w:val="Header"/>
    <w:uiPriority w:val="99"/>
    <w:rsid w:val="007F7788"/>
  </w:style>
  <w:style w:type="paragraph" w:styleId="Footer">
    <w:name w:val="footer"/>
    <w:basedOn w:val="Normal"/>
    <w:link w:val="FooterChar"/>
    <w:uiPriority w:val="99"/>
    <w:unhideWhenUsed/>
    <w:rsid w:val="007F7788"/>
    <w:pPr>
      <w:tabs>
        <w:tab w:val="center" w:pos="4680"/>
        <w:tab w:val="right" w:pos="9360"/>
      </w:tabs>
    </w:pPr>
  </w:style>
  <w:style w:type="character" w:customStyle="1" w:styleId="FooterChar">
    <w:name w:val="Footer Char"/>
    <w:basedOn w:val="DefaultParagraphFont"/>
    <w:link w:val="Footer"/>
    <w:uiPriority w:val="99"/>
    <w:rsid w:val="007F7788"/>
  </w:style>
  <w:style w:type="paragraph" w:styleId="Caption">
    <w:name w:val="caption"/>
    <w:basedOn w:val="Normal"/>
    <w:next w:val="Normal"/>
    <w:link w:val="CaptionChar"/>
    <w:uiPriority w:val="35"/>
    <w:unhideWhenUsed/>
    <w:qFormat/>
    <w:rsid w:val="00D06A84"/>
    <w:pPr>
      <w:spacing w:after="200"/>
      <w:jc w:val="center"/>
    </w:pPr>
    <w:rPr>
      <w:rFonts w:eastAsia="Batang"/>
      <w:iCs/>
      <w:color w:val="000000" w:themeColor="text1"/>
    </w:rPr>
  </w:style>
  <w:style w:type="paragraph" w:customStyle="1" w:styleId="Figure">
    <w:name w:val="Figure"/>
    <w:basedOn w:val="Caption"/>
    <w:link w:val="FigureChar"/>
    <w:rsid w:val="007F7788"/>
    <w:rPr>
      <w:i/>
    </w:rPr>
  </w:style>
  <w:style w:type="table" w:styleId="GridTable1Light">
    <w:name w:val="Grid Table 1 Light"/>
    <w:basedOn w:val="TableNormal"/>
    <w:uiPriority w:val="46"/>
    <w:rsid w:val="0015442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aptionChar">
    <w:name w:val="Caption Char"/>
    <w:basedOn w:val="DefaultParagraphFont"/>
    <w:link w:val="Caption"/>
    <w:uiPriority w:val="35"/>
    <w:rsid w:val="00D06A84"/>
    <w:rPr>
      <w:rFonts w:ascii="Batang" w:eastAsia="Batang" w:hAnsi="Batang"/>
      <w:iCs/>
      <w:color w:val="000000" w:themeColor="text1"/>
    </w:rPr>
  </w:style>
  <w:style w:type="character" w:customStyle="1" w:styleId="FigureChar">
    <w:name w:val="Figure Char"/>
    <w:basedOn w:val="CaptionChar"/>
    <w:link w:val="Figure"/>
    <w:rsid w:val="007F7788"/>
    <w:rPr>
      <w:rFonts w:ascii="Batang" w:eastAsia="Batang" w:hAnsi="Batang"/>
      <w:i/>
      <w:iCs/>
      <w:color w:val="000000" w:themeColor="text1"/>
    </w:rPr>
  </w:style>
  <w:style w:type="character" w:styleId="Strong">
    <w:name w:val="Strong"/>
    <w:basedOn w:val="DefaultParagraphFont"/>
    <w:uiPriority w:val="22"/>
    <w:qFormat/>
    <w:rsid w:val="0087599E"/>
    <w:rPr>
      <w:b/>
      <w:bCs/>
    </w:rPr>
  </w:style>
  <w:style w:type="paragraph" w:styleId="NoSpacing">
    <w:name w:val="No Spacing"/>
    <w:uiPriority w:val="1"/>
    <w:qFormat/>
    <w:rsid w:val="0087599E"/>
    <w:pPr>
      <w:spacing w:after="0" w:line="240" w:lineRule="auto"/>
    </w:pPr>
  </w:style>
  <w:style w:type="character" w:styleId="Hyperlink">
    <w:name w:val="Hyperlink"/>
    <w:basedOn w:val="DefaultParagraphFont"/>
    <w:uiPriority w:val="99"/>
    <w:unhideWhenUsed/>
    <w:rsid w:val="00295AD6"/>
    <w:rPr>
      <w:color w:val="0563C1" w:themeColor="hyperlink"/>
      <w:u w:val="single"/>
    </w:rPr>
  </w:style>
  <w:style w:type="paragraph" w:styleId="TableofFigures">
    <w:name w:val="table of figures"/>
    <w:basedOn w:val="Normal"/>
    <w:next w:val="Normal"/>
    <w:link w:val="TableofFiguresChar"/>
    <w:uiPriority w:val="99"/>
    <w:unhideWhenUsed/>
    <w:rsid w:val="00295AD6"/>
  </w:style>
  <w:style w:type="table" w:styleId="TableGrid">
    <w:name w:val="Table Grid"/>
    <w:basedOn w:val="TableNormal"/>
    <w:uiPriority w:val="39"/>
    <w:rsid w:val="009F6EA0"/>
    <w:pPr>
      <w:spacing w:after="0" w:line="240" w:lineRule="auto"/>
      <w:jc w:val="both"/>
    </w:pPr>
    <w:rPr>
      <w:kern w:val="2"/>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9181F"/>
    <w:rPr>
      <w:color w:val="954F72" w:themeColor="followedHyperlink"/>
      <w:u w:val="single"/>
    </w:rPr>
  </w:style>
  <w:style w:type="paragraph" w:customStyle="1" w:styleId="a">
    <w:name w:val="바탕글"/>
    <w:qFormat/>
    <w:rsid w:val="00AE5E4B"/>
    <w:pPr>
      <w:widowControl w:val="0"/>
      <w:wordWrap w:val="0"/>
      <w:autoSpaceDE w:val="0"/>
      <w:autoSpaceDN w:val="0"/>
      <w:snapToGrid w:val="0"/>
      <w:spacing w:after="0" w:line="249" w:lineRule="auto"/>
      <w:jc w:val="both"/>
    </w:pPr>
    <w:rPr>
      <w:rFonts w:ascii="Batang" w:eastAsia="Batang" w:hAnsi="Arial Unicode MS" w:cs="Batang"/>
      <w:color w:val="000000"/>
      <w:kern w:val="2"/>
      <w:sz w:val="20"/>
      <w:szCs w:val="20"/>
    </w:rPr>
  </w:style>
  <w:style w:type="paragraph" w:styleId="TOCHeading">
    <w:name w:val="TOC Heading"/>
    <w:basedOn w:val="Heading1"/>
    <w:next w:val="Normal"/>
    <w:uiPriority w:val="39"/>
    <w:unhideWhenUsed/>
    <w:qFormat/>
    <w:rsid w:val="00635753"/>
    <w:pPr>
      <w:numPr>
        <w:numId w:val="0"/>
      </w:numPr>
      <w:outlineLvl w:val="9"/>
    </w:pPr>
    <w:rPr>
      <w:rFonts w:asciiTheme="majorHAnsi" w:hAnsiTheme="majorHAnsi"/>
      <w:b w:val="0"/>
      <w:color w:val="2E74B5" w:themeColor="accent1" w:themeShade="BF"/>
      <w:lang w:eastAsia="en-US"/>
    </w:rPr>
  </w:style>
  <w:style w:type="paragraph" w:styleId="TOC1">
    <w:name w:val="toc 1"/>
    <w:basedOn w:val="Normal"/>
    <w:next w:val="Normal"/>
    <w:autoRedefine/>
    <w:uiPriority w:val="39"/>
    <w:unhideWhenUsed/>
    <w:rsid w:val="00054E0A"/>
    <w:pPr>
      <w:tabs>
        <w:tab w:val="right" w:leader="dot" w:pos="7939"/>
      </w:tabs>
    </w:pPr>
    <w:rPr>
      <w:b/>
      <w:noProof/>
    </w:rPr>
  </w:style>
  <w:style w:type="paragraph" w:styleId="TOC2">
    <w:name w:val="toc 2"/>
    <w:basedOn w:val="Normal"/>
    <w:next w:val="Normal"/>
    <w:autoRedefine/>
    <w:uiPriority w:val="39"/>
    <w:unhideWhenUsed/>
    <w:rsid w:val="00584041"/>
    <w:pPr>
      <w:tabs>
        <w:tab w:val="right" w:leader="dot" w:pos="7939"/>
      </w:tabs>
      <w:ind w:left="446"/>
    </w:pPr>
  </w:style>
  <w:style w:type="paragraph" w:styleId="TOC3">
    <w:name w:val="toc 3"/>
    <w:basedOn w:val="Normal"/>
    <w:next w:val="Normal"/>
    <w:autoRedefine/>
    <w:uiPriority w:val="39"/>
    <w:unhideWhenUsed/>
    <w:rsid w:val="00635753"/>
    <w:pPr>
      <w:spacing w:after="100"/>
      <w:ind w:left="440"/>
    </w:pPr>
  </w:style>
  <w:style w:type="paragraph" w:customStyle="1" w:styleId="a0">
    <w:name w:val="[금]본문"/>
    <w:qFormat/>
    <w:rsid w:val="00AB43B2"/>
    <w:pPr>
      <w:widowControl w:val="0"/>
      <w:tabs>
        <w:tab w:val="right" w:leader="middleDot" w:pos="7360"/>
      </w:tabs>
      <w:wordWrap w:val="0"/>
      <w:autoSpaceDE w:val="0"/>
      <w:autoSpaceDN w:val="0"/>
      <w:snapToGrid w:val="0"/>
      <w:spacing w:after="0" w:line="280" w:lineRule="auto"/>
      <w:ind w:firstLineChars="150" w:firstLine="150"/>
      <w:jc w:val="both"/>
    </w:pPr>
    <w:rPr>
      <w:rFonts w:ascii="HYSinMyeongJo-Medium" w:eastAsia="HYSinMyeongJo-Medium" w:hAnsi="Arial Unicode MS" w:cs="HYSinMyeongJo-Medium"/>
      <w:color w:val="000000"/>
      <w:kern w:val="2"/>
    </w:rPr>
  </w:style>
  <w:style w:type="character" w:styleId="PlaceholderText">
    <w:name w:val="Placeholder Text"/>
    <w:basedOn w:val="DefaultParagraphFont"/>
    <w:uiPriority w:val="99"/>
    <w:semiHidden/>
    <w:rsid w:val="000648B9"/>
    <w:rPr>
      <w:color w:val="808080"/>
    </w:rPr>
  </w:style>
  <w:style w:type="paragraph" w:customStyle="1" w:styleId="EndNoteBibliographyTitle">
    <w:name w:val="EndNote Bibliography Title"/>
    <w:basedOn w:val="Normal"/>
    <w:link w:val="EndNoteBibliographyTitleChar"/>
    <w:rsid w:val="00CB573E"/>
    <w:pPr>
      <w:jc w:val="center"/>
    </w:pPr>
    <w:rPr>
      <w:rFonts w:eastAsia="Batang"/>
      <w:noProof/>
    </w:rPr>
  </w:style>
  <w:style w:type="character" w:customStyle="1" w:styleId="EndNoteBibliographyTitleChar">
    <w:name w:val="EndNote Bibliography Title Char"/>
    <w:basedOn w:val="DefaultParagraphFont"/>
    <w:link w:val="EndNoteBibliographyTitle"/>
    <w:rsid w:val="00CB573E"/>
    <w:rPr>
      <w:rFonts w:ascii="Batang" w:eastAsia="Batang" w:hAnsi="Batang"/>
      <w:noProof/>
    </w:rPr>
  </w:style>
  <w:style w:type="paragraph" w:customStyle="1" w:styleId="EndNoteBibliography">
    <w:name w:val="EndNote Bibliography"/>
    <w:basedOn w:val="Normal"/>
    <w:link w:val="EndNoteBibliographyChar"/>
    <w:rsid w:val="00CB573E"/>
    <w:rPr>
      <w:rFonts w:eastAsia="Batang"/>
      <w:noProof/>
    </w:rPr>
  </w:style>
  <w:style w:type="character" w:customStyle="1" w:styleId="EndNoteBibliographyChar">
    <w:name w:val="EndNote Bibliography Char"/>
    <w:basedOn w:val="DefaultParagraphFont"/>
    <w:link w:val="EndNoteBibliography"/>
    <w:rsid w:val="00CB573E"/>
    <w:rPr>
      <w:rFonts w:ascii="Batang" w:eastAsia="Batang" w:hAnsi="Batang"/>
      <w:noProof/>
    </w:rPr>
  </w:style>
  <w:style w:type="paragraph" w:customStyle="1" w:styleId="Citation">
    <w:name w:val="Citation"/>
    <w:basedOn w:val="EndNoteBibliography"/>
    <w:link w:val="CitationChar"/>
    <w:qFormat/>
    <w:rsid w:val="00551EB6"/>
    <w:pPr>
      <w:ind w:left="720" w:hanging="720"/>
      <w:jc w:val="both"/>
    </w:pPr>
  </w:style>
  <w:style w:type="paragraph" w:customStyle="1" w:styleId="ListOFFigures">
    <w:name w:val="ListOFFigures"/>
    <w:basedOn w:val="TableofFigures"/>
    <w:link w:val="ListOFFiguresChar"/>
    <w:qFormat/>
    <w:rsid w:val="00226B9F"/>
    <w:pPr>
      <w:tabs>
        <w:tab w:val="right" w:leader="dot" w:pos="7939"/>
      </w:tabs>
      <w:spacing w:line="281" w:lineRule="auto"/>
      <w:ind w:left="1714" w:hanging="1714"/>
    </w:pPr>
    <w:rPr>
      <w:noProof/>
    </w:rPr>
  </w:style>
  <w:style w:type="character" w:customStyle="1" w:styleId="CitationChar">
    <w:name w:val="Citation Char"/>
    <w:basedOn w:val="EndNoteBibliographyChar"/>
    <w:link w:val="Citation"/>
    <w:rsid w:val="00551EB6"/>
    <w:rPr>
      <w:rFonts w:ascii="Batang" w:eastAsia="Batang" w:hAnsi="Batang"/>
      <w:noProof/>
    </w:rPr>
  </w:style>
  <w:style w:type="paragraph" w:styleId="ListParagraph">
    <w:name w:val="List Paragraph"/>
    <w:basedOn w:val="Normal"/>
    <w:uiPriority w:val="34"/>
    <w:qFormat/>
    <w:rsid w:val="000D2F58"/>
    <w:pPr>
      <w:ind w:left="720"/>
      <w:contextualSpacing/>
    </w:pPr>
  </w:style>
  <w:style w:type="character" w:customStyle="1" w:styleId="TableofFiguresChar">
    <w:name w:val="Table of Figures Char"/>
    <w:basedOn w:val="DefaultParagraphFont"/>
    <w:link w:val="TableofFigures"/>
    <w:uiPriority w:val="99"/>
    <w:rsid w:val="00226B9F"/>
    <w:rPr>
      <w:rFonts w:ascii="Batang" w:hAnsi="Batang"/>
    </w:rPr>
  </w:style>
  <w:style w:type="character" w:customStyle="1" w:styleId="ListOFFiguresChar">
    <w:name w:val="ListOFFigures Char"/>
    <w:basedOn w:val="TableofFiguresChar"/>
    <w:link w:val="ListOFFigures"/>
    <w:rsid w:val="00226B9F"/>
    <w:rPr>
      <w:rFonts w:ascii="Batang" w:hAnsi="Batang"/>
      <w:noProof/>
    </w:rPr>
  </w:style>
  <w:style w:type="table" w:styleId="PlainTable2">
    <w:name w:val="Plain Table 2"/>
    <w:basedOn w:val="TableNormal"/>
    <w:uiPriority w:val="42"/>
    <w:rsid w:val="00D727E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sc0">
    <w:name w:val="sc0"/>
    <w:basedOn w:val="DefaultParagraphFont"/>
    <w:rsid w:val="000E1E34"/>
    <w:rPr>
      <w:rFonts w:ascii="Courier New" w:hAnsi="Courier New" w:cs="Courier New" w:hint="default"/>
      <w:color w:val="000000"/>
      <w:sz w:val="20"/>
      <w:szCs w:val="20"/>
    </w:rPr>
  </w:style>
  <w:style w:type="table" w:styleId="GridTable2">
    <w:name w:val="Grid Table 2"/>
    <w:basedOn w:val="TableNormal"/>
    <w:uiPriority w:val="47"/>
    <w:rsid w:val="00796E8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796E8F"/>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796E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796E8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6Colourful">
    <w:name w:val="Grid Table 6 Colorful"/>
    <w:basedOn w:val="TableNormal"/>
    <w:uiPriority w:val="51"/>
    <w:rsid w:val="00796E8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urfulAccent3">
    <w:name w:val="List Table 6 Colorful Accent 3"/>
    <w:basedOn w:val="TableNormal"/>
    <w:uiPriority w:val="51"/>
    <w:rsid w:val="00796E8F"/>
    <w:pPr>
      <w:spacing w:after="0" w:line="240" w:lineRule="auto"/>
    </w:pPr>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alloonText">
    <w:name w:val="Balloon Text"/>
    <w:basedOn w:val="Normal"/>
    <w:link w:val="BalloonTextChar"/>
    <w:uiPriority w:val="99"/>
    <w:semiHidden/>
    <w:unhideWhenUsed/>
    <w:rsid w:val="00BA17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A1780"/>
    <w:rPr>
      <w:rFonts w:ascii="Segoe UI" w:hAnsi="Segoe UI" w:cs="Segoe UI"/>
      <w:sz w:val="18"/>
      <w:szCs w:val="18"/>
    </w:rPr>
  </w:style>
  <w:style w:type="character" w:styleId="CommentReference">
    <w:name w:val="annotation reference"/>
    <w:basedOn w:val="DefaultParagraphFont"/>
    <w:uiPriority w:val="99"/>
    <w:semiHidden/>
    <w:unhideWhenUsed/>
    <w:rsid w:val="003902B8"/>
    <w:rPr>
      <w:sz w:val="18"/>
      <w:szCs w:val="18"/>
    </w:rPr>
  </w:style>
  <w:style w:type="paragraph" w:styleId="CommentText">
    <w:name w:val="annotation text"/>
    <w:basedOn w:val="Normal"/>
    <w:link w:val="CommentTextChar"/>
    <w:uiPriority w:val="99"/>
    <w:semiHidden/>
    <w:unhideWhenUsed/>
    <w:rsid w:val="003902B8"/>
  </w:style>
  <w:style w:type="character" w:customStyle="1" w:styleId="CommentTextChar">
    <w:name w:val="Comment Text Char"/>
    <w:basedOn w:val="DefaultParagraphFont"/>
    <w:link w:val="CommentText"/>
    <w:uiPriority w:val="99"/>
    <w:semiHidden/>
    <w:rsid w:val="003902B8"/>
    <w:rPr>
      <w:rFonts w:ascii="Batang" w:hAnsi="Batang"/>
    </w:rPr>
  </w:style>
  <w:style w:type="paragraph" w:styleId="CommentSubject">
    <w:name w:val="annotation subject"/>
    <w:basedOn w:val="CommentText"/>
    <w:next w:val="CommentText"/>
    <w:link w:val="CommentSubjectChar"/>
    <w:uiPriority w:val="99"/>
    <w:semiHidden/>
    <w:unhideWhenUsed/>
    <w:rsid w:val="003902B8"/>
    <w:rPr>
      <w:b/>
      <w:bCs/>
    </w:rPr>
  </w:style>
  <w:style w:type="character" w:customStyle="1" w:styleId="CommentSubjectChar">
    <w:name w:val="Comment Subject Char"/>
    <w:basedOn w:val="CommentTextChar"/>
    <w:link w:val="CommentSubject"/>
    <w:uiPriority w:val="99"/>
    <w:semiHidden/>
    <w:rsid w:val="003902B8"/>
    <w:rPr>
      <w:rFonts w:ascii="Batang" w:hAnsi="Batang"/>
      <w:b/>
      <w:bCs/>
    </w:rPr>
  </w:style>
  <w:style w:type="character" w:styleId="UnresolvedMention">
    <w:name w:val="Unresolved Mention"/>
    <w:basedOn w:val="DefaultParagraphFont"/>
    <w:uiPriority w:val="99"/>
    <w:semiHidden/>
    <w:unhideWhenUsed/>
    <w:rsid w:val="007F2E21"/>
    <w:rPr>
      <w:color w:val="605E5C"/>
      <w:shd w:val="clear" w:color="auto" w:fill="E1DFDD"/>
    </w:rPr>
  </w:style>
  <w:style w:type="character" w:customStyle="1" w:styleId="katex-mathml">
    <w:name w:val="katex-mathml"/>
    <w:basedOn w:val="DefaultParagraphFont"/>
    <w:rsid w:val="00F05AF3"/>
  </w:style>
  <w:style w:type="character" w:customStyle="1" w:styleId="mord">
    <w:name w:val="mord"/>
    <w:basedOn w:val="DefaultParagraphFont"/>
    <w:rsid w:val="00F05AF3"/>
  </w:style>
  <w:style w:type="character" w:customStyle="1" w:styleId="mbin">
    <w:name w:val="mbin"/>
    <w:basedOn w:val="DefaultParagraphFont"/>
    <w:rsid w:val="00F05AF3"/>
  </w:style>
  <w:style w:type="character" w:customStyle="1" w:styleId="vlist-s">
    <w:name w:val="vlist-s"/>
    <w:basedOn w:val="DefaultParagraphFont"/>
    <w:rsid w:val="00F05AF3"/>
  </w:style>
  <w:style w:type="character" w:customStyle="1" w:styleId="mrel">
    <w:name w:val="mrel"/>
    <w:basedOn w:val="DefaultParagraphFont"/>
    <w:rsid w:val="00F05AF3"/>
  </w:style>
  <w:style w:type="character" w:customStyle="1" w:styleId="mopen">
    <w:name w:val="mopen"/>
    <w:basedOn w:val="DefaultParagraphFont"/>
    <w:rsid w:val="00F05AF3"/>
  </w:style>
  <w:style w:type="character" w:customStyle="1" w:styleId="mclose">
    <w:name w:val="mclose"/>
    <w:basedOn w:val="DefaultParagraphFont"/>
    <w:rsid w:val="00F05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5487">
      <w:bodyDiv w:val="1"/>
      <w:marLeft w:val="0"/>
      <w:marRight w:val="0"/>
      <w:marTop w:val="0"/>
      <w:marBottom w:val="0"/>
      <w:divBdr>
        <w:top w:val="none" w:sz="0" w:space="0" w:color="auto"/>
        <w:left w:val="none" w:sz="0" w:space="0" w:color="auto"/>
        <w:bottom w:val="none" w:sz="0" w:space="0" w:color="auto"/>
        <w:right w:val="none" w:sz="0" w:space="0" w:color="auto"/>
      </w:divBdr>
    </w:div>
    <w:div w:id="348798347">
      <w:bodyDiv w:val="1"/>
      <w:marLeft w:val="0"/>
      <w:marRight w:val="0"/>
      <w:marTop w:val="0"/>
      <w:marBottom w:val="0"/>
      <w:divBdr>
        <w:top w:val="none" w:sz="0" w:space="0" w:color="auto"/>
        <w:left w:val="none" w:sz="0" w:space="0" w:color="auto"/>
        <w:bottom w:val="none" w:sz="0" w:space="0" w:color="auto"/>
        <w:right w:val="none" w:sz="0" w:space="0" w:color="auto"/>
      </w:divBdr>
      <w:divsChild>
        <w:div w:id="580068271">
          <w:marLeft w:val="0"/>
          <w:marRight w:val="0"/>
          <w:marTop w:val="0"/>
          <w:marBottom w:val="0"/>
          <w:divBdr>
            <w:top w:val="none" w:sz="0" w:space="0" w:color="auto"/>
            <w:left w:val="none" w:sz="0" w:space="0" w:color="auto"/>
            <w:bottom w:val="none" w:sz="0" w:space="0" w:color="auto"/>
            <w:right w:val="none" w:sz="0" w:space="0" w:color="auto"/>
          </w:divBdr>
        </w:div>
      </w:divsChild>
    </w:div>
    <w:div w:id="553084917">
      <w:bodyDiv w:val="1"/>
      <w:marLeft w:val="0"/>
      <w:marRight w:val="0"/>
      <w:marTop w:val="0"/>
      <w:marBottom w:val="0"/>
      <w:divBdr>
        <w:top w:val="none" w:sz="0" w:space="0" w:color="auto"/>
        <w:left w:val="none" w:sz="0" w:space="0" w:color="auto"/>
        <w:bottom w:val="none" w:sz="0" w:space="0" w:color="auto"/>
        <w:right w:val="none" w:sz="0" w:space="0" w:color="auto"/>
      </w:divBdr>
    </w:div>
    <w:div w:id="812331627">
      <w:bodyDiv w:val="1"/>
      <w:marLeft w:val="0"/>
      <w:marRight w:val="0"/>
      <w:marTop w:val="0"/>
      <w:marBottom w:val="0"/>
      <w:divBdr>
        <w:top w:val="none" w:sz="0" w:space="0" w:color="auto"/>
        <w:left w:val="none" w:sz="0" w:space="0" w:color="auto"/>
        <w:bottom w:val="none" w:sz="0" w:space="0" w:color="auto"/>
        <w:right w:val="none" w:sz="0" w:space="0" w:color="auto"/>
      </w:divBdr>
    </w:div>
    <w:div w:id="846208552">
      <w:bodyDiv w:val="1"/>
      <w:marLeft w:val="0"/>
      <w:marRight w:val="0"/>
      <w:marTop w:val="0"/>
      <w:marBottom w:val="0"/>
      <w:divBdr>
        <w:top w:val="none" w:sz="0" w:space="0" w:color="auto"/>
        <w:left w:val="none" w:sz="0" w:space="0" w:color="auto"/>
        <w:bottom w:val="none" w:sz="0" w:space="0" w:color="auto"/>
        <w:right w:val="none" w:sz="0" w:space="0" w:color="auto"/>
      </w:divBdr>
      <w:divsChild>
        <w:div w:id="1835948887">
          <w:marLeft w:val="0"/>
          <w:marRight w:val="0"/>
          <w:marTop w:val="0"/>
          <w:marBottom w:val="0"/>
          <w:divBdr>
            <w:top w:val="none" w:sz="0" w:space="0" w:color="auto"/>
            <w:left w:val="none" w:sz="0" w:space="0" w:color="auto"/>
            <w:bottom w:val="none" w:sz="0" w:space="0" w:color="auto"/>
            <w:right w:val="none" w:sz="0" w:space="0" w:color="auto"/>
          </w:divBdr>
        </w:div>
      </w:divsChild>
    </w:div>
    <w:div w:id="906494947">
      <w:bodyDiv w:val="1"/>
      <w:marLeft w:val="0"/>
      <w:marRight w:val="0"/>
      <w:marTop w:val="0"/>
      <w:marBottom w:val="0"/>
      <w:divBdr>
        <w:top w:val="none" w:sz="0" w:space="0" w:color="auto"/>
        <w:left w:val="none" w:sz="0" w:space="0" w:color="auto"/>
        <w:bottom w:val="none" w:sz="0" w:space="0" w:color="auto"/>
        <w:right w:val="none" w:sz="0" w:space="0" w:color="auto"/>
      </w:divBdr>
      <w:divsChild>
        <w:div w:id="1943367916">
          <w:marLeft w:val="0"/>
          <w:marRight w:val="0"/>
          <w:marTop w:val="0"/>
          <w:marBottom w:val="0"/>
          <w:divBdr>
            <w:top w:val="none" w:sz="0" w:space="0" w:color="auto"/>
            <w:left w:val="none" w:sz="0" w:space="0" w:color="auto"/>
            <w:bottom w:val="none" w:sz="0" w:space="0" w:color="auto"/>
            <w:right w:val="none" w:sz="0" w:space="0" w:color="auto"/>
          </w:divBdr>
          <w:divsChild>
            <w:div w:id="10269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289961">
      <w:bodyDiv w:val="1"/>
      <w:marLeft w:val="0"/>
      <w:marRight w:val="0"/>
      <w:marTop w:val="0"/>
      <w:marBottom w:val="0"/>
      <w:divBdr>
        <w:top w:val="none" w:sz="0" w:space="0" w:color="auto"/>
        <w:left w:val="none" w:sz="0" w:space="0" w:color="auto"/>
        <w:bottom w:val="none" w:sz="0" w:space="0" w:color="auto"/>
        <w:right w:val="none" w:sz="0" w:space="0" w:color="auto"/>
      </w:divBdr>
      <w:divsChild>
        <w:div w:id="1194074249">
          <w:marLeft w:val="0"/>
          <w:marRight w:val="0"/>
          <w:marTop w:val="0"/>
          <w:marBottom w:val="0"/>
          <w:divBdr>
            <w:top w:val="none" w:sz="0" w:space="0" w:color="auto"/>
            <w:left w:val="none" w:sz="0" w:space="0" w:color="auto"/>
            <w:bottom w:val="none" w:sz="0" w:space="0" w:color="auto"/>
            <w:right w:val="none" w:sz="0" w:space="0" w:color="auto"/>
          </w:divBdr>
        </w:div>
      </w:divsChild>
    </w:div>
    <w:div w:id="1058943141">
      <w:bodyDiv w:val="1"/>
      <w:marLeft w:val="0"/>
      <w:marRight w:val="0"/>
      <w:marTop w:val="0"/>
      <w:marBottom w:val="0"/>
      <w:divBdr>
        <w:top w:val="none" w:sz="0" w:space="0" w:color="auto"/>
        <w:left w:val="none" w:sz="0" w:space="0" w:color="auto"/>
        <w:bottom w:val="none" w:sz="0" w:space="0" w:color="auto"/>
        <w:right w:val="none" w:sz="0" w:space="0" w:color="auto"/>
      </w:divBdr>
    </w:div>
    <w:div w:id="1112869254">
      <w:bodyDiv w:val="1"/>
      <w:marLeft w:val="0"/>
      <w:marRight w:val="0"/>
      <w:marTop w:val="0"/>
      <w:marBottom w:val="0"/>
      <w:divBdr>
        <w:top w:val="none" w:sz="0" w:space="0" w:color="auto"/>
        <w:left w:val="none" w:sz="0" w:space="0" w:color="auto"/>
        <w:bottom w:val="none" w:sz="0" w:space="0" w:color="auto"/>
        <w:right w:val="none" w:sz="0" w:space="0" w:color="auto"/>
      </w:divBdr>
    </w:div>
    <w:div w:id="1129515454">
      <w:bodyDiv w:val="1"/>
      <w:marLeft w:val="0"/>
      <w:marRight w:val="0"/>
      <w:marTop w:val="0"/>
      <w:marBottom w:val="0"/>
      <w:divBdr>
        <w:top w:val="none" w:sz="0" w:space="0" w:color="auto"/>
        <w:left w:val="none" w:sz="0" w:space="0" w:color="auto"/>
        <w:bottom w:val="none" w:sz="0" w:space="0" w:color="auto"/>
        <w:right w:val="none" w:sz="0" w:space="0" w:color="auto"/>
      </w:divBdr>
      <w:divsChild>
        <w:div w:id="373307171">
          <w:marLeft w:val="0"/>
          <w:marRight w:val="0"/>
          <w:marTop w:val="0"/>
          <w:marBottom w:val="0"/>
          <w:divBdr>
            <w:top w:val="none" w:sz="0" w:space="0" w:color="auto"/>
            <w:left w:val="none" w:sz="0" w:space="0" w:color="auto"/>
            <w:bottom w:val="none" w:sz="0" w:space="0" w:color="auto"/>
            <w:right w:val="none" w:sz="0" w:space="0" w:color="auto"/>
          </w:divBdr>
          <w:divsChild>
            <w:div w:id="170428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7165908">
      <w:bodyDiv w:val="1"/>
      <w:marLeft w:val="0"/>
      <w:marRight w:val="0"/>
      <w:marTop w:val="0"/>
      <w:marBottom w:val="0"/>
      <w:divBdr>
        <w:top w:val="none" w:sz="0" w:space="0" w:color="auto"/>
        <w:left w:val="none" w:sz="0" w:space="0" w:color="auto"/>
        <w:bottom w:val="none" w:sz="0" w:space="0" w:color="auto"/>
        <w:right w:val="none" w:sz="0" w:space="0" w:color="auto"/>
      </w:divBdr>
      <w:divsChild>
        <w:div w:id="1622109183">
          <w:marLeft w:val="0"/>
          <w:marRight w:val="0"/>
          <w:marTop w:val="0"/>
          <w:marBottom w:val="0"/>
          <w:divBdr>
            <w:top w:val="none" w:sz="0" w:space="0" w:color="auto"/>
            <w:left w:val="none" w:sz="0" w:space="0" w:color="auto"/>
            <w:bottom w:val="none" w:sz="0" w:space="0" w:color="auto"/>
            <w:right w:val="none" w:sz="0" w:space="0" w:color="auto"/>
          </w:divBdr>
        </w:div>
      </w:divsChild>
    </w:div>
    <w:div w:id="1174733789">
      <w:bodyDiv w:val="1"/>
      <w:marLeft w:val="0"/>
      <w:marRight w:val="0"/>
      <w:marTop w:val="0"/>
      <w:marBottom w:val="0"/>
      <w:divBdr>
        <w:top w:val="none" w:sz="0" w:space="0" w:color="auto"/>
        <w:left w:val="none" w:sz="0" w:space="0" w:color="auto"/>
        <w:bottom w:val="none" w:sz="0" w:space="0" w:color="auto"/>
        <w:right w:val="none" w:sz="0" w:space="0" w:color="auto"/>
      </w:divBdr>
      <w:divsChild>
        <w:div w:id="2027322582">
          <w:marLeft w:val="0"/>
          <w:marRight w:val="0"/>
          <w:marTop w:val="0"/>
          <w:marBottom w:val="0"/>
          <w:divBdr>
            <w:top w:val="none" w:sz="0" w:space="0" w:color="auto"/>
            <w:left w:val="none" w:sz="0" w:space="0" w:color="auto"/>
            <w:bottom w:val="none" w:sz="0" w:space="0" w:color="auto"/>
            <w:right w:val="none" w:sz="0" w:space="0" w:color="auto"/>
          </w:divBdr>
          <w:divsChild>
            <w:div w:id="35219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55457">
      <w:bodyDiv w:val="1"/>
      <w:marLeft w:val="0"/>
      <w:marRight w:val="0"/>
      <w:marTop w:val="0"/>
      <w:marBottom w:val="0"/>
      <w:divBdr>
        <w:top w:val="none" w:sz="0" w:space="0" w:color="auto"/>
        <w:left w:val="none" w:sz="0" w:space="0" w:color="auto"/>
        <w:bottom w:val="none" w:sz="0" w:space="0" w:color="auto"/>
        <w:right w:val="none" w:sz="0" w:space="0" w:color="auto"/>
      </w:divBdr>
      <w:divsChild>
        <w:div w:id="673843299">
          <w:marLeft w:val="0"/>
          <w:marRight w:val="0"/>
          <w:marTop w:val="0"/>
          <w:marBottom w:val="0"/>
          <w:divBdr>
            <w:top w:val="none" w:sz="0" w:space="0" w:color="auto"/>
            <w:left w:val="none" w:sz="0" w:space="0" w:color="auto"/>
            <w:bottom w:val="none" w:sz="0" w:space="0" w:color="auto"/>
            <w:right w:val="none" w:sz="0" w:space="0" w:color="auto"/>
          </w:divBdr>
          <w:divsChild>
            <w:div w:id="909192330">
              <w:marLeft w:val="0"/>
              <w:marRight w:val="0"/>
              <w:marTop w:val="0"/>
              <w:marBottom w:val="0"/>
              <w:divBdr>
                <w:top w:val="none" w:sz="0" w:space="0" w:color="auto"/>
                <w:left w:val="none" w:sz="0" w:space="0" w:color="auto"/>
                <w:bottom w:val="none" w:sz="0" w:space="0" w:color="auto"/>
                <w:right w:val="none" w:sz="0" w:space="0" w:color="auto"/>
              </w:divBdr>
            </w:div>
            <w:div w:id="1006058181">
              <w:marLeft w:val="0"/>
              <w:marRight w:val="0"/>
              <w:marTop w:val="0"/>
              <w:marBottom w:val="0"/>
              <w:divBdr>
                <w:top w:val="none" w:sz="0" w:space="0" w:color="auto"/>
                <w:left w:val="none" w:sz="0" w:space="0" w:color="auto"/>
                <w:bottom w:val="none" w:sz="0" w:space="0" w:color="auto"/>
                <w:right w:val="none" w:sz="0" w:space="0" w:color="auto"/>
              </w:divBdr>
            </w:div>
            <w:div w:id="567809622">
              <w:marLeft w:val="0"/>
              <w:marRight w:val="0"/>
              <w:marTop w:val="0"/>
              <w:marBottom w:val="0"/>
              <w:divBdr>
                <w:top w:val="none" w:sz="0" w:space="0" w:color="auto"/>
                <w:left w:val="none" w:sz="0" w:space="0" w:color="auto"/>
                <w:bottom w:val="none" w:sz="0" w:space="0" w:color="auto"/>
                <w:right w:val="none" w:sz="0" w:space="0" w:color="auto"/>
              </w:divBdr>
            </w:div>
            <w:div w:id="2072540396">
              <w:marLeft w:val="0"/>
              <w:marRight w:val="0"/>
              <w:marTop w:val="0"/>
              <w:marBottom w:val="0"/>
              <w:divBdr>
                <w:top w:val="none" w:sz="0" w:space="0" w:color="auto"/>
                <w:left w:val="none" w:sz="0" w:space="0" w:color="auto"/>
                <w:bottom w:val="none" w:sz="0" w:space="0" w:color="auto"/>
                <w:right w:val="none" w:sz="0" w:space="0" w:color="auto"/>
              </w:divBdr>
            </w:div>
            <w:div w:id="484013257">
              <w:marLeft w:val="0"/>
              <w:marRight w:val="0"/>
              <w:marTop w:val="0"/>
              <w:marBottom w:val="0"/>
              <w:divBdr>
                <w:top w:val="none" w:sz="0" w:space="0" w:color="auto"/>
                <w:left w:val="none" w:sz="0" w:space="0" w:color="auto"/>
                <w:bottom w:val="none" w:sz="0" w:space="0" w:color="auto"/>
                <w:right w:val="none" w:sz="0" w:space="0" w:color="auto"/>
              </w:divBdr>
            </w:div>
            <w:div w:id="14426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0447143">
      <w:bodyDiv w:val="1"/>
      <w:marLeft w:val="0"/>
      <w:marRight w:val="0"/>
      <w:marTop w:val="0"/>
      <w:marBottom w:val="0"/>
      <w:divBdr>
        <w:top w:val="none" w:sz="0" w:space="0" w:color="auto"/>
        <w:left w:val="none" w:sz="0" w:space="0" w:color="auto"/>
        <w:bottom w:val="none" w:sz="0" w:space="0" w:color="auto"/>
        <w:right w:val="none" w:sz="0" w:space="0" w:color="auto"/>
      </w:divBdr>
      <w:divsChild>
        <w:div w:id="1740133861">
          <w:marLeft w:val="0"/>
          <w:marRight w:val="0"/>
          <w:marTop w:val="0"/>
          <w:marBottom w:val="0"/>
          <w:divBdr>
            <w:top w:val="none" w:sz="0" w:space="0" w:color="auto"/>
            <w:left w:val="none" w:sz="0" w:space="0" w:color="auto"/>
            <w:bottom w:val="none" w:sz="0" w:space="0" w:color="auto"/>
            <w:right w:val="none" w:sz="0" w:space="0" w:color="auto"/>
          </w:divBdr>
          <w:divsChild>
            <w:div w:id="2831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358857">
      <w:bodyDiv w:val="1"/>
      <w:marLeft w:val="0"/>
      <w:marRight w:val="0"/>
      <w:marTop w:val="0"/>
      <w:marBottom w:val="0"/>
      <w:divBdr>
        <w:top w:val="none" w:sz="0" w:space="0" w:color="auto"/>
        <w:left w:val="none" w:sz="0" w:space="0" w:color="auto"/>
        <w:bottom w:val="none" w:sz="0" w:space="0" w:color="auto"/>
        <w:right w:val="none" w:sz="0" w:space="0" w:color="auto"/>
      </w:divBdr>
    </w:div>
    <w:div w:id="1800416024">
      <w:bodyDiv w:val="1"/>
      <w:marLeft w:val="0"/>
      <w:marRight w:val="0"/>
      <w:marTop w:val="0"/>
      <w:marBottom w:val="0"/>
      <w:divBdr>
        <w:top w:val="none" w:sz="0" w:space="0" w:color="auto"/>
        <w:left w:val="none" w:sz="0" w:space="0" w:color="auto"/>
        <w:bottom w:val="none" w:sz="0" w:space="0" w:color="auto"/>
        <w:right w:val="none" w:sz="0" w:space="0" w:color="auto"/>
      </w:divBdr>
    </w:div>
    <w:div w:id="1916668174">
      <w:bodyDiv w:val="1"/>
      <w:marLeft w:val="0"/>
      <w:marRight w:val="0"/>
      <w:marTop w:val="0"/>
      <w:marBottom w:val="0"/>
      <w:divBdr>
        <w:top w:val="none" w:sz="0" w:space="0" w:color="auto"/>
        <w:left w:val="none" w:sz="0" w:space="0" w:color="auto"/>
        <w:bottom w:val="none" w:sz="0" w:space="0" w:color="auto"/>
        <w:right w:val="none" w:sz="0" w:space="0" w:color="auto"/>
      </w:divBdr>
      <w:divsChild>
        <w:div w:id="684595381">
          <w:marLeft w:val="0"/>
          <w:marRight w:val="0"/>
          <w:marTop w:val="0"/>
          <w:marBottom w:val="0"/>
          <w:divBdr>
            <w:top w:val="none" w:sz="0" w:space="0" w:color="auto"/>
            <w:left w:val="none" w:sz="0" w:space="0" w:color="auto"/>
            <w:bottom w:val="none" w:sz="0" w:space="0" w:color="auto"/>
            <w:right w:val="none" w:sz="0" w:space="0" w:color="auto"/>
          </w:divBdr>
          <w:divsChild>
            <w:div w:id="1436900895">
              <w:marLeft w:val="0"/>
              <w:marRight w:val="0"/>
              <w:marTop w:val="0"/>
              <w:marBottom w:val="0"/>
              <w:divBdr>
                <w:top w:val="none" w:sz="0" w:space="0" w:color="auto"/>
                <w:left w:val="none" w:sz="0" w:space="0" w:color="auto"/>
                <w:bottom w:val="none" w:sz="0" w:space="0" w:color="auto"/>
                <w:right w:val="none" w:sz="0" w:space="0" w:color="auto"/>
              </w:divBdr>
            </w:div>
            <w:div w:id="1881673083">
              <w:marLeft w:val="0"/>
              <w:marRight w:val="0"/>
              <w:marTop w:val="0"/>
              <w:marBottom w:val="0"/>
              <w:divBdr>
                <w:top w:val="none" w:sz="0" w:space="0" w:color="auto"/>
                <w:left w:val="none" w:sz="0" w:space="0" w:color="auto"/>
                <w:bottom w:val="none" w:sz="0" w:space="0" w:color="auto"/>
                <w:right w:val="none" w:sz="0" w:space="0" w:color="auto"/>
              </w:divBdr>
            </w:div>
            <w:div w:id="749502038">
              <w:marLeft w:val="0"/>
              <w:marRight w:val="0"/>
              <w:marTop w:val="0"/>
              <w:marBottom w:val="0"/>
              <w:divBdr>
                <w:top w:val="none" w:sz="0" w:space="0" w:color="auto"/>
                <w:left w:val="none" w:sz="0" w:space="0" w:color="auto"/>
                <w:bottom w:val="none" w:sz="0" w:space="0" w:color="auto"/>
                <w:right w:val="none" w:sz="0" w:space="0" w:color="auto"/>
              </w:divBdr>
            </w:div>
            <w:div w:id="1505242305">
              <w:marLeft w:val="0"/>
              <w:marRight w:val="0"/>
              <w:marTop w:val="0"/>
              <w:marBottom w:val="0"/>
              <w:divBdr>
                <w:top w:val="none" w:sz="0" w:space="0" w:color="auto"/>
                <w:left w:val="none" w:sz="0" w:space="0" w:color="auto"/>
                <w:bottom w:val="none" w:sz="0" w:space="0" w:color="auto"/>
                <w:right w:val="none" w:sz="0" w:space="0" w:color="auto"/>
              </w:divBdr>
            </w:div>
            <w:div w:id="181155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109183">
      <w:bodyDiv w:val="1"/>
      <w:marLeft w:val="0"/>
      <w:marRight w:val="0"/>
      <w:marTop w:val="0"/>
      <w:marBottom w:val="0"/>
      <w:divBdr>
        <w:top w:val="none" w:sz="0" w:space="0" w:color="auto"/>
        <w:left w:val="none" w:sz="0" w:space="0" w:color="auto"/>
        <w:bottom w:val="none" w:sz="0" w:space="0" w:color="auto"/>
        <w:right w:val="none" w:sz="0" w:space="0" w:color="auto"/>
      </w:divBdr>
    </w:div>
    <w:div w:id="2016496259">
      <w:bodyDiv w:val="1"/>
      <w:marLeft w:val="0"/>
      <w:marRight w:val="0"/>
      <w:marTop w:val="0"/>
      <w:marBottom w:val="0"/>
      <w:divBdr>
        <w:top w:val="none" w:sz="0" w:space="0" w:color="auto"/>
        <w:left w:val="none" w:sz="0" w:space="0" w:color="auto"/>
        <w:bottom w:val="none" w:sz="0" w:space="0" w:color="auto"/>
        <w:right w:val="none" w:sz="0" w:space="0" w:color="auto"/>
      </w:divBdr>
      <w:divsChild>
        <w:div w:id="1155492047">
          <w:marLeft w:val="0"/>
          <w:marRight w:val="0"/>
          <w:marTop w:val="0"/>
          <w:marBottom w:val="0"/>
          <w:divBdr>
            <w:top w:val="none" w:sz="0" w:space="0" w:color="auto"/>
            <w:left w:val="none" w:sz="0" w:space="0" w:color="auto"/>
            <w:bottom w:val="none" w:sz="0" w:space="0" w:color="auto"/>
            <w:right w:val="none" w:sz="0" w:space="0" w:color="auto"/>
          </w:divBdr>
          <w:divsChild>
            <w:div w:id="942811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link.springer.com/article/10.1186/s12859-020-03728-7" TargetMode="External"/><Relationship Id="rId26" Type="http://schemas.openxmlformats.org/officeDocument/2006/relationships/image" Target="media/image7.jpg"/><Relationship Id="rId3" Type="http://schemas.openxmlformats.org/officeDocument/2006/relationships/styles" Target="styles.xml"/><Relationship Id="rId21" Type="http://schemas.openxmlformats.org/officeDocument/2006/relationships/hyperlink" Target="https://www.researchgate.net/publication/281886386_Parallel_Biological_In_Silico_Simulation" TargetMode="External"/><Relationship Id="rId7" Type="http://schemas.openxmlformats.org/officeDocument/2006/relationships/endnotes" Target="endnotes.xml"/><Relationship Id="rId12" Type="http://schemas.microsoft.com/office/2007/relationships/hdphoto" Target="media/hdphoto2.wdp"/><Relationship Id="rId17" Type="http://schemas.openxmlformats.org/officeDocument/2006/relationships/hyperlink" Target="http://scholar.google.com/scholar_lookup?&amp;title=BioModels%20Database%3A%20a%20free%2C%20centralized%20database%20of%20curated%2C%20published%2C%20quantitative%20kinetic%20models%20of%20biochemical%20and%20cellular%20systems&amp;publication_year=2006&amp;author=Le%20Novere%2CN&amp;author=Bornstein%2CB&amp;author=Broicher%2CA&amp;author=Courtot%2CM&amp;author=Donizelli%2CM&amp;author=Dharuri%2CH&amp;author=Li%2CL&amp;author=Sauro%2CH&amp;author=Schilstra%2CM&amp;author=Shapiro%2CB" TargetMode="External"/><Relationship Id="rId25" Type="http://schemas.openxmlformats.org/officeDocument/2006/relationships/image" Target="media/image6.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093%2Fbioinformatics%2Fbtn390" TargetMode="External"/><Relationship Id="rId20" Type="http://schemas.openxmlformats.org/officeDocument/2006/relationships/hyperlink" Target="https://www.ncbi.nlm.nih.gov/pmc/articles/PMC4425459/" TargetMode="External"/><Relationship Id="rId29"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07/relationships/hdphoto" Target="media/hdphoto3.wdp"/><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98%2Frsta.2008.0094" TargetMode="External"/><Relationship Id="rId23" Type="http://schemas.openxmlformats.org/officeDocument/2006/relationships/image" Target="media/image5.png"/><Relationship Id="rId28" Type="http://schemas.openxmlformats.org/officeDocument/2006/relationships/image" Target="media/image9.jpeg"/><Relationship Id="rId10" Type="http://schemas.openxmlformats.org/officeDocument/2006/relationships/image" Target="media/image2.png"/><Relationship Id="rId19" Type="http://schemas.openxmlformats.org/officeDocument/2006/relationships/hyperlink" Target="https://www.sciencedirect.com/science/article/abs/pii/S0167739X19308817" TargetMode="External"/><Relationship Id="rId31" Type="http://schemas.openxmlformats.org/officeDocument/2006/relationships/image" Target="media/image12.jpe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footer" Target="footer2.xml"/><Relationship Id="rId22" Type="http://schemas.openxmlformats.org/officeDocument/2006/relationships/image" Target="media/image4.png"/><Relationship Id="rId27" Type="http://schemas.openxmlformats.org/officeDocument/2006/relationships/image" Target="media/image8.jpg"/><Relationship Id="rId30" Type="http://schemas.openxmlformats.org/officeDocument/2006/relationships/image" Target="media/image11.jpe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3E1E44-E4A3-4B01-8619-8BC107950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79</TotalTime>
  <Pages>64</Pages>
  <Words>16450</Words>
  <Characters>93765</Characters>
  <Application>Microsoft Office Word</Application>
  <DocSecurity>0</DocSecurity>
  <Lines>781</Lines>
  <Paragraphs>21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09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Ihsanul Qauli</dc:creator>
  <cp:keywords/>
  <dc:description/>
  <cp:lastModifiedBy>Iga Narendra Pramawijaya</cp:lastModifiedBy>
  <cp:revision>138</cp:revision>
  <cp:lastPrinted>2024-11-19T01:59:00Z</cp:lastPrinted>
  <dcterms:created xsi:type="dcterms:W3CDTF">2020-11-29T03:19:00Z</dcterms:created>
  <dcterms:modified xsi:type="dcterms:W3CDTF">2024-11-21T09:36:00Z</dcterms:modified>
</cp:coreProperties>
</file>